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681940F9" w14:textId="0094818A" w:rsidR="00951FA2" w:rsidRPr="00170EE1" w:rsidRDefault="00951FA2" w:rsidP="00951FA2">
      <w:pPr>
        <w:spacing w:line="480" w:lineRule="auto"/>
        <w:rPr>
          <w:b/>
          <w:bCs/>
        </w:rPr>
      </w:pPr>
      <w:r w:rsidRPr="00170EE1">
        <w:rPr>
          <w:b/>
          <w:bCs/>
          <w:color w:val="000000" w:themeColor="text1"/>
        </w:rPr>
        <w:t>A relational analysis of an invisible illness</w:t>
      </w:r>
      <w:r w:rsidRPr="00170EE1">
        <w:rPr>
          <w:b/>
          <w:bCs/>
          <w:color w:val="000000" w:themeColor="text1"/>
          <w:lang w:val="es-EC"/>
        </w:rPr>
        <w:t xml:space="preserve">: </w:t>
      </w:r>
      <w:r w:rsidR="00C025C6" w:rsidRPr="00170EE1">
        <w:rPr>
          <w:b/>
          <w:bCs/>
          <w:color w:val="000000" w:themeColor="text1"/>
          <w:lang w:val="es-EC"/>
        </w:rPr>
        <w:t>A m</w:t>
      </w:r>
      <w:r w:rsidRPr="00170EE1">
        <w:rPr>
          <w:b/>
          <w:bCs/>
          <w:color w:val="000000" w:themeColor="text1"/>
          <w:lang w:val="es-EC"/>
        </w:rPr>
        <w:t xml:space="preserve">eta-ethnography of </w:t>
      </w:r>
      <w:r w:rsidRPr="00170EE1">
        <w:rPr>
          <w:b/>
          <w:bCs/>
        </w:rPr>
        <w:t xml:space="preserve">people with chronic fatigue syndrome/myalgic encephalomyelitis </w:t>
      </w:r>
      <w:r w:rsidR="0032770E" w:rsidRPr="00170EE1">
        <w:rPr>
          <w:b/>
          <w:bCs/>
        </w:rPr>
        <w:t>(CFS/ME)</w:t>
      </w:r>
      <w:r w:rsidR="007D6947" w:rsidRPr="00170EE1">
        <w:rPr>
          <w:b/>
          <w:bCs/>
        </w:rPr>
        <w:t xml:space="preserve"> </w:t>
      </w:r>
      <w:r w:rsidRPr="00170EE1">
        <w:rPr>
          <w:b/>
          <w:bCs/>
        </w:rPr>
        <w:t xml:space="preserve">and their support needs </w:t>
      </w:r>
    </w:p>
    <w:p w14:paraId="3211AEC1" w14:textId="77777777" w:rsidR="00951FA2" w:rsidRPr="00170EE1" w:rsidRDefault="00951FA2" w:rsidP="00951FA2">
      <w:pPr>
        <w:spacing w:line="480" w:lineRule="auto"/>
      </w:pPr>
    </w:p>
    <w:p w14:paraId="4FD82923" w14:textId="06136B8D" w:rsidR="006553B3" w:rsidRPr="00170EE1" w:rsidRDefault="006553B3" w:rsidP="00951FA2">
      <w:pPr>
        <w:spacing w:line="480" w:lineRule="auto"/>
        <w:rPr>
          <w:b/>
          <w:bCs/>
        </w:rPr>
      </w:pPr>
      <w:r w:rsidRPr="00170EE1">
        <w:rPr>
          <w:b/>
          <w:bCs/>
        </w:rPr>
        <w:t>Abstract</w:t>
      </w:r>
    </w:p>
    <w:p w14:paraId="1BB76BAC" w14:textId="1F291E6C" w:rsidR="00951FA2" w:rsidRDefault="008A6992" w:rsidP="009729B9">
      <w:pPr>
        <w:spacing w:line="480" w:lineRule="auto"/>
        <w:ind w:firstLine="720"/>
      </w:pPr>
      <w:r w:rsidRPr="00170EE1">
        <w:rPr>
          <w:color w:val="000000" w:themeColor="text1"/>
          <w:shd w:val="clear" w:color="auto" w:fill="FFFFFF"/>
        </w:rPr>
        <w:t xml:space="preserve">Chronic fatigue syndrome (CFS)/myalgic encephalomyelitis (ME) is </w:t>
      </w:r>
      <w:r w:rsidR="00A374B4" w:rsidRPr="00170EE1">
        <w:rPr>
          <w:color w:val="000000" w:themeColor="text1"/>
          <w:shd w:val="clear" w:color="auto" w:fill="FFFFFF"/>
        </w:rPr>
        <w:t>indicated</w:t>
      </w:r>
      <w:r w:rsidRPr="00170EE1">
        <w:rPr>
          <w:color w:val="000000" w:themeColor="text1"/>
          <w:shd w:val="clear" w:color="auto" w:fill="FFFFFF"/>
        </w:rPr>
        <w:t xml:space="preserve"> by prolonged, medically unexplained fatigue (amongst other symptoms), not alleviated by rest, </w:t>
      </w:r>
      <w:r w:rsidR="00D85A43" w:rsidRPr="00170EE1">
        <w:rPr>
          <w:color w:val="000000" w:themeColor="text1"/>
          <w:shd w:val="clear" w:color="auto" w:fill="FFFFFF"/>
        </w:rPr>
        <w:t xml:space="preserve">and </w:t>
      </w:r>
      <w:r w:rsidRPr="00170EE1">
        <w:rPr>
          <w:color w:val="000000" w:themeColor="text1"/>
          <w:shd w:val="clear" w:color="auto" w:fill="FFFFFF"/>
        </w:rPr>
        <w:t xml:space="preserve">causing substantial disability. </w:t>
      </w:r>
      <w:r w:rsidR="001C3D74" w:rsidRPr="00170EE1">
        <w:rPr>
          <w:color w:val="000000" w:themeColor="text1"/>
          <w:shd w:val="clear" w:color="auto" w:fill="FFFFFF"/>
        </w:rPr>
        <w:t>There are</w:t>
      </w:r>
      <w:r w:rsidRPr="00170EE1">
        <w:rPr>
          <w:color w:val="000000" w:themeColor="text1"/>
          <w:shd w:val="clear" w:color="auto" w:fill="FFFFFF"/>
        </w:rPr>
        <w:t xml:space="preserve"> limited treatments on offer</w:t>
      </w:r>
      <w:r w:rsidR="001C3D74" w:rsidRPr="00170EE1">
        <w:rPr>
          <w:color w:val="000000" w:themeColor="text1"/>
          <w:shd w:val="clear" w:color="auto" w:fill="FFFFFF"/>
        </w:rPr>
        <w:t xml:space="preserve">, which </w:t>
      </w:r>
      <w:r w:rsidR="00AD2DC6" w:rsidRPr="00170EE1">
        <w:rPr>
          <w:color w:val="000000" w:themeColor="text1"/>
          <w:shd w:val="clear" w:color="auto" w:fill="FFFFFF"/>
        </w:rPr>
        <w:t>may not be</w:t>
      </w:r>
      <w:r w:rsidRPr="00170EE1">
        <w:rPr>
          <w:color w:val="000000" w:themeColor="text1"/>
          <w:shd w:val="clear" w:color="auto" w:fill="FFFFFF"/>
        </w:rPr>
        <w:t xml:space="preserve"> effective and/or acceptable for all people, </w:t>
      </w:r>
      <w:r w:rsidR="001C3D74" w:rsidRPr="00170EE1">
        <w:rPr>
          <w:color w:val="000000" w:themeColor="text1"/>
          <w:shd w:val="clear" w:color="auto" w:fill="FFFFFF"/>
        </w:rPr>
        <w:t xml:space="preserve">and </w:t>
      </w:r>
      <w:r w:rsidR="00C025C6" w:rsidRPr="00170EE1">
        <w:rPr>
          <w:color w:val="000000" w:themeColor="text1"/>
          <w:shd w:val="clear" w:color="auto" w:fill="FFFFFF"/>
        </w:rPr>
        <w:t>treatment views</w:t>
      </w:r>
      <w:r w:rsidR="001C3D74" w:rsidRPr="00170EE1">
        <w:rPr>
          <w:color w:val="000000" w:themeColor="text1"/>
          <w:shd w:val="clear" w:color="auto" w:fill="FFFFFF"/>
        </w:rPr>
        <w:t xml:space="preserve"> are polarised</w:t>
      </w:r>
      <w:r w:rsidR="00C025C6" w:rsidRPr="00170EE1">
        <w:rPr>
          <w:color w:val="000000" w:themeColor="text1"/>
          <w:shd w:val="clear" w:color="auto" w:fill="FFFFFF"/>
        </w:rPr>
        <w:t xml:space="preserve">. </w:t>
      </w:r>
      <w:r w:rsidR="00E85D3A" w:rsidRPr="00170EE1">
        <w:rPr>
          <w:color w:val="000000" w:themeColor="text1"/>
          <w:shd w:val="clear" w:color="auto" w:fill="FFFFFF"/>
        </w:rPr>
        <w:t>We</w:t>
      </w:r>
      <w:r w:rsidR="001C3C3D" w:rsidRPr="00170EE1">
        <w:rPr>
          <w:color w:val="000000" w:themeColor="text1"/>
          <w:shd w:val="clear" w:color="auto" w:fill="FFFFFF"/>
        </w:rPr>
        <w:t>,</w:t>
      </w:r>
      <w:r w:rsidR="00615861" w:rsidRPr="00170EE1">
        <w:rPr>
          <w:color w:val="000000" w:themeColor="text1"/>
          <w:shd w:val="clear" w:color="auto" w:fill="FFFFFF"/>
        </w:rPr>
        <w:t xml:space="preserve"> thus</w:t>
      </w:r>
      <w:r w:rsidR="001C3C3D" w:rsidRPr="00170EE1">
        <w:rPr>
          <w:color w:val="000000" w:themeColor="text1"/>
          <w:shd w:val="clear" w:color="auto" w:fill="FFFFFF"/>
        </w:rPr>
        <w:t>,</w:t>
      </w:r>
      <w:r w:rsidR="00C025C6" w:rsidRPr="00170EE1">
        <w:rPr>
          <w:color w:val="000000" w:themeColor="text1"/>
          <w:shd w:val="clear" w:color="auto" w:fill="FFFFFF"/>
        </w:rPr>
        <w:t xml:space="preserve"> aimed</w:t>
      </w:r>
      <w:r w:rsidR="001C3D74" w:rsidRPr="00170EE1">
        <w:rPr>
          <w:color w:val="000000" w:themeColor="text1"/>
          <w:shd w:val="clear" w:color="auto" w:fill="FFFFFF"/>
        </w:rPr>
        <w:t xml:space="preserve"> </w:t>
      </w:r>
      <w:r w:rsidR="007D6947" w:rsidRPr="00170EE1">
        <w:rPr>
          <w:color w:val="000000" w:themeColor="text1"/>
          <w:shd w:val="clear" w:color="auto" w:fill="FFFFFF"/>
        </w:rPr>
        <w:t>to</w:t>
      </w:r>
      <w:r w:rsidR="0051128C" w:rsidRPr="00170EE1">
        <w:rPr>
          <w:color w:val="000000" w:themeColor="text1"/>
          <w:shd w:val="clear" w:color="auto" w:fill="FFFFFF"/>
        </w:rPr>
        <w:t xml:space="preserve"> take a step back</w:t>
      </w:r>
      <w:r w:rsidR="00E85D3A" w:rsidRPr="00170EE1">
        <w:rPr>
          <w:color w:val="000000" w:themeColor="text1"/>
          <w:shd w:val="clear" w:color="auto" w:fill="FFFFFF"/>
        </w:rPr>
        <w:t xml:space="preserve"> from this debate</w:t>
      </w:r>
      <w:r w:rsidR="0051128C" w:rsidRPr="00170EE1">
        <w:rPr>
          <w:color w:val="000000" w:themeColor="text1"/>
          <w:shd w:val="clear" w:color="auto" w:fill="FFFFFF"/>
        </w:rPr>
        <w:t xml:space="preserve">, </w:t>
      </w:r>
      <w:r w:rsidR="00E85D3A" w:rsidRPr="00170EE1">
        <w:rPr>
          <w:color w:val="000000" w:themeColor="text1"/>
          <w:shd w:val="clear" w:color="auto" w:fill="FFFFFF"/>
        </w:rPr>
        <w:t>to</w:t>
      </w:r>
      <w:r w:rsidR="007D6947" w:rsidRPr="00170EE1">
        <w:rPr>
          <w:color w:val="000000" w:themeColor="text1"/>
          <w:shd w:val="clear" w:color="auto" w:fill="FFFFFF"/>
        </w:rPr>
        <w:t xml:space="preserve"> </w:t>
      </w:r>
      <w:r w:rsidR="001C3D74" w:rsidRPr="00170EE1">
        <w:rPr>
          <w:color w:val="000000" w:themeColor="text1"/>
          <w:shd w:val="clear" w:color="auto" w:fill="FFFFFF"/>
        </w:rPr>
        <w:t>explore</w:t>
      </w:r>
      <w:r w:rsidRPr="00170EE1">
        <w:rPr>
          <w:color w:val="000000" w:themeColor="text1"/>
          <w:shd w:val="clear" w:color="auto" w:fill="FFFFFF"/>
        </w:rPr>
        <w:t xml:space="preserve"> </w:t>
      </w:r>
      <w:r w:rsidR="0051128C" w:rsidRPr="00170EE1">
        <w:rPr>
          <w:color w:val="000000" w:themeColor="text1"/>
          <w:shd w:val="clear" w:color="auto" w:fill="FFFFFF"/>
        </w:rPr>
        <w:t xml:space="preserve">more broadly </w:t>
      </w:r>
      <w:r w:rsidRPr="00170EE1">
        <w:rPr>
          <w:color w:val="000000" w:themeColor="text1"/>
          <w:shd w:val="clear" w:color="auto" w:fill="FFFFFF"/>
        </w:rPr>
        <w:t>preferences for</w:t>
      </w:r>
      <w:r w:rsidR="00ED6250" w:rsidRPr="00170EE1">
        <w:rPr>
          <w:color w:val="000000" w:themeColor="text1"/>
          <w:shd w:val="clear" w:color="auto" w:fill="FFFFFF"/>
        </w:rPr>
        <w:t xml:space="preserve"> </w:t>
      </w:r>
      <w:r w:rsidR="00E85D3A" w:rsidRPr="00170EE1">
        <w:rPr>
          <w:color w:val="000000" w:themeColor="text1"/>
          <w:shd w:val="clear" w:color="auto" w:fill="FFFFFF"/>
        </w:rPr>
        <w:t xml:space="preserve">formal and informal </w:t>
      </w:r>
      <w:r w:rsidRPr="00170EE1">
        <w:rPr>
          <w:color w:val="000000" w:themeColor="text1"/>
          <w:shd w:val="clear" w:color="auto" w:fill="FFFFFF"/>
        </w:rPr>
        <w:t>support among people with CFS/ME. We used a meta-ethnography approach to examine the substantial qualitative literature</w:t>
      </w:r>
      <w:r w:rsidR="00C025C6" w:rsidRPr="00170EE1">
        <w:rPr>
          <w:color w:val="000000" w:themeColor="text1"/>
          <w:shd w:val="clear" w:color="auto" w:fill="FFFFFF"/>
        </w:rPr>
        <w:t xml:space="preserve"> available</w:t>
      </w:r>
      <w:r w:rsidRPr="00170EE1">
        <w:rPr>
          <w:color w:val="000000" w:themeColor="text1"/>
          <w:shd w:val="clear" w:color="auto" w:fill="FFFFFF"/>
        </w:rPr>
        <w:t xml:space="preserve">. Using the process outlined by Noblit and Hare, and guided by patient involvement throughout, 47 studies </w:t>
      </w:r>
      <w:r w:rsidR="00E60F60" w:rsidRPr="00170EE1">
        <w:rPr>
          <w:color w:val="000000" w:themeColor="text1"/>
          <w:shd w:val="clear" w:color="auto" w:fill="FFFFFF"/>
        </w:rPr>
        <w:t xml:space="preserve">were </w:t>
      </w:r>
      <w:r w:rsidR="003D0963" w:rsidRPr="00170EE1">
        <w:rPr>
          <w:color w:val="000000" w:themeColor="text1"/>
          <w:shd w:val="clear" w:color="auto" w:fill="FFFFFF"/>
        </w:rPr>
        <w:t>analysed</w:t>
      </w:r>
      <w:r w:rsidRPr="00170EE1">
        <w:rPr>
          <w:color w:val="000000" w:themeColor="text1"/>
          <w:shd w:val="clear" w:color="auto" w:fill="FFFFFF"/>
        </w:rPr>
        <w:t xml:space="preserve">. </w:t>
      </w:r>
      <w:r w:rsidR="00F14E2D" w:rsidRPr="00170EE1">
        <w:t xml:space="preserve">Our synthesis </w:t>
      </w:r>
      <w:r w:rsidR="00ED6250" w:rsidRPr="00170EE1">
        <w:t>suggest</w:t>
      </w:r>
      <w:r w:rsidR="003D0963" w:rsidRPr="00170EE1">
        <w:t>ed</w:t>
      </w:r>
      <w:r w:rsidR="00ED6250" w:rsidRPr="00170EE1">
        <w:t xml:space="preserve"> </w:t>
      </w:r>
      <w:r w:rsidR="00462E1C" w:rsidRPr="00170EE1">
        <w:t xml:space="preserve">that to </w:t>
      </w:r>
      <w:r w:rsidR="00ED6250" w:rsidRPr="00170EE1">
        <w:t xml:space="preserve">understand </w:t>
      </w:r>
      <w:r w:rsidR="008219A8" w:rsidRPr="00170EE1">
        <w:t>people</w:t>
      </w:r>
      <w:r w:rsidR="00A268B4" w:rsidRPr="00170EE1">
        <w:t xml:space="preserve"> with CFS/ME </w:t>
      </w:r>
      <w:r w:rsidR="00ED6250" w:rsidRPr="00170EE1">
        <w:t>(</w:t>
      </w:r>
      <w:r w:rsidR="008219A8" w:rsidRPr="00170EE1">
        <w:t>such as</w:t>
      </w:r>
      <w:r w:rsidR="003D0963" w:rsidRPr="00170EE1">
        <w:t xml:space="preserve"> their</w:t>
      </w:r>
      <w:r w:rsidR="00ED6250" w:rsidRPr="00170EE1">
        <w:t xml:space="preserve"> invisibili</w:t>
      </w:r>
      <w:r w:rsidR="00A268B4" w:rsidRPr="00170EE1">
        <w:t>ty</w:t>
      </w:r>
      <w:r w:rsidR="00ED6250" w:rsidRPr="00170EE1">
        <w:t xml:space="preserve">, loss of self, </w:t>
      </w:r>
      <w:r w:rsidR="00313799" w:rsidRPr="00170EE1">
        <w:t>and</w:t>
      </w:r>
      <w:r w:rsidR="008219A8" w:rsidRPr="00170EE1">
        <w:t xml:space="preserve"> </w:t>
      </w:r>
      <w:r w:rsidR="000E223E" w:rsidRPr="00170EE1">
        <w:t>fraught</w:t>
      </w:r>
      <w:r w:rsidR="008219A8" w:rsidRPr="00170EE1">
        <w:t xml:space="preserve"> clinical encounters</w:t>
      </w:r>
      <w:r w:rsidR="00ED6250" w:rsidRPr="00170EE1">
        <w:t xml:space="preserve">), </w:t>
      </w:r>
      <w:r w:rsidR="00921802" w:rsidRPr="00170EE1">
        <w:t xml:space="preserve">it </w:t>
      </w:r>
      <w:r w:rsidR="003D0963" w:rsidRPr="00170EE1">
        <w:t>was useful to</w:t>
      </w:r>
      <w:r w:rsidR="00921802" w:rsidRPr="00170EE1">
        <w:t xml:space="preserve"> </w:t>
      </w:r>
      <w:r w:rsidR="00236D2B" w:rsidRPr="00170EE1">
        <w:t>shift</w:t>
      </w:r>
      <w:r w:rsidR="001C3D74" w:rsidRPr="00170EE1">
        <w:t xml:space="preserve"> focus to </w:t>
      </w:r>
      <w:r w:rsidR="006137D4" w:rsidRPr="00170EE1">
        <w:t>a</w:t>
      </w:r>
      <w:r w:rsidR="00C673D0" w:rsidRPr="00170EE1">
        <w:t xml:space="preserve"> ‘relational goods’ </w:t>
      </w:r>
      <w:r w:rsidR="006137D4" w:rsidRPr="00170EE1">
        <w:t>framework</w:t>
      </w:r>
      <w:r w:rsidR="00ED6250" w:rsidRPr="00170EE1">
        <w:t xml:space="preserve">. </w:t>
      </w:r>
      <w:r w:rsidR="001C3D74" w:rsidRPr="00170EE1">
        <w:t xml:space="preserve">Emotions and </w:t>
      </w:r>
      <w:r w:rsidR="00E60F60" w:rsidRPr="00170EE1">
        <w:t xml:space="preserve">tensions </w:t>
      </w:r>
      <w:r w:rsidR="008219A8" w:rsidRPr="00170EE1">
        <w:t>encountered</w:t>
      </w:r>
      <w:r w:rsidR="001C3D74" w:rsidRPr="00170EE1">
        <w:t xml:space="preserve"> </w:t>
      </w:r>
      <w:r w:rsidR="00236D2B" w:rsidRPr="00170EE1">
        <w:t xml:space="preserve">in </w:t>
      </w:r>
      <w:r w:rsidR="00ED6250" w:rsidRPr="00170EE1">
        <w:t xml:space="preserve">CFS/ME care and support </w:t>
      </w:r>
      <w:r w:rsidR="001C3D74" w:rsidRPr="00170EE1">
        <w:t xml:space="preserve">only </w:t>
      </w:r>
      <w:r w:rsidR="00ED6250" w:rsidRPr="00170EE1">
        <w:t>emerge</w:t>
      </w:r>
      <w:r w:rsidR="00C673D0" w:rsidRPr="00170EE1">
        <w:t xml:space="preserve"> via</w:t>
      </w:r>
      <w:r w:rsidR="00ED6250" w:rsidRPr="00170EE1">
        <w:t xml:space="preserve"> </w:t>
      </w:r>
      <w:r w:rsidR="00C673D0" w:rsidRPr="00170EE1">
        <w:t>‘</w:t>
      </w:r>
      <w:r w:rsidR="00C673D0" w:rsidRPr="00170EE1">
        <w:rPr>
          <w:i/>
          <w:iCs/>
          <w:color w:val="333333"/>
        </w:rPr>
        <w:t>sui generis’</w:t>
      </w:r>
      <w:r w:rsidR="00C673D0" w:rsidRPr="00170EE1">
        <w:t xml:space="preserve"> real life interactions,</w:t>
      </w:r>
      <w:r w:rsidR="00ED6250" w:rsidRPr="00170EE1">
        <w:t xml:space="preserve"> influenced by</w:t>
      </w:r>
      <w:r w:rsidR="001C3D74" w:rsidRPr="00170EE1">
        <w:t xml:space="preserve"> </w:t>
      </w:r>
      <w:r w:rsidR="00313799" w:rsidRPr="00170EE1">
        <w:t>how</w:t>
      </w:r>
      <w:r w:rsidR="003D0963" w:rsidRPr="00170EE1">
        <w:t xml:space="preserve"> social</w:t>
      </w:r>
      <w:r w:rsidR="00335EEB" w:rsidRPr="00170EE1">
        <w:t xml:space="preserve"> networks and</w:t>
      </w:r>
      <w:r w:rsidR="00313799" w:rsidRPr="00170EE1">
        <w:t xml:space="preserve"> </w:t>
      </w:r>
      <w:r w:rsidR="001C3D74" w:rsidRPr="00170EE1">
        <w:t>health consultations</w:t>
      </w:r>
      <w:r w:rsidR="00313799" w:rsidRPr="00170EE1">
        <w:t xml:space="preserve"> unfold</w:t>
      </w:r>
      <w:r w:rsidR="001C3D74" w:rsidRPr="00170EE1">
        <w:t xml:space="preserve">, </w:t>
      </w:r>
      <w:r w:rsidR="00313799" w:rsidRPr="00170EE1">
        <w:t>and</w:t>
      </w:r>
      <w:r w:rsidR="008219A8" w:rsidRPr="00170EE1">
        <w:t xml:space="preserve"> </w:t>
      </w:r>
      <w:r w:rsidR="00313799" w:rsidRPr="00170EE1">
        <w:t>structures like disability support</w:t>
      </w:r>
      <w:r w:rsidR="00236D2B" w:rsidRPr="00170EE1">
        <w:t xml:space="preserve">. </w:t>
      </w:r>
      <w:r w:rsidR="00C1476A" w:rsidRPr="00170EE1">
        <w:t>Th</w:t>
      </w:r>
      <w:r w:rsidR="00236D2B" w:rsidRPr="00170EE1">
        <w:t>is</w:t>
      </w:r>
      <w:r w:rsidR="00ED6250" w:rsidRPr="00170EE1">
        <w:t xml:space="preserve"> relational paradigm </w:t>
      </w:r>
      <w:r w:rsidR="001C3D74" w:rsidRPr="00170EE1">
        <w:t>reveals</w:t>
      </w:r>
      <w:r w:rsidR="00ED6250" w:rsidRPr="00170EE1">
        <w:t xml:space="preserve"> the hidden </w:t>
      </w:r>
      <w:r w:rsidR="00796B1F" w:rsidRPr="00170EE1">
        <w:t>forces at work</w:t>
      </w:r>
      <w:r w:rsidR="00ED6250" w:rsidRPr="00170EE1">
        <w:t xml:space="preserve"> </w:t>
      </w:r>
      <w:r w:rsidR="001C3D74" w:rsidRPr="00170EE1">
        <w:t xml:space="preserve">producing </w:t>
      </w:r>
      <w:r w:rsidR="00ED6250" w:rsidRPr="00170EE1">
        <w:t>the</w:t>
      </w:r>
      <w:r w:rsidR="00C1476A" w:rsidRPr="00170EE1">
        <w:t xml:space="preserve"> specific</w:t>
      </w:r>
      <w:r w:rsidR="00ED6250" w:rsidRPr="00170EE1">
        <w:t xml:space="preserve"> </w:t>
      </w:r>
      <w:r w:rsidR="00E60F60" w:rsidRPr="00170EE1">
        <w:t>problem</w:t>
      </w:r>
      <w:r w:rsidR="00245444" w:rsidRPr="00170EE1">
        <w:t>s of</w:t>
      </w:r>
      <w:r w:rsidR="00E60F60" w:rsidRPr="00170EE1">
        <w:t xml:space="preserve"> CFS/ME</w:t>
      </w:r>
      <w:r w:rsidR="00236D2B" w:rsidRPr="00170EE1">
        <w:t xml:space="preserve">, </w:t>
      </w:r>
      <w:r w:rsidR="003D0963" w:rsidRPr="00170EE1">
        <w:t>and offers a ‘no blame’</w:t>
      </w:r>
      <w:r w:rsidR="00E63D3F" w:rsidRPr="00170EE1">
        <w:t xml:space="preserve"> </w:t>
      </w:r>
      <w:r w:rsidR="003D0963" w:rsidRPr="00170EE1">
        <w:t>framework going forward</w:t>
      </w:r>
      <w:r w:rsidR="00236D2B" w:rsidRPr="00170EE1">
        <w:t>.</w:t>
      </w:r>
    </w:p>
    <w:p w14:paraId="72C33E3C" w14:textId="77777777" w:rsidR="004F744A" w:rsidRDefault="004F744A" w:rsidP="004F744A">
      <w:pPr>
        <w:spacing w:line="480" w:lineRule="auto"/>
      </w:pPr>
    </w:p>
    <w:p w14:paraId="47377876" w14:textId="5013E7D8" w:rsidR="004F744A" w:rsidRPr="007D18F8" w:rsidRDefault="004F744A" w:rsidP="004F744A">
      <w:pPr>
        <w:spacing w:line="480" w:lineRule="auto"/>
      </w:pPr>
      <w:r w:rsidRPr="007D18F8">
        <w:rPr>
          <w:b/>
          <w:bCs/>
        </w:rPr>
        <w:t>Keywords</w:t>
      </w:r>
      <w:r w:rsidRPr="007D18F8">
        <w:t xml:space="preserve">: </w:t>
      </w:r>
      <w:r w:rsidR="002946CF" w:rsidRPr="002946CF">
        <w:rPr>
          <w:rFonts w:eastAsiaTheme="minorHAnsi"/>
          <w:lang w:eastAsia="en-US"/>
        </w:rPr>
        <w:t>Chronic fatigue syndrome; myalgic encephalomyelitis; meta-ethnography: qualitative; relational good; social support; Users' Experiences</w:t>
      </w:r>
    </w:p>
    <w:p w14:paraId="0780C99D" w14:textId="0D69975E" w:rsidR="004F744A" w:rsidRDefault="004F744A">
      <w:pPr>
        <w:spacing w:after="200" w:line="276" w:lineRule="auto"/>
      </w:pPr>
      <w:r>
        <w:br w:type="page"/>
      </w:r>
    </w:p>
    <w:p w14:paraId="39EAA237" w14:textId="3EB40883" w:rsidR="004E0D5D" w:rsidRPr="00170EE1" w:rsidRDefault="004E0D5D" w:rsidP="00951FA2">
      <w:pPr>
        <w:spacing w:line="480" w:lineRule="auto"/>
        <w:rPr>
          <w:b/>
          <w:bCs/>
        </w:rPr>
      </w:pPr>
      <w:r w:rsidRPr="00170EE1">
        <w:rPr>
          <w:b/>
          <w:bCs/>
        </w:rPr>
        <w:lastRenderedPageBreak/>
        <w:t>Introduction</w:t>
      </w:r>
    </w:p>
    <w:p w14:paraId="577E5402" w14:textId="5BAF377C" w:rsidR="00EF4484" w:rsidRPr="00170EE1" w:rsidRDefault="002A26C2" w:rsidP="00492752">
      <w:pPr>
        <w:spacing w:line="480" w:lineRule="auto"/>
        <w:ind w:firstLine="720"/>
      </w:pPr>
      <w:r w:rsidRPr="00170EE1">
        <w:t xml:space="preserve">Chronic fatigue syndrome (CFS) and/or myalgic encephalomyelitis (or encephalopathy) (ME) is </w:t>
      </w:r>
      <w:r w:rsidR="00A374B4" w:rsidRPr="00170EE1">
        <w:t>marked</w:t>
      </w:r>
      <w:r w:rsidRPr="00170EE1">
        <w:t xml:space="preserve"> by severe, medically unexplained fatigue, not </w:t>
      </w:r>
      <w:r w:rsidR="00A374B4" w:rsidRPr="00170EE1">
        <w:t>helped</w:t>
      </w:r>
      <w:r w:rsidRPr="00170EE1">
        <w:t xml:space="preserve"> by rest, lasting at least 4 months </w:t>
      </w:r>
      <w:r w:rsidR="00CF539B" w:rsidRPr="00170EE1">
        <w:fldChar w:fldCharType="begin"/>
      </w:r>
      <w:r w:rsidR="00932A81" w:rsidRPr="00170EE1">
        <w:instrText xml:space="preserve"> ADDIN EN.CITE &lt;EndNote&gt;&lt;Cite&gt;&lt;Author&gt;Excellence&lt;/Author&gt;&lt;Year&gt;2007&lt;/Year&gt;&lt;RecNum&gt;1032&lt;/RecNum&gt;&lt;DisplayText&gt;(Fukuda, Straus, &amp;amp; Hickie, 1994; National Institute for Health &amp;amp; Care Excellence, 2007)&lt;/DisplayText&gt;&lt;record&gt;&lt;rec-number&gt;1032&lt;/rec-number&gt;&lt;foreign-keys&gt;&lt;key app="EN" db-id="fswv20xf0tzvtce5aa35eafxatrwwtarrfxt" timestamp="1383140877"&gt;1032&lt;/key&gt;&lt;/foreign-keys&gt;&lt;ref-type name="Journal Article"&gt;17&lt;/ref-type&gt;&lt;contributors&gt;&lt;authors&gt;&lt;author&gt;National Institute for Health &amp;amp; Care Excellence,&lt;/author&gt;&lt;/authors&gt;&lt;/contributors&gt;&lt;titles&gt;&lt;title&gt;Chronic fatigue syndrome/myalgic encephalomyelitis (or encephalopathy): Diagnosis and management of CFS/ME in adults and children&lt;/title&gt;&lt;secondary-title&gt;NHS National Institute for Health and Clinical Excellence&lt;/secondary-title&gt;&lt;/titles&gt;&lt;periodical&gt;&lt;full-title&gt;NHS National Institute for Health and Clinical Excellence&lt;/full-title&gt;&lt;/periodical&gt;&lt;volume&gt;7&lt;/volume&gt;&lt;dates&gt;&lt;year&gt;2007&lt;/year&gt;&lt;/dates&gt;&lt;urls&gt;&lt;/urls&gt;&lt;/record&gt;&lt;/Cite&gt;&lt;Cite&gt;&lt;Author&gt;Fukuda&lt;/Author&gt;&lt;Year&gt;1994&lt;/Year&gt;&lt;RecNum&gt;1033&lt;/RecNum&gt;&lt;record&gt;&lt;rec-number&gt;1033&lt;/rec-number&gt;&lt;foreign-keys&gt;&lt;key app="EN" db-id="fswv20xf0tzvtce5aa35eafxatrwwtarrfxt" timestamp="1383140877"&gt;1033&lt;/key&gt;&lt;/foreign-keys&gt;&lt;ref-type name="Journal Article"&gt;17&lt;/ref-type&gt;&lt;contributors&gt;&lt;authors&gt;&lt;author&gt;Fukuda, K.&lt;/author&gt;&lt;author&gt;Straus, S. E.&lt;/author&gt;&lt;author&gt;Hickie, I.&lt;/author&gt;&lt;/authors&gt;&lt;/contributors&gt;&lt;titles&gt;&lt;title&gt;The chronic fatigue syndrome - A comprehensive approach to its definition and study&lt;/title&gt;&lt;secondary-title&gt;Ann Intern Med&lt;/secondary-title&gt;&lt;/titles&gt;&lt;periodical&gt;&lt;full-title&gt;Ann Intern Med&lt;/full-title&gt;&lt;/periodical&gt;&lt;pages&gt;953 - 959&lt;/pages&gt;&lt;volume&gt;121&lt;/volume&gt;&lt;number&gt;Suppl 12&lt;/number&gt;&lt;dates&gt;&lt;year&gt;1994&lt;/year&gt;&lt;/dates&gt;&lt;urls&gt;&lt;/urls&gt;&lt;/record&gt;&lt;/Cite&gt;&lt;/EndNote&gt;</w:instrText>
      </w:r>
      <w:r w:rsidR="00CF539B" w:rsidRPr="00170EE1">
        <w:fldChar w:fldCharType="separate"/>
      </w:r>
      <w:r w:rsidR="00932A81" w:rsidRPr="00170EE1">
        <w:rPr>
          <w:noProof/>
        </w:rPr>
        <w:t>(Fukuda</w:t>
      </w:r>
      <w:r w:rsidR="00EC19C6" w:rsidRPr="00170EE1">
        <w:rPr>
          <w:noProof/>
        </w:rPr>
        <w:t xml:space="preserve"> et al.,</w:t>
      </w:r>
      <w:r w:rsidR="00932A81" w:rsidRPr="00170EE1">
        <w:rPr>
          <w:noProof/>
        </w:rPr>
        <w:t xml:space="preserve"> 1994; National Institute for Health &amp; Care Excellence, 2007)</w:t>
      </w:r>
      <w:r w:rsidR="00CF539B" w:rsidRPr="00170EE1">
        <w:fldChar w:fldCharType="end"/>
      </w:r>
      <w:r w:rsidRPr="00170EE1">
        <w:rPr>
          <w:rFonts w:eastAsia="Calibri"/>
        </w:rPr>
        <w:t>.</w:t>
      </w:r>
      <w:r w:rsidR="00D62F1B" w:rsidRPr="00170EE1">
        <w:rPr>
          <w:rFonts w:eastAsia="Calibri"/>
        </w:rPr>
        <w:t xml:space="preserve"> </w:t>
      </w:r>
      <w:r w:rsidR="00D62F1B" w:rsidRPr="00170EE1">
        <w:t xml:space="preserve"> </w:t>
      </w:r>
      <w:r w:rsidR="00EF4484" w:rsidRPr="00170EE1">
        <w:t xml:space="preserve">People </w:t>
      </w:r>
      <w:r w:rsidR="00E60F60" w:rsidRPr="00170EE1">
        <w:t xml:space="preserve">can </w:t>
      </w:r>
      <w:r w:rsidR="00EF4484" w:rsidRPr="00170EE1">
        <w:t>experience o</w:t>
      </w:r>
      <w:r w:rsidR="00D62F1B" w:rsidRPr="00170EE1">
        <w:t xml:space="preserve">ther symptoms </w:t>
      </w:r>
      <w:r w:rsidR="00A374B4" w:rsidRPr="00170EE1">
        <w:t>like</w:t>
      </w:r>
      <w:r w:rsidR="00D62F1B" w:rsidRPr="00170EE1">
        <w:t xml:space="preserve"> headaches, problems with sleep, concentration</w:t>
      </w:r>
      <w:r w:rsidR="00A374B4" w:rsidRPr="00170EE1">
        <w:t xml:space="preserve"> and memory,</w:t>
      </w:r>
      <w:r w:rsidR="00D62F1B" w:rsidRPr="00170EE1">
        <w:t xml:space="preserve"> </w:t>
      </w:r>
      <w:r w:rsidR="00EF4484" w:rsidRPr="00170EE1">
        <w:t xml:space="preserve">thus </w:t>
      </w:r>
      <w:r w:rsidRPr="00170EE1">
        <w:t xml:space="preserve">CFS/ME </w:t>
      </w:r>
      <w:r w:rsidR="00EF4484" w:rsidRPr="00170EE1">
        <w:t xml:space="preserve">can be </w:t>
      </w:r>
      <w:r w:rsidRPr="00170EE1">
        <w:t>associated with substantial disability</w:t>
      </w:r>
      <w:r w:rsidR="00EF4484" w:rsidRPr="00170EE1">
        <w:t xml:space="preserve"> </w:t>
      </w:r>
      <w:r w:rsidR="009E0A2C" w:rsidRPr="00170EE1">
        <w:fldChar w:fldCharType="begin">
          <w:fldData xml:space="preserve">PEVuZE5vdGU+PENpdGU+PEF1dGhvcj5Db2xsaW48L0F1dGhvcj48WWVhcj4yMDExPC9ZZWFyPjxS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</w:fldData>
        </w:fldChar>
      </w:r>
      <w:r w:rsidR="00932A81" w:rsidRPr="00170EE1">
        <w:instrText xml:space="preserve"> ADDIN EN.CITE </w:instrText>
      </w:r>
      <w:r w:rsidR="00932A81" w:rsidRPr="00170EE1">
        <w:fldChar w:fldCharType="begin">
          <w:fldData xml:space="preserve">PEVuZE5vdGU+PENpdGU+PEF1dGhvcj5Db2xsaW48L0F1dGhvcj48WWVhcj4yMDExPC9ZZWFyPjxS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</w:fldData>
        </w:fldChar>
      </w:r>
      <w:r w:rsidR="00932A81" w:rsidRPr="00170EE1">
        <w:instrText xml:space="preserve"> ADDIN EN.CITE.DATA </w:instrText>
      </w:r>
      <w:r w:rsidR="00932A81" w:rsidRPr="00170EE1">
        <w:fldChar w:fldCharType="end"/>
      </w:r>
      <w:r w:rsidR="009E0A2C" w:rsidRPr="00170EE1">
        <w:fldChar w:fldCharType="separate"/>
      </w:r>
      <w:r w:rsidR="00932A81" w:rsidRPr="00170EE1">
        <w:rPr>
          <w:noProof/>
        </w:rPr>
        <w:t>(Assefi</w:t>
      </w:r>
      <w:r w:rsidR="00EC19C6" w:rsidRPr="00170EE1">
        <w:rPr>
          <w:noProof/>
        </w:rPr>
        <w:t xml:space="preserve"> et al.</w:t>
      </w:r>
      <w:r w:rsidR="00932A81" w:rsidRPr="00170EE1">
        <w:rPr>
          <w:noProof/>
        </w:rPr>
        <w:t>, 2003; Bombardier &amp; Buchwald, 1996; Collin</w:t>
      </w:r>
      <w:r w:rsidR="00EC19C6" w:rsidRPr="00170EE1">
        <w:rPr>
          <w:noProof/>
        </w:rPr>
        <w:t xml:space="preserve"> et al.,</w:t>
      </w:r>
      <w:r w:rsidR="00932A81" w:rsidRPr="00170EE1">
        <w:rPr>
          <w:noProof/>
        </w:rPr>
        <w:t xml:space="preserve"> 2011)</w:t>
      </w:r>
      <w:r w:rsidR="009E0A2C" w:rsidRPr="00170EE1">
        <w:fldChar w:fldCharType="end"/>
      </w:r>
      <w:r w:rsidRPr="00170EE1">
        <w:t xml:space="preserve">. </w:t>
      </w:r>
      <w:r w:rsidR="00A374B4" w:rsidRPr="00170EE1">
        <w:rPr>
          <w:bCs/>
          <w:color w:val="000000"/>
        </w:rPr>
        <w:t>When severe</w:t>
      </w:r>
      <w:r w:rsidRPr="00170EE1">
        <w:rPr>
          <w:bCs/>
          <w:color w:val="000000"/>
        </w:rPr>
        <w:t xml:space="preserve">, CFS/ME can lead to </w:t>
      </w:r>
      <w:r w:rsidR="002403BB" w:rsidRPr="00170EE1">
        <w:rPr>
          <w:bCs/>
          <w:color w:val="000000"/>
        </w:rPr>
        <w:t xml:space="preserve">an </w:t>
      </w:r>
      <w:r w:rsidRPr="00170EE1">
        <w:rPr>
          <w:bCs/>
          <w:color w:val="000000"/>
        </w:rPr>
        <w:t>individual becoming house, wheelchair or bed</w:t>
      </w:r>
      <w:r w:rsidR="00AF424F" w:rsidRPr="00170EE1">
        <w:rPr>
          <w:bCs/>
          <w:color w:val="000000"/>
        </w:rPr>
        <w:t>-</w:t>
      </w:r>
      <w:r w:rsidRPr="00170EE1">
        <w:rPr>
          <w:bCs/>
          <w:color w:val="000000"/>
        </w:rPr>
        <w:t xml:space="preserve">bound, dependent </w:t>
      </w:r>
      <w:r w:rsidR="00EF4484" w:rsidRPr="00170EE1">
        <w:rPr>
          <w:bCs/>
          <w:color w:val="000000"/>
        </w:rPr>
        <w:t>up</w:t>
      </w:r>
      <w:r w:rsidRPr="00170EE1">
        <w:rPr>
          <w:bCs/>
          <w:color w:val="000000"/>
        </w:rPr>
        <w:t xml:space="preserve">on carers for </w:t>
      </w:r>
      <w:r w:rsidR="00EF4484" w:rsidRPr="00170EE1">
        <w:rPr>
          <w:bCs/>
          <w:color w:val="000000"/>
        </w:rPr>
        <w:t xml:space="preserve">support with </w:t>
      </w:r>
      <w:r w:rsidRPr="00170EE1">
        <w:rPr>
          <w:bCs/>
          <w:color w:val="000000"/>
        </w:rPr>
        <w:t xml:space="preserve">basic activities of daily living </w:t>
      </w:r>
      <w:r w:rsidR="00E27FA9" w:rsidRPr="00170EE1">
        <w:rPr>
          <w:bCs/>
          <w:noProof/>
          <w:color w:val="000000"/>
        </w:rPr>
        <w:fldChar w:fldCharType="begin"/>
      </w:r>
      <w:r w:rsidR="00932A81" w:rsidRPr="00170EE1">
        <w:rPr>
          <w:bCs/>
          <w:noProof/>
          <w:color w:val="000000"/>
        </w:rPr>
        <w:instrText xml:space="preserve"> ADDIN EN.CITE &lt;EndNote&gt;&lt;Cite&gt;&lt;Author&gt;Burley&lt;/Author&gt;&lt;Year&gt;2007&lt;/Year&gt;&lt;RecNum&gt;1526&lt;/RecNum&gt;&lt;DisplayText&gt;(Burley, Cox, &amp;amp; Findley, 2007)&lt;/DisplayText&gt;&lt;record&gt;&lt;rec-number&gt;1526&lt;/rec-number&gt;&lt;foreign-keys&gt;&lt;key app="EN" db-id="fswv20xf0tzvtce5aa35eafxatrwwtarrfxt" timestamp="1473090729"&gt;1526&lt;/key&gt;&lt;/foreign-keys&gt;&lt;ref-type name="Journal Article"&gt;17&lt;/ref-type&gt;&lt;contributors&gt;&lt;authors&gt;&lt;author&gt;Burley, Lucy&lt;/author&gt;&lt;author&gt;Cox, Diane L&lt;/author&gt;&lt;author&gt;Findley, Leslie J&lt;/author&gt;&lt;/authors&gt;&lt;/contributors&gt;&lt;titles&gt;&lt;title&gt;Severe chronic fatigue syndrome (CFS/ME): recovery is possible&lt;/title&gt;&lt;secondary-title&gt;The British Journal of Occupational Therapy&lt;/secondary-title&gt;&lt;/titles&gt;&lt;periodical&gt;&lt;full-title&gt;The British Journal of Occupational Therapy&lt;/full-title&gt;&lt;/periodical&gt;&lt;pages&gt;339-344&lt;/pages&gt;&lt;volume&gt;70&lt;/volume&gt;&lt;number&gt;8&lt;/number&gt;&lt;dates&gt;&lt;year&gt;2007&lt;/year&gt;&lt;/dates&gt;&lt;isbn&gt;0308-0226&lt;/isbn&gt;&lt;urls&gt;&lt;/urls&gt;&lt;/record&gt;&lt;/Cite&gt;&lt;/EndNote&gt;</w:instrText>
      </w:r>
      <w:r w:rsidR="00E27FA9" w:rsidRPr="00170EE1">
        <w:rPr>
          <w:bCs/>
          <w:noProof/>
          <w:color w:val="000000"/>
        </w:rPr>
        <w:fldChar w:fldCharType="separate"/>
      </w:r>
      <w:r w:rsidR="00932A81" w:rsidRPr="00170EE1">
        <w:rPr>
          <w:bCs/>
          <w:noProof/>
          <w:color w:val="000000"/>
        </w:rPr>
        <w:t>(Burley</w:t>
      </w:r>
      <w:r w:rsidR="00EC19C6" w:rsidRPr="00170EE1">
        <w:rPr>
          <w:bCs/>
          <w:noProof/>
          <w:color w:val="000000"/>
        </w:rPr>
        <w:t xml:space="preserve"> et al.</w:t>
      </w:r>
      <w:r w:rsidR="00932A81" w:rsidRPr="00170EE1">
        <w:rPr>
          <w:bCs/>
          <w:noProof/>
          <w:color w:val="000000"/>
        </w:rPr>
        <w:t>, 2007)</w:t>
      </w:r>
      <w:r w:rsidR="00E27FA9" w:rsidRPr="00170EE1">
        <w:rPr>
          <w:bCs/>
          <w:noProof/>
          <w:color w:val="000000"/>
        </w:rPr>
        <w:fldChar w:fldCharType="end"/>
      </w:r>
      <w:r w:rsidRPr="00170EE1">
        <w:rPr>
          <w:bCs/>
          <w:color w:val="000000"/>
        </w:rPr>
        <w:t xml:space="preserve">, </w:t>
      </w:r>
      <w:r w:rsidRPr="00170EE1">
        <w:t xml:space="preserve">with limited access to </w:t>
      </w:r>
      <w:r w:rsidR="00D62F1B" w:rsidRPr="00170EE1">
        <w:t xml:space="preserve">NHS </w:t>
      </w:r>
      <w:r w:rsidR="00EF4484" w:rsidRPr="00170EE1">
        <w:t>or social care</w:t>
      </w:r>
      <w:r w:rsidR="009E0A2C" w:rsidRPr="00170EE1">
        <w:rPr>
          <w:noProof/>
        </w:rPr>
        <w:t xml:space="preserve"> </w:t>
      </w:r>
      <w:r w:rsidR="009E0A2C" w:rsidRPr="00170EE1">
        <w:rPr>
          <w:noProof/>
        </w:rPr>
        <w:fldChar w:fldCharType="begin"/>
      </w:r>
      <w:r w:rsidR="00932A81" w:rsidRPr="00170EE1">
        <w:rPr>
          <w:noProof/>
        </w:rPr>
        <w:instrText xml:space="preserve"> ADDIN EN.CITE &lt;EndNote&gt;&lt;Cite&gt;&lt;Author&gt;McDermott&lt;/Author&gt;&lt;Year&gt;2014&lt;/Year&gt;&lt;RecNum&gt;1315&lt;/RecNum&gt;&lt;DisplayText&gt;(Clare McDermott et al., 2014)&lt;/DisplayText&gt;&lt;record&gt;&lt;rec-number&gt;1315&lt;/rec-number&gt;&lt;foreign-keys&gt;&lt;key app="EN" db-id="fswv20xf0tzvtce5aa35eafxatrwwtarrfxt" timestamp="1422452817"&gt;1315&lt;/key&gt;&lt;/foreign-keys&gt;&lt;ref-type name="Journal Article"&gt;17&lt;/ref-type&gt;&lt;contributors&gt;&lt;authors&gt;&lt;author&gt;McDermott, Clare&lt;/author&gt;&lt;author&gt;Al Haddabi, Atheer&lt;/author&gt;&lt;author&gt;Akagi, Hiroko&lt;/author&gt;&lt;author&gt;Selby, Michelle&lt;/author&gt;&lt;author&gt;Cox, Diane&lt;/author&gt;&lt;author&gt;Lewith, George&lt;/author&gt;&lt;/authors&gt;&lt;/contributors&gt;&lt;titles&gt;&lt;title&gt;What is the current NHS service provision for patients severely affected by chronic fatigue syndrome/myalgic encephalomyelitis? A national scoping exercise&lt;/title&gt;&lt;secondary-title&gt;BMJ open&lt;/secondary-title&gt;&lt;/titles&gt;&lt;periodical&gt;&lt;full-title&gt;BMJ Open&lt;/full-title&gt;&lt;/periodical&gt;&lt;pages&gt;e005083&lt;/pages&gt;&lt;volume&gt;4&lt;/volume&gt;&lt;number&gt;6&lt;/number&gt;&lt;dates&gt;&lt;year&gt;2014&lt;/year&gt;&lt;/dates&gt;&lt;isbn&gt;2044-6055&lt;/isbn&gt;&lt;urls&gt;&lt;/urls&gt;&lt;/record&gt;&lt;/Cite&gt;&lt;/EndNote&gt;</w:instrText>
      </w:r>
      <w:r w:rsidR="009E0A2C" w:rsidRPr="00170EE1">
        <w:rPr>
          <w:noProof/>
        </w:rPr>
        <w:fldChar w:fldCharType="separate"/>
      </w:r>
      <w:r w:rsidR="00932A81" w:rsidRPr="00170EE1">
        <w:rPr>
          <w:noProof/>
        </w:rPr>
        <w:t>(</w:t>
      </w:r>
      <w:r w:rsidR="00223A30" w:rsidRPr="00170EE1">
        <w:rPr>
          <w:noProof/>
        </w:rPr>
        <w:t>XXX</w:t>
      </w:r>
      <w:r w:rsidR="00C73F3E" w:rsidRPr="00170EE1">
        <w:rPr>
          <w:noProof/>
        </w:rPr>
        <w:t xml:space="preserve"> blinded for anonymous review</w:t>
      </w:r>
      <w:r w:rsidR="00932A81" w:rsidRPr="00170EE1">
        <w:rPr>
          <w:noProof/>
        </w:rPr>
        <w:t>)</w:t>
      </w:r>
      <w:r w:rsidR="009E0A2C" w:rsidRPr="00170EE1">
        <w:rPr>
          <w:noProof/>
        </w:rPr>
        <w:fldChar w:fldCharType="end"/>
      </w:r>
      <w:r w:rsidRPr="00170EE1">
        <w:t>.</w:t>
      </w:r>
      <w:r w:rsidR="00CB5BE6" w:rsidRPr="00170EE1">
        <w:t xml:space="preserve"> </w:t>
      </w:r>
      <w:r w:rsidR="0088717F" w:rsidRPr="00170EE1">
        <w:t xml:space="preserve">While a full recovery </w:t>
      </w:r>
      <w:r w:rsidR="00281F24" w:rsidRPr="00170EE1">
        <w:t>may only occur in</w:t>
      </w:r>
      <w:r w:rsidR="0088717F" w:rsidRPr="00170EE1">
        <w:t xml:space="preserve"> about 5%, the statistics on improvement are better, with studies suggesting that anywhere between 8% and 63% of patients</w:t>
      </w:r>
      <w:r w:rsidR="00CD5CDE" w:rsidRPr="00170EE1">
        <w:t xml:space="preserve"> </w:t>
      </w:r>
      <w:r w:rsidR="00876411" w:rsidRPr="00170EE1">
        <w:t>have reduced</w:t>
      </w:r>
      <w:r w:rsidR="0088717F" w:rsidRPr="00170EE1">
        <w:t xml:space="preserve"> symptoms </w:t>
      </w:r>
      <w:r w:rsidR="0088717F" w:rsidRPr="00170EE1">
        <w:fldChar w:fldCharType="begin"/>
      </w:r>
      <w:r w:rsidR="00932A81" w:rsidRPr="00170EE1">
        <w:instrText xml:space="preserve"> ADDIN EN.CITE &lt;EndNote&gt;&lt;Cite&gt;&lt;Author&gt;Cairns&lt;/Author&gt;&lt;Year&gt;2005&lt;/Year&gt;&lt;RecNum&gt;725&lt;/RecNum&gt;&lt;DisplayText&gt;(Cairns &amp;amp; Hotopf, 2005)&lt;/DisplayText&gt;&lt;record&gt;&lt;rec-number&gt;725&lt;/rec-number&gt;&lt;foreign-keys&gt;&lt;key app="EN" db-id="ver0s5aw3dtztye2e5d5zade0pepdsf5wxss" timestamp="1433152106"&gt;725&lt;/key&gt;&lt;/foreign-keys&gt;&lt;ref-type name="Journal Article"&gt;17&lt;/ref-type&gt;&lt;contributors&gt;&lt;authors&gt;&lt;author&gt;Cairns, R.&lt;/author&gt;&lt;author&gt;Hotopf, M.&lt;/author&gt;&lt;/authors&gt;&lt;/contributors&gt;&lt;titles&gt;&lt;title&gt;A systematic review describing the prognosis of chronic fatigue syndrome&lt;/title&gt;&lt;secondary-title&gt;Occupational Medicine&lt;/secondary-title&gt;&lt;/titles&gt;&lt;periodical&gt;&lt;full-title&gt;Occupational Medicine&lt;/full-title&gt;&lt;/periodical&gt;&lt;pages&gt;20-31&lt;/pages&gt;&lt;volume&gt;55&lt;/volume&gt;&lt;number&gt;1&lt;/number&gt;&lt;dates&gt;&lt;year&gt;2005&lt;/year&gt;&lt;pub-dates&gt;&lt;date&gt;January 1, 2005&lt;/date&gt;&lt;/pub-dates&gt;&lt;/dates&gt;&lt;urls&gt;&lt;related-urls&gt;&lt;url&gt;http://occmed.oxfordjournals.org/content/55/1/20.abstract&lt;/url&gt;&lt;/related-urls&gt;&lt;/urls&gt;&lt;electronic-resource-num&gt;10.1093/occmed/kqi013&lt;/electronic-resource-num&gt;&lt;/record&gt;&lt;/Cite&gt;&lt;/EndNote&gt;</w:instrText>
      </w:r>
      <w:r w:rsidR="0088717F" w:rsidRPr="00170EE1">
        <w:fldChar w:fldCharType="separate"/>
      </w:r>
      <w:r w:rsidR="00932A81" w:rsidRPr="00170EE1">
        <w:rPr>
          <w:noProof/>
        </w:rPr>
        <w:t>(Cairns &amp; Hotopf, 2005)</w:t>
      </w:r>
      <w:r w:rsidR="0088717F" w:rsidRPr="00170EE1">
        <w:fldChar w:fldCharType="end"/>
      </w:r>
      <w:r w:rsidR="0088717F" w:rsidRPr="00170EE1">
        <w:t xml:space="preserve">. </w:t>
      </w:r>
      <w:r w:rsidR="009F1A51" w:rsidRPr="00170EE1">
        <w:rPr>
          <w:bCs/>
          <w:color w:val="000000"/>
        </w:rPr>
        <w:t xml:space="preserve">For many, the </w:t>
      </w:r>
      <w:r w:rsidRPr="00170EE1">
        <w:rPr>
          <w:bCs/>
          <w:color w:val="000000"/>
        </w:rPr>
        <w:t>illness can last for decades,</w:t>
      </w:r>
      <w:r w:rsidR="00887CBF" w:rsidRPr="00170EE1">
        <w:rPr>
          <w:bCs/>
          <w:color w:val="000000"/>
        </w:rPr>
        <w:t xml:space="preserve"> </w:t>
      </w:r>
      <w:r w:rsidR="003969CA" w:rsidRPr="00170EE1">
        <w:rPr>
          <w:bCs/>
          <w:color w:val="000000"/>
        </w:rPr>
        <w:t>leaving</w:t>
      </w:r>
      <w:r w:rsidRPr="00170EE1">
        <w:rPr>
          <w:bCs/>
          <w:color w:val="000000"/>
        </w:rPr>
        <w:t xml:space="preserve"> individuals profoundly disabled and isolated. </w:t>
      </w:r>
      <w:r w:rsidRPr="00170EE1">
        <w:t>While causes are poorly understood, and may involve different processes, diagnosis is made by considering the patient’s symptoms (patient history)</w:t>
      </w:r>
      <w:r w:rsidR="00887CBF" w:rsidRPr="00170EE1">
        <w:t>,</w:t>
      </w:r>
      <w:r w:rsidRPr="00170EE1">
        <w:t xml:space="preserve"> and</w:t>
      </w:r>
      <w:r w:rsidR="00887CBF" w:rsidRPr="00170EE1">
        <w:t xml:space="preserve"> the</w:t>
      </w:r>
      <w:r w:rsidRPr="00170EE1">
        <w:t xml:space="preserve"> </w:t>
      </w:r>
      <w:r w:rsidR="00A374B4" w:rsidRPr="00170EE1">
        <w:t>elimination</w:t>
      </w:r>
      <w:r w:rsidRPr="00170EE1">
        <w:t xml:space="preserve"> of other medical/psychiatric causes, </w:t>
      </w:r>
      <w:r w:rsidR="003969CA" w:rsidRPr="00170EE1">
        <w:t>with</w:t>
      </w:r>
      <w:r w:rsidRPr="00170EE1">
        <w:t xml:space="preserve"> tests </w:t>
      </w:r>
      <w:r w:rsidR="003969CA" w:rsidRPr="00170EE1">
        <w:t>that</w:t>
      </w:r>
      <w:r w:rsidRPr="00170EE1">
        <w:t xml:space="preserve"> come back normal </w:t>
      </w:r>
      <w:r w:rsidR="000867F0" w:rsidRPr="00170EE1">
        <w:rPr>
          <w:noProof/>
        </w:rPr>
        <w:fldChar w:fldCharType="begin"/>
      </w:r>
      <w:r w:rsidR="00932A81" w:rsidRPr="00170EE1">
        <w:rPr>
          <w:noProof/>
        </w:rPr>
        <w:instrText xml:space="preserve"> ADDIN EN.CITE &lt;EndNote&gt;&lt;Cite&gt;&lt;Author&gt;Chew-Graham&lt;/Author&gt;&lt;Year&gt;2010&lt;/Year&gt;&lt;RecNum&gt;1088&lt;/RecNum&gt;&lt;DisplayText&gt;(Carolyn Chew-Graham, Dowrick, Wearden, Richardson, &amp;amp; Peters, 2010)&lt;/DisplayText&gt;&lt;record&gt;&lt;rec-number&gt;1088&lt;/rec-number&gt;&lt;foreign-keys&gt;&lt;key app="EN" db-id="fswv20xf0tzvtce5aa35eafxatrwwtarrfxt" timestamp="1383911215"&gt;1088&lt;/key&gt;&lt;/foreign-keys&gt;&lt;ref-type name="Journal Article"&gt;17&lt;/ref-type&gt;&lt;contributors&gt;&lt;authors&gt;&lt;author&gt;Chew-Graham, Carolyn&lt;/author&gt;&lt;author&gt;Dowrick, Christopher&lt;/author&gt;&lt;author&gt;Wearden, Alison&lt;/author&gt;&lt;author&gt;Richardson, Victoria&lt;/author&gt;&lt;author&gt;Peters, Sarah&lt;/author&gt;&lt;/authors&gt;&lt;/contributors&gt;&lt;titles&gt;&lt;title&gt;Making the diagnosis of Chronic Fatigue Syndrome/Myalgic Encephalitis in primary care: a qualitative study&lt;/title&gt;&lt;secondary-title&gt;BMC family practice&lt;/secondary-title&gt;&lt;/titles&gt;&lt;periodical&gt;&lt;full-title&gt;BMC Family Practice&lt;/full-title&gt;&lt;/periodical&gt;&lt;pages&gt;16&lt;/pages&gt;&lt;volume&gt;11&lt;/volume&gt;&lt;number&gt;1&lt;/number&gt;&lt;dates&gt;&lt;year&gt;2010&lt;/year&gt;&lt;/dates&gt;&lt;isbn&gt;1471-2296&lt;/isbn&gt;&lt;urls&gt;&lt;/urls&gt;&lt;/record&gt;&lt;/Cite&gt;&lt;/EndNote&gt;</w:instrText>
      </w:r>
      <w:r w:rsidR="000867F0" w:rsidRPr="00170EE1">
        <w:rPr>
          <w:noProof/>
        </w:rPr>
        <w:fldChar w:fldCharType="separate"/>
      </w:r>
      <w:r w:rsidR="007F0E17" w:rsidRPr="00170EE1">
        <w:rPr>
          <w:noProof/>
        </w:rPr>
        <w:t>(XXX blinded for anonymous review</w:t>
      </w:r>
      <w:r w:rsidR="00932A81" w:rsidRPr="00170EE1">
        <w:rPr>
          <w:noProof/>
        </w:rPr>
        <w:t>)</w:t>
      </w:r>
      <w:r w:rsidR="000867F0" w:rsidRPr="00170EE1">
        <w:rPr>
          <w:noProof/>
        </w:rPr>
        <w:fldChar w:fldCharType="end"/>
      </w:r>
      <w:r w:rsidRPr="00170EE1">
        <w:t>.</w:t>
      </w:r>
    </w:p>
    <w:p w14:paraId="07D6128D" w14:textId="624D3CEE" w:rsidR="009838FF" w:rsidRPr="00170EE1" w:rsidRDefault="00EF4484" w:rsidP="00492752">
      <w:pPr>
        <w:spacing w:line="480" w:lineRule="auto"/>
        <w:ind w:firstLine="720"/>
      </w:pPr>
      <w:r w:rsidRPr="00170EE1">
        <w:rPr>
          <w:color w:val="000000"/>
        </w:rPr>
        <w:t>The p</w:t>
      </w:r>
      <w:r w:rsidR="002A26C2" w:rsidRPr="00170EE1">
        <w:rPr>
          <w:color w:val="000000"/>
        </w:rPr>
        <w:t xml:space="preserve">revalence </w:t>
      </w:r>
      <w:r w:rsidRPr="00170EE1">
        <w:rPr>
          <w:color w:val="000000"/>
        </w:rPr>
        <w:t xml:space="preserve">of CFS/ME </w:t>
      </w:r>
      <w:r w:rsidR="002A26C2" w:rsidRPr="00170EE1">
        <w:rPr>
          <w:color w:val="000000"/>
        </w:rPr>
        <w:t xml:space="preserve">is 0.2% to 0.4% of the UK population, </w:t>
      </w:r>
      <w:r w:rsidR="00887CBF" w:rsidRPr="00170EE1">
        <w:rPr>
          <w:color w:val="000000"/>
        </w:rPr>
        <w:t xml:space="preserve">being </w:t>
      </w:r>
      <w:r w:rsidR="002A26C2" w:rsidRPr="00170EE1">
        <w:rPr>
          <w:color w:val="000000"/>
        </w:rPr>
        <w:t>higher in females</w:t>
      </w:r>
      <w:r w:rsidR="00CB5BE6" w:rsidRPr="00170EE1">
        <w:rPr>
          <w:color w:val="000000"/>
        </w:rPr>
        <w:t>,</w:t>
      </w:r>
      <w:r w:rsidR="002A26C2" w:rsidRPr="00170EE1">
        <w:rPr>
          <w:color w:val="000000"/>
        </w:rPr>
        <w:t xml:space="preserve"> </w:t>
      </w:r>
      <w:r w:rsidR="002A26C2" w:rsidRPr="00170EE1">
        <w:t>with all ages and ethnic groups affected</w:t>
      </w:r>
      <w:r w:rsidR="000867F0" w:rsidRPr="00170EE1">
        <w:t xml:space="preserve"> </w:t>
      </w:r>
      <w:r w:rsidR="000867F0" w:rsidRPr="00170EE1">
        <w:fldChar w:fldCharType="begin">
          <w:fldData xml:space="preserve">PEVuZE5vdGU+PENpdGU+PEF1dGhvcj5Hcm91cDwvQXV0aG9yPjxZZWFyPjIwMDI8L1llYXI+PFJl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</w:fldData>
        </w:fldChar>
      </w:r>
      <w:r w:rsidR="00932A81" w:rsidRPr="00170EE1">
        <w:instrText xml:space="preserve"> ADDIN EN.CITE </w:instrText>
      </w:r>
      <w:r w:rsidR="00932A81" w:rsidRPr="00170EE1">
        <w:fldChar w:fldCharType="begin">
          <w:fldData xml:space="preserve">PEVuZE5vdGU+PENpdGU+PEF1dGhvcj5Hcm91cDwvQXV0aG9yPjxZZWFyPjIwMDI8L1llYXI+PFJl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</w:fldData>
        </w:fldChar>
      </w:r>
      <w:r w:rsidR="00932A81" w:rsidRPr="00170EE1">
        <w:instrText xml:space="preserve"> ADDIN EN.CITE.DATA </w:instrText>
      </w:r>
      <w:r w:rsidR="00932A81" w:rsidRPr="00170EE1">
        <w:fldChar w:fldCharType="end"/>
      </w:r>
      <w:r w:rsidR="000867F0" w:rsidRPr="00170EE1">
        <w:fldChar w:fldCharType="separate"/>
      </w:r>
      <w:r w:rsidR="00932A81" w:rsidRPr="00170EE1">
        <w:rPr>
          <w:noProof/>
        </w:rPr>
        <w:t>(Bhui et al., 2011; Department of Health Independent Working Group, 2002; Ingman</w:t>
      </w:r>
      <w:r w:rsidR="00EC19C6" w:rsidRPr="00170EE1">
        <w:rPr>
          <w:noProof/>
        </w:rPr>
        <w:t xml:space="preserve"> et al.,</w:t>
      </w:r>
      <w:r w:rsidR="00932A81" w:rsidRPr="00170EE1">
        <w:rPr>
          <w:noProof/>
        </w:rPr>
        <w:t xml:space="preserve"> 2016)</w:t>
      </w:r>
      <w:r w:rsidR="000867F0" w:rsidRPr="00170EE1">
        <w:fldChar w:fldCharType="end"/>
      </w:r>
      <w:r w:rsidR="000867F0" w:rsidRPr="00170EE1">
        <w:t>.</w:t>
      </w:r>
      <w:r w:rsidR="00DF1167" w:rsidRPr="00170EE1">
        <w:t xml:space="preserve"> </w:t>
      </w:r>
      <w:r w:rsidR="001078CA" w:rsidRPr="00170EE1">
        <w:t xml:space="preserve">The National Institute </w:t>
      </w:r>
      <w:r w:rsidR="000E4827" w:rsidRPr="00170EE1">
        <w:t xml:space="preserve">for </w:t>
      </w:r>
      <w:r w:rsidR="001078CA" w:rsidRPr="00170EE1">
        <w:t>Health and Care Excellence (</w:t>
      </w:r>
      <w:r w:rsidR="002A26C2" w:rsidRPr="00170EE1">
        <w:t>NICE</w:t>
      </w:r>
      <w:r w:rsidR="001078CA" w:rsidRPr="00170EE1">
        <w:t>)</w:t>
      </w:r>
      <w:r w:rsidR="002A26C2" w:rsidRPr="00170EE1">
        <w:t xml:space="preserve"> encourages early diagnosis, but also recommends that advice </w:t>
      </w:r>
      <w:r w:rsidR="00A374B4" w:rsidRPr="00170EE1">
        <w:t>on</w:t>
      </w:r>
      <w:r w:rsidR="002A26C2" w:rsidRPr="00170EE1">
        <w:t xml:space="preserve"> management </w:t>
      </w:r>
      <w:r w:rsidR="00A374B4" w:rsidRPr="00170EE1">
        <w:t>of symptoms not wait for a</w:t>
      </w:r>
      <w:r w:rsidR="002A26C2" w:rsidRPr="00170EE1">
        <w:t xml:space="preserve"> diagnosis </w:t>
      </w:r>
      <w:r w:rsidR="00325693" w:rsidRPr="00170EE1">
        <w:rPr>
          <w:noProof/>
        </w:rPr>
        <w:fldChar w:fldCharType="begin"/>
      </w:r>
      <w:r w:rsidR="0001343E" w:rsidRPr="00170EE1">
        <w:rPr>
          <w:noProof/>
        </w:rPr>
        <w:instrText xml:space="preserve"> ADDIN EN.CITE &lt;EndNote&gt;&lt;Cite&gt;&lt;Author&gt;Excellence&lt;/Author&gt;&lt;Year&gt;2007&lt;/Year&gt;&lt;RecNum&gt;1032&lt;/RecNum&gt;&lt;DisplayText&gt;(National Institute for Health &amp;amp; Care Excellence, 2007)&lt;/DisplayText&gt;&lt;record&gt;&lt;rec-number&gt;1032&lt;/rec-number&gt;&lt;foreign-keys&gt;&lt;key app="EN" db-id="fswv20xf0tzvtce5aa35eafxatrwwtarrfxt" timestamp="1383140877"&gt;1032&lt;/key&gt;&lt;/foreign-keys&gt;&lt;ref-type name="Journal Article"&gt;17&lt;/ref-type&gt;&lt;contributors&gt;&lt;authors&gt;&lt;author&gt;National Institute for Health &amp;amp; Care Excellence,&lt;/author&gt;&lt;/authors&gt;&lt;/contributors&gt;&lt;titles&gt;&lt;title&gt;Chronic fatigue syndrome/myalgic encephalomyelitis (or encephalopathy): Diagnosis and management of CFS/ME in adults and children&lt;/title&gt;&lt;secondary-title&gt;NHS National Institute for Health and Clinical Excellence&lt;/secondary-title&gt;&lt;/titles&gt;&lt;periodical&gt;&lt;full-title&gt;NHS National Institute for Health and Clinical Excellence&lt;/full-title&gt;&lt;/periodical&gt;&lt;volume&gt;7&lt;/volume&gt;&lt;dates&gt;&lt;year&gt;2007&lt;/year&gt;&lt;/dates&gt;&lt;urls&gt;&lt;/urls&gt;&lt;/record&gt;&lt;/Cite&gt;&lt;/EndNote&gt;</w:instrText>
      </w:r>
      <w:r w:rsidR="00325693" w:rsidRPr="00170EE1">
        <w:rPr>
          <w:noProof/>
        </w:rPr>
        <w:fldChar w:fldCharType="separate"/>
      </w:r>
      <w:r w:rsidR="0001343E" w:rsidRPr="00170EE1">
        <w:rPr>
          <w:noProof/>
        </w:rPr>
        <w:t>(National Institute for Health &amp; Care Excellence, 2007)</w:t>
      </w:r>
      <w:r w:rsidR="00325693" w:rsidRPr="00170EE1">
        <w:rPr>
          <w:noProof/>
        </w:rPr>
        <w:fldChar w:fldCharType="end"/>
      </w:r>
      <w:r w:rsidR="002A26C2" w:rsidRPr="00170EE1">
        <w:t xml:space="preserve">. </w:t>
      </w:r>
      <w:r w:rsidR="001078CA" w:rsidRPr="00170EE1">
        <w:t xml:space="preserve">Patients report that </w:t>
      </w:r>
      <w:r w:rsidR="00D0563A" w:rsidRPr="00170EE1">
        <w:t xml:space="preserve">receiving a </w:t>
      </w:r>
      <w:r w:rsidR="00F03C64" w:rsidRPr="00170EE1">
        <w:t xml:space="preserve">diagnosis </w:t>
      </w:r>
      <w:r w:rsidR="001078CA" w:rsidRPr="00170EE1">
        <w:t>can be</w:t>
      </w:r>
      <w:r w:rsidR="00F03C64" w:rsidRPr="00170EE1">
        <w:t xml:space="preserve"> </w:t>
      </w:r>
      <w:r w:rsidR="006D3FA4" w:rsidRPr="00170EE1">
        <w:t>pivotal</w:t>
      </w:r>
      <w:r w:rsidR="00113B8C" w:rsidRPr="00170EE1">
        <w:t xml:space="preserve"> in </w:t>
      </w:r>
      <w:r w:rsidR="001078CA" w:rsidRPr="00170EE1">
        <w:t>manag</w:t>
      </w:r>
      <w:r w:rsidR="00DF1167" w:rsidRPr="00170EE1">
        <w:t>ing</w:t>
      </w:r>
      <w:r w:rsidR="00F03C64" w:rsidRPr="00170EE1">
        <w:t xml:space="preserve"> their condition </w:t>
      </w:r>
      <w:r w:rsidR="00CD5CDE" w:rsidRPr="00170EE1">
        <w:fldChar w:fldCharType="begin"/>
      </w:r>
      <w:r w:rsidR="00CD5CDE" w:rsidRPr="00170EE1">
        <w:instrText xml:space="preserve"> ADDIN EN.CITE &lt;EndNote&gt;&lt;Cite&gt;&lt;Author&gt;Whitehead&lt;/Author&gt;&lt;Year&gt;2006&lt;/Year&gt;&lt;RecNum&gt;1716&lt;/RecNum&gt;&lt;DisplayText&gt;(Whitehead, 2006)&lt;/DisplayText&gt;&lt;record&gt;&lt;rec-number&gt;1716&lt;/rec-number&gt;&lt;foreign-keys&gt;&lt;key app="EN" db-id="fswv20xf0tzvtce5aa35eafxatrwwtarrfxt" timestamp="1557234947"&gt;1716&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keywords&gt;&lt;keyword&gt;Chronic fatigue syndrome&lt;/keyword&gt;&lt;keyword&gt;Illness narratives&lt;/keyword&gt;&lt;keyword&gt;UK&lt;/keyword&gt;&lt;/keywords&gt;&lt;dates&gt;&lt;year&gt;2006&lt;/year&gt;&lt;pub-dates&gt;&lt;date&gt;2006/05/01/&lt;/date&gt;&lt;/pub-dates&gt;&lt;/dates&gt;&lt;isbn&gt;0277-9536&lt;/isbn&gt;&lt;urls&gt;&lt;related-urls&gt;&lt;url&gt;http://www.sciencedirect.com/science/article/pii/S0277953605005010&lt;/url&gt;&lt;/related-urls&gt;&lt;/urls&gt;&lt;electronic-resource-num&gt;https://doi.org/10.1016/j.socscimed.2005.09.008&lt;/electronic-resource-num&gt;&lt;/record&gt;&lt;/Cite&gt;&lt;/EndNote&gt;</w:instrText>
      </w:r>
      <w:r w:rsidR="00CD5CDE" w:rsidRPr="00170EE1">
        <w:fldChar w:fldCharType="separate"/>
      </w:r>
      <w:r w:rsidR="00CD5CDE" w:rsidRPr="00170EE1">
        <w:rPr>
          <w:noProof/>
        </w:rPr>
        <w:t>(Whitehead, 2006)</w:t>
      </w:r>
      <w:r w:rsidR="00CD5CDE" w:rsidRPr="00170EE1">
        <w:fldChar w:fldCharType="end"/>
      </w:r>
      <w:r w:rsidR="00F03C64" w:rsidRPr="00170EE1">
        <w:t xml:space="preserve">. Diagnosis is, however, delayed </w:t>
      </w:r>
      <w:r w:rsidR="00BA72AA" w:rsidRPr="00170EE1">
        <w:t>–</w:t>
      </w:r>
      <w:r w:rsidR="00F03C64" w:rsidRPr="00170EE1">
        <w:t xml:space="preserve"> the </w:t>
      </w:r>
      <w:r w:rsidR="00A374B4" w:rsidRPr="00170EE1">
        <w:t>average</w:t>
      </w:r>
      <w:r w:rsidR="00F03C64" w:rsidRPr="00170EE1">
        <w:t xml:space="preserve"> time from symptom</w:t>
      </w:r>
      <w:r w:rsidR="00A374B4" w:rsidRPr="00170EE1">
        <w:t xml:space="preserve">s </w:t>
      </w:r>
      <w:r w:rsidR="001078CA" w:rsidRPr="00170EE1">
        <w:t>to diagnosis is 3.6 years</w:t>
      </w:r>
      <w:r w:rsidR="0001343E" w:rsidRPr="00170EE1">
        <w:t xml:space="preserve"> </w:t>
      </w:r>
      <w:r w:rsidR="0001343E" w:rsidRPr="00170EE1">
        <w:fldChar w:fldCharType="begin"/>
      </w:r>
      <w:r w:rsidR="00932A81" w:rsidRPr="00170EE1">
        <w:instrText xml:space="preserve"> ADDIN EN.CITE &lt;EndNote&gt;&lt;Cite&gt;&lt;Author&gt;Wearden&lt;/Author&gt;&lt;Year&gt;2010&lt;/Year&gt;&lt;RecNum&gt;1042&lt;/RecNum&gt;&lt;DisplayText&gt;(Wearden, Dowrick, Chew-Graham, on behalf of the, &amp;amp; the, 2010)&lt;/DisplayText&gt;&lt;record&gt;&lt;rec-number&gt;1042&lt;/rec-number&gt;&lt;foreign-keys&gt;&lt;key app="EN" db-id="fswv20xf0tzvtce5aa35eafxatrwwtarrfxt" timestamp="1383140877"&gt;1042&lt;/key&gt;&lt;/foreign-keys&gt;&lt;ref-type name="Journal Article"&gt;17&lt;/ref-type&gt;&lt;contributors&gt;&lt;authors&gt;&lt;author&gt;Wearden, A. J.&lt;/author&gt;&lt;author&gt;Dowrick, C.&lt;/author&gt;&lt;author&gt;Chew-Graham, C.&lt;/author&gt;&lt;author&gt;on behalf of the, Fine Trial writing group&lt;/author&gt;&lt;author&gt;the, Fine Trial group&lt;/author&gt;&lt;/authors&gt;&lt;/contributors&gt;&lt;titles&gt;&lt;title&gt;Nurse led, home based self help treatment for patients in primary care with chronic fatigue syndrome: randomised controlled trial&lt;/title&gt;&lt;secondary-title&gt;Br Med J&lt;/secondary-title&gt;&lt;/titles&gt;&lt;periodical&gt;&lt;full-title&gt;Br Med J&lt;/full-title&gt;&lt;/periodical&gt;&lt;pages&gt;c1777&lt;/pages&gt;&lt;volume&gt;340&lt;/volume&gt;&lt;dates&gt;&lt;year&gt;2010&lt;/year&gt;&lt;/dates&gt;&lt;accession-num&gt;doi:10.1136/bmj.c1777&lt;/accession-num&gt;&lt;urls&gt;&lt;/urls&gt;&lt;/record&gt;&lt;/Cite&gt;&lt;/EndNote&gt;</w:instrText>
      </w:r>
      <w:r w:rsidR="0001343E" w:rsidRPr="00170EE1">
        <w:fldChar w:fldCharType="separate"/>
      </w:r>
      <w:r w:rsidR="001A10C8" w:rsidRPr="00170EE1">
        <w:rPr>
          <w:noProof/>
        </w:rPr>
        <w:t>(XXX anonymised for blinded review</w:t>
      </w:r>
      <w:r w:rsidR="00932A81" w:rsidRPr="00170EE1">
        <w:rPr>
          <w:noProof/>
        </w:rPr>
        <w:t>)</w:t>
      </w:r>
      <w:r w:rsidR="0001343E" w:rsidRPr="00170EE1">
        <w:fldChar w:fldCharType="end"/>
      </w:r>
      <w:r w:rsidR="00887CBF" w:rsidRPr="00170EE1">
        <w:t xml:space="preserve">, </w:t>
      </w:r>
      <w:r w:rsidR="00DF1167" w:rsidRPr="00170EE1">
        <w:t xml:space="preserve">with </w:t>
      </w:r>
      <w:r w:rsidR="00887CBF" w:rsidRPr="00170EE1">
        <w:t xml:space="preserve">late </w:t>
      </w:r>
      <w:r w:rsidR="001078CA" w:rsidRPr="00170EE1">
        <w:lastRenderedPageBreak/>
        <w:t xml:space="preserve">diagnosis </w:t>
      </w:r>
      <w:r w:rsidR="00F03C64" w:rsidRPr="00170EE1">
        <w:t>associated with severe CFS/ME</w:t>
      </w:r>
      <w:r w:rsidR="00AF160D" w:rsidRPr="00170EE1">
        <w:t xml:space="preserve"> </w:t>
      </w:r>
      <w:r w:rsidR="00AF160D" w:rsidRPr="00170EE1">
        <w:fldChar w:fldCharType="begin"/>
      </w:r>
      <w:r w:rsidR="00932A81" w:rsidRPr="00170EE1">
        <w:instrText xml:space="preserve"> ADDIN EN.CITE &lt;EndNote&gt;&lt;Cite&gt;&lt;Author&gt;Pheby&lt;/Author&gt;&lt;Year&gt;2009&lt;/Year&gt;&lt;RecNum&gt;1029&lt;/RecNum&gt;&lt;DisplayText&gt;(Pheby &amp;amp; Saffron, 2009)&lt;/DisplayText&gt;&lt;record&gt;&lt;rec-number&gt;1029&lt;/rec-number&gt;&lt;foreign-keys&gt;&lt;key app="EN" db-id="fswv20xf0tzvtce5aa35eafxatrwwtarrfxt" timestamp="1383140343"&gt;1029&lt;/key&gt;&lt;/foreign-keys&gt;&lt;ref-type name="Journal Article"&gt;17&lt;/ref-type&gt;&lt;contributors&gt;&lt;authors&gt;&lt;author&gt;Pheby, Derek&lt;/author&gt;&lt;author&gt;Saffron, Lisa&lt;/author&gt;&lt;/authors&gt;&lt;/contributors&gt;&lt;titles&gt;&lt;title&gt;Risk factors for severe ME/CFS&lt;/title&gt;&lt;secondary-title&gt;Biology and Medicine&lt;/secondary-title&gt;&lt;/titles&gt;&lt;periodical&gt;&lt;full-title&gt;Biology and Medicine&lt;/full-title&gt;&lt;/periodical&gt;&lt;pages&gt;50-74&lt;/pages&gt;&lt;volume&gt;1&lt;/volume&gt;&lt;number&gt;4&lt;/number&gt;&lt;dates&gt;&lt;year&gt;2009&lt;/year&gt;&lt;/dates&gt;&lt;urls&gt;&lt;/urls&gt;&lt;/record&gt;&lt;/Cite&gt;&lt;/EndNote&gt;</w:instrText>
      </w:r>
      <w:r w:rsidR="00AF160D" w:rsidRPr="00170EE1">
        <w:fldChar w:fldCharType="separate"/>
      </w:r>
      <w:r w:rsidR="00932A81" w:rsidRPr="00170EE1">
        <w:rPr>
          <w:noProof/>
        </w:rPr>
        <w:t>(Pheby &amp; Saffron, 2009)</w:t>
      </w:r>
      <w:r w:rsidR="00AF160D" w:rsidRPr="00170EE1">
        <w:fldChar w:fldCharType="end"/>
      </w:r>
      <w:r w:rsidR="00F03C64" w:rsidRPr="00170EE1">
        <w:t>. NICE recommend</w:t>
      </w:r>
      <w:r w:rsidR="000A28E1" w:rsidRPr="00170EE1">
        <w:t>s</w:t>
      </w:r>
      <w:r w:rsidR="00F03C64" w:rsidRPr="00170EE1">
        <w:t xml:space="preserve"> that a</w:t>
      </w:r>
      <w:r w:rsidR="002A26C2" w:rsidRPr="00170EE1">
        <w:t>dvice be individualised to the specific symptoms</w:t>
      </w:r>
      <w:r w:rsidR="00887CBF" w:rsidRPr="00170EE1">
        <w:t>,</w:t>
      </w:r>
      <w:r w:rsidR="002A26C2" w:rsidRPr="00170EE1">
        <w:t xml:space="preserve"> </w:t>
      </w:r>
      <w:r w:rsidR="00887CBF" w:rsidRPr="00170EE1">
        <w:t>with a</w:t>
      </w:r>
      <w:r w:rsidR="002A26C2" w:rsidRPr="00170EE1">
        <w:t xml:space="preserve"> focus on</w:t>
      </w:r>
      <w:r w:rsidR="00887CBF" w:rsidRPr="00170EE1">
        <w:t xml:space="preserve"> minimising impact on daily living</w:t>
      </w:r>
      <w:r w:rsidR="002A26C2" w:rsidRPr="00170EE1">
        <w:t>. The NICE guidelines also emphasise th</w:t>
      </w:r>
      <w:r w:rsidR="00887CBF" w:rsidRPr="00170EE1">
        <w:t xml:space="preserve">e importance of shared decision-making, recommending </w:t>
      </w:r>
      <w:r w:rsidR="002A26C2" w:rsidRPr="00170EE1">
        <w:t>that ‘</w:t>
      </w:r>
      <w:r w:rsidR="003969CA" w:rsidRPr="00170EE1">
        <w:t>…</w:t>
      </w:r>
      <w:r w:rsidR="002A26C2" w:rsidRPr="00170EE1">
        <w:t>therapeutic options</w:t>
      </w:r>
      <w:r w:rsidR="003969CA" w:rsidRPr="00170EE1">
        <w:t xml:space="preserve"> [be given]</w:t>
      </w:r>
      <w:r w:rsidR="002A26C2" w:rsidRPr="00170EE1">
        <w:t xml:space="preserve"> to people with CFS/ME in ways that are suitable for the individual’. </w:t>
      </w:r>
      <w:r w:rsidR="00F3007B" w:rsidRPr="00170EE1">
        <w:t>In addition to general management strategies, NICE recommends cognitive behavioural therapy (C</w:t>
      </w:r>
      <w:r w:rsidR="00887CBF" w:rsidRPr="00170EE1">
        <w:t xml:space="preserve">BT) </w:t>
      </w:r>
      <w:r w:rsidR="005D5359" w:rsidRPr="00170EE1">
        <w:t xml:space="preserve">or </w:t>
      </w:r>
      <w:r w:rsidR="00F3007B" w:rsidRPr="00170EE1">
        <w:t>graded exercise therapy (GET)/activity management programmes</w:t>
      </w:r>
      <w:r w:rsidR="003969CA" w:rsidRPr="00170EE1">
        <w:t>. Similarly,</w:t>
      </w:r>
      <w:r w:rsidR="003D42E6" w:rsidRPr="00170EE1">
        <w:t xml:space="preserve"> systematic reviews recommend their adoption to reduce symptoms in CFS/ME (Larun</w:t>
      </w:r>
      <w:r w:rsidR="00DB725A" w:rsidRPr="00170EE1">
        <w:t xml:space="preserve"> et al.</w:t>
      </w:r>
      <w:r w:rsidR="003D42E6" w:rsidRPr="00170EE1">
        <w:t>, 2019; Price</w:t>
      </w:r>
      <w:r w:rsidR="00736ACF" w:rsidRPr="00170EE1">
        <w:t xml:space="preserve"> et al.</w:t>
      </w:r>
      <w:r w:rsidR="003D42E6" w:rsidRPr="00170EE1">
        <w:t xml:space="preserve">, 2008). </w:t>
      </w:r>
      <w:r w:rsidR="005E1F74" w:rsidRPr="00170EE1">
        <w:t>H</w:t>
      </w:r>
      <w:r w:rsidR="00887CBF" w:rsidRPr="00170EE1">
        <w:t xml:space="preserve">owever, </w:t>
      </w:r>
      <w:r w:rsidR="00F3007B" w:rsidRPr="00170EE1">
        <w:t>the</w:t>
      </w:r>
      <w:r w:rsidR="00113B8C" w:rsidRPr="00170EE1">
        <w:t xml:space="preserve"> role of GET and CBT as treatments for</w:t>
      </w:r>
      <w:r w:rsidR="00F3007B" w:rsidRPr="00170EE1">
        <w:t xml:space="preserve"> CFS/ME </w:t>
      </w:r>
      <w:r w:rsidR="00C66410" w:rsidRPr="00170EE1">
        <w:t xml:space="preserve">continue to be </w:t>
      </w:r>
      <w:r w:rsidR="00113B8C" w:rsidRPr="00170EE1">
        <w:t>disputed</w:t>
      </w:r>
      <w:r w:rsidR="003D42E6" w:rsidRPr="00170EE1">
        <w:t xml:space="preserve"> </w:t>
      </w:r>
      <w:r w:rsidR="00906F2E" w:rsidRPr="00170EE1">
        <w:rPr>
          <w:bCs/>
          <w:color w:val="000000"/>
        </w:rPr>
        <w:fldChar w:fldCharType="begin"/>
      </w:r>
      <w:r w:rsidR="00932A81" w:rsidRPr="00170EE1">
        <w:rPr>
          <w:bCs/>
          <w:color w:val="000000"/>
        </w:rPr>
        <w:instrText xml:space="preserve"> ADDIN EN.CITE &lt;EndNote&gt;&lt;Cite&gt;&lt;Author&gt;Editorial&lt;/Author&gt;&lt;Year&gt;2011&lt;/Year&gt;&lt;RecNum&gt;1070&lt;/RecNum&gt;&lt;DisplayText&gt;(Lords debates, 2013; The Lancet Editorial, 2011)&lt;/DisplayText&gt;&lt;record&gt;&lt;rec-number&gt;1070&lt;/rec-number&gt;&lt;foreign-keys&gt;&lt;key app="EN" db-id="fswv20xf0tzvtce5aa35eafxatrwwtarrfxt" timestamp="1383143597"&gt;1070&lt;/key&gt;&lt;/foreign-keys&gt;&lt;ref-type name="Journal Article"&gt;17&lt;/ref-type&gt;&lt;contributors&gt;&lt;authors&gt;&lt;author&gt;The Lancet Editorial,&lt;/author&gt;&lt;/authors&gt;&lt;/contributors&gt;&lt;titles&gt;&lt;title&gt;Patients&amp;apos; power and PACE&lt;/title&gt;&lt;secondary-title&gt;The Lancet&lt;/secondary-title&gt;&lt;/titles&gt;&lt;periodical&gt;&lt;full-title&gt;The Lancet&lt;/full-title&gt;&lt;/periodical&gt;&lt;pages&gt;1808&lt;/pages&gt;&lt;volume&gt;377&lt;/volume&gt;&lt;number&gt;9780&lt;/number&gt;&lt;dates&gt;&lt;year&gt;2011&lt;/year&gt;&lt;/dates&gt;&lt;isbn&gt;0140-6736&lt;/isbn&gt;&lt;urls&gt;&lt;related-urls&gt;&lt;url&gt;http://linkinghub.elsevier.com/retrieve/pii/S014067361160696X&lt;/url&gt;&lt;/related-urls&gt;&lt;/urls&gt;&lt;/record&gt;&lt;/Cite&gt;&lt;Cite&gt;&lt;Author&gt;Lords debates&lt;/Author&gt;&lt;Year&gt;2013&lt;/Year&gt;&lt;RecNum&gt;1069&lt;/RecNum&gt;&lt;record&gt;&lt;rec-number&gt;1069&lt;/rec-number&gt;&lt;foreign-keys&gt;&lt;key app="EN" db-id="fswv20xf0tzvtce5aa35eafxatrwwtarrfxt" timestamp="1383143109"&gt;1069&lt;/key&gt;&lt;/foreign-keys&gt;&lt;ref-type name="Report"&gt;27&lt;/ref-type&gt;&lt;contributors&gt;&lt;authors&gt;&lt;author&gt;Lords debates,&lt;/author&gt;&lt;/authors&gt;&lt;/contributors&gt;&lt;titles&gt;&lt;title&gt;Today&amp;apos;s Lords debates - Wednesday 06 February 2013: PACE Trial: Chronic Fatigue Syndrome/Myalgic Encephalomyelitis&lt;/title&gt;&lt;/titles&gt;&lt;dates&gt;&lt;year&gt;2013&lt;/year&gt;&lt;/dates&gt;&lt;pub-location&gt;London&lt;/pub-location&gt;&lt;publisher&gt;Handsard, Lords debate&lt;/publisher&gt;&lt;urls&gt;&lt;/urls&gt;&lt;/record&gt;&lt;/Cite&gt;&lt;/EndNote&gt;</w:instrText>
      </w:r>
      <w:r w:rsidR="00906F2E" w:rsidRPr="00170EE1">
        <w:rPr>
          <w:bCs/>
          <w:color w:val="000000"/>
        </w:rPr>
        <w:fldChar w:fldCharType="separate"/>
      </w:r>
      <w:r w:rsidR="00932A81" w:rsidRPr="00170EE1">
        <w:rPr>
          <w:bCs/>
          <w:noProof/>
          <w:color w:val="000000"/>
        </w:rPr>
        <w:t xml:space="preserve">(Lords </w:t>
      </w:r>
      <w:r w:rsidR="00DF1167" w:rsidRPr="00170EE1">
        <w:rPr>
          <w:bCs/>
          <w:noProof/>
          <w:color w:val="000000"/>
        </w:rPr>
        <w:t>D</w:t>
      </w:r>
      <w:r w:rsidR="00932A81" w:rsidRPr="00170EE1">
        <w:rPr>
          <w:bCs/>
          <w:noProof/>
          <w:color w:val="000000"/>
        </w:rPr>
        <w:t>ebates, 2013; The Lancet Editorial, 2011)</w:t>
      </w:r>
      <w:r w:rsidR="00906F2E" w:rsidRPr="00170EE1">
        <w:rPr>
          <w:bCs/>
          <w:color w:val="000000"/>
        </w:rPr>
        <w:fldChar w:fldCharType="end"/>
      </w:r>
      <w:r w:rsidR="00113B8C" w:rsidRPr="00170EE1">
        <w:t xml:space="preserve">. </w:t>
      </w:r>
      <w:r w:rsidR="00906F2E" w:rsidRPr="00170EE1">
        <w:t>For example, s</w:t>
      </w:r>
      <w:r w:rsidR="002A26C2" w:rsidRPr="00170EE1">
        <w:t>urveys of charity members show that almost half of respondents using GET report negative effects</w:t>
      </w:r>
      <w:r w:rsidR="00D924CF" w:rsidRPr="00170EE1">
        <w:t xml:space="preserve"> </w:t>
      </w:r>
      <w:r w:rsidR="00903C92" w:rsidRPr="00170EE1">
        <w:rPr>
          <w:noProof/>
          <w:shd w:val="clear" w:color="auto" w:fill="FFFFFF"/>
        </w:rPr>
        <w:fldChar w:fldCharType="begin"/>
      </w:r>
      <w:r w:rsidR="009673C6" w:rsidRPr="00170EE1">
        <w:rPr>
          <w:noProof/>
          <w:shd w:val="clear" w:color="auto" w:fill="FFFFFF"/>
        </w:rPr>
        <w:instrText xml:space="preserve"> ADDIN EN.CITE &lt;EndNote&gt;&lt;Cite&gt;&lt;Author&gt;Action for M.E.&lt;/Author&gt;&lt;Year&gt;2014&lt;/Year&gt;&lt;RecNum&gt;1335&lt;/RecNum&gt;&lt;DisplayText&gt;(Action for M.E., 2014)&lt;/DisplayText&gt;&lt;record&gt;&lt;rec-number&gt;1335&lt;/rec-number&gt;&lt;foreign-keys&gt;&lt;key app="EN" db-id="fswv20xf0tzvtce5aa35eafxatrwwtarrfxt" timestamp="1427895058"&gt;1335&lt;/key&gt;&lt;/foreign-keys&gt;&lt;ref-type name="Report"&gt;27&lt;/ref-type&gt;&lt;contributors&gt;&lt;authors&gt;&lt;author&gt;Action for M.E.,&lt;/author&gt;&lt;/authors&gt;&lt;/contributors&gt;&lt;titles&gt;&lt;title&gt;M.E.: Time to Deliver&lt;/title&gt;&lt;/titles&gt;&lt;dates&gt;&lt;year&gt;2014&lt;/year&gt;&lt;/dates&gt;&lt;pub-location&gt;Bristol&lt;/pub-location&gt;&lt;publisher&gt;Action for M.E.&lt;/publisher&gt;&lt;urls&gt;&lt;/urls&gt;&lt;/record&gt;&lt;/Cite&gt;&lt;/EndNote&gt;</w:instrText>
      </w:r>
      <w:r w:rsidR="00903C92" w:rsidRPr="00170EE1">
        <w:rPr>
          <w:noProof/>
          <w:shd w:val="clear" w:color="auto" w:fill="FFFFFF"/>
        </w:rPr>
        <w:fldChar w:fldCharType="separate"/>
      </w:r>
      <w:r w:rsidR="009673C6" w:rsidRPr="00170EE1">
        <w:rPr>
          <w:noProof/>
          <w:shd w:val="clear" w:color="auto" w:fill="FFFFFF"/>
        </w:rPr>
        <w:t>(Action for M.E., 2014)</w:t>
      </w:r>
      <w:r w:rsidR="00903C92" w:rsidRPr="00170EE1">
        <w:rPr>
          <w:noProof/>
          <w:shd w:val="clear" w:color="auto" w:fill="FFFFFF"/>
        </w:rPr>
        <w:fldChar w:fldCharType="end"/>
      </w:r>
      <w:r w:rsidR="002A26C2" w:rsidRPr="00170EE1">
        <w:rPr>
          <w:shd w:val="clear" w:color="auto" w:fill="FFFFFF"/>
        </w:rPr>
        <w:t>.</w:t>
      </w:r>
      <w:r w:rsidR="00B63E10" w:rsidRPr="00170EE1">
        <w:rPr>
          <w:shd w:val="clear" w:color="auto" w:fill="FFFFFF"/>
        </w:rPr>
        <w:t xml:space="preserve"> </w:t>
      </w:r>
      <w:r w:rsidR="00906F2E" w:rsidRPr="00170EE1">
        <w:rPr>
          <w:shd w:val="clear" w:color="auto" w:fill="FFFFFF"/>
        </w:rPr>
        <w:t>A</w:t>
      </w:r>
      <w:r w:rsidR="00450DCD" w:rsidRPr="00170EE1">
        <w:t>s a</w:t>
      </w:r>
      <w:r w:rsidR="00113B8C" w:rsidRPr="00170EE1">
        <w:t xml:space="preserve"> consequence, there is no accepted ‘gold standard’ treatment for CFS/ME. </w:t>
      </w:r>
      <w:r w:rsidR="00615861" w:rsidRPr="00170EE1">
        <w:rPr>
          <w:bCs/>
          <w:color w:val="000000"/>
        </w:rPr>
        <w:t>Additionally, b</w:t>
      </w:r>
      <w:r w:rsidR="00A9203A" w:rsidRPr="00170EE1">
        <w:rPr>
          <w:bCs/>
          <w:color w:val="000000"/>
        </w:rPr>
        <w:t xml:space="preserve">ecause of </w:t>
      </w:r>
      <w:r w:rsidR="00DF1167" w:rsidRPr="00170EE1">
        <w:rPr>
          <w:bCs/>
          <w:color w:val="000000"/>
        </w:rPr>
        <w:t xml:space="preserve">polarised </w:t>
      </w:r>
      <w:r w:rsidR="00A9203A" w:rsidRPr="00170EE1">
        <w:rPr>
          <w:bCs/>
          <w:color w:val="000000"/>
        </w:rPr>
        <w:t>views on treatments</w:t>
      </w:r>
      <w:r w:rsidR="00503837" w:rsidRPr="00170EE1">
        <w:rPr>
          <w:bCs/>
          <w:color w:val="000000"/>
        </w:rPr>
        <w:t>, patients</w:t>
      </w:r>
      <w:r w:rsidR="00D05492" w:rsidRPr="00170EE1">
        <w:rPr>
          <w:bCs/>
          <w:color w:val="000000"/>
        </w:rPr>
        <w:t xml:space="preserve"> </w:t>
      </w:r>
      <w:r w:rsidR="00450DCD" w:rsidRPr="00170EE1">
        <w:rPr>
          <w:bCs/>
          <w:color w:val="000000"/>
        </w:rPr>
        <w:t>easily</w:t>
      </w:r>
      <w:r w:rsidR="00503837" w:rsidRPr="00170EE1">
        <w:rPr>
          <w:bCs/>
          <w:color w:val="000000"/>
        </w:rPr>
        <w:t xml:space="preserve"> </w:t>
      </w:r>
      <w:r w:rsidR="00B63E10" w:rsidRPr="00170EE1">
        <w:rPr>
          <w:bCs/>
          <w:color w:val="000000"/>
        </w:rPr>
        <w:t>encounter</w:t>
      </w:r>
      <w:r w:rsidR="00D924CF" w:rsidRPr="00170EE1">
        <w:rPr>
          <w:bCs/>
          <w:color w:val="000000"/>
        </w:rPr>
        <w:t xml:space="preserve"> confusing information</w:t>
      </w:r>
      <w:r w:rsidR="00D05492" w:rsidRPr="00170EE1">
        <w:rPr>
          <w:bCs/>
          <w:color w:val="000000"/>
        </w:rPr>
        <w:t>.</w:t>
      </w:r>
    </w:p>
    <w:p w14:paraId="6AC0104E" w14:textId="2A2AB141" w:rsidR="009838FF" w:rsidRPr="00170EE1" w:rsidRDefault="00796B1F" w:rsidP="004045AD">
      <w:pPr>
        <w:spacing w:line="480" w:lineRule="auto"/>
        <w:ind w:firstLine="720"/>
        <w:rPr>
          <w:color w:val="000000"/>
        </w:rPr>
      </w:pPr>
      <w:r w:rsidRPr="00170EE1">
        <w:t xml:space="preserve">A plethora of qualitative research has been conducted with people with CFS/ME, </w:t>
      </w:r>
      <w:r w:rsidR="00BC08A1" w:rsidRPr="00170EE1">
        <w:t xml:space="preserve">more </w:t>
      </w:r>
      <w:r w:rsidRPr="00170EE1">
        <w:t xml:space="preserve">aimed at understanding </w:t>
      </w:r>
      <w:r w:rsidR="00BC08A1" w:rsidRPr="00170EE1">
        <w:t xml:space="preserve">the </w:t>
      </w:r>
      <w:r w:rsidRPr="00170EE1">
        <w:t>experiences</w:t>
      </w:r>
      <w:r w:rsidR="00BC08A1" w:rsidRPr="00170EE1">
        <w:t xml:space="preserve"> of individuals (i.e. aspects of the self)</w:t>
      </w:r>
      <w:r w:rsidR="007E2B9A" w:rsidRPr="00170EE1">
        <w:t xml:space="preserve"> in context</w:t>
      </w:r>
      <w:r w:rsidR="00BC08A1" w:rsidRPr="00170EE1">
        <w:t>, rather than</w:t>
      </w:r>
      <w:r w:rsidR="00516238" w:rsidRPr="00170EE1">
        <w:t xml:space="preserve"> spec</w:t>
      </w:r>
      <w:r w:rsidR="00587639" w:rsidRPr="00170EE1">
        <w:t>i</w:t>
      </w:r>
      <w:r w:rsidR="00516238" w:rsidRPr="00170EE1">
        <w:t>fically</w:t>
      </w:r>
      <w:r w:rsidR="00BC08A1" w:rsidRPr="00170EE1">
        <w:t xml:space="preserve"> focusing on interpersonal experiences</w:t>
      </w:r>
      <w:r w:rsidR="007E2B9A" w:rsidRPr="00170EE1">
        <w:t>,</w:t>
      </w:r>
      <w:r w:rsidR="00BC08A1" w:rsidRPr="00170EE1">
        <w:t xml:space="preserve"> </w:t>
      </w:r>
      <w:r w:rsidR="007E2B9A" w:rsidRPr="00170EE1">
        <w:t>or using a relational framework for analysis</w:t>
      </w:r>
      <w:r w:rsidR="00BC08A1" w:rsidRPr="00170EE1">
        <w:t xml:space="preserve">. </w:t>
      </w:r>
      <w:r w:rsidRPr="00170EE1">
        <w:t xml:space="preserve"> </w:t>
      </w:r>
      <w:r w:rsidR="00BC08A1" w:rsidRPr="00170EE1">
        <w:t>There</w:t>
      </w:r>
      <w:r w:rsidRPr="00170EE1">
        <w:t xml:space="preserve"> have been a number of previous syntheses.</w:t>
      </w:r>
      <w:r w:rsidR="004045AD" w:rsidRPr="00170EE1">
        <w:rPr>
          <w:color w:val="000000"/>
        </w:rPr>
        <w:t xml:space="preserve"> </w:t>
      </w:r>
      <w:r w:rsidR="009838FF" w:rsidRPr="00170EE1">
        <w:rPr>
          <w:color w:val="000000"/>
        </w:rPr>
        <w:t xml:space="preserve">In focusing on the individual with CFS/ME, Larun and Malterud (2007)’s meta-ethnography highlighted the way in which patients’ sense of identity was challenged by their symptom burden. The impact on identity was explored further by Anderson and colleagues (2012) who extended Larun and Malterud’s synthesis by inclusion of a larger selection of studies with greater breadth of methodologies and perspectives. Their analysis also revealed a significant effect of CFS/ME on the patients’ identity, suggesting that people experienced an evolving identity throughout their illness journey. Here, a reconstruction of identity, alongside cycles of health and ill-health, was reported. They also found reductions in function ‘across occupational, </w:t>
      </w:r>
      <w:r w:rsidR="009838FF" w:rsidRPr="00170EE1">
        <w:rPr>
          <w:color w:val="000000"/>
        </w:rPr>
        <w:lastRenderedPageBreak/>
        <w:t>education, personal, or social domains,’ suggesting support is needed across all domains. According to Pinxterhuis and colleagues (2015a), patients also undergo various psychological shifts to cope with their illness, further complicating any impact on identity. </w:t>
      </w:r>
    </w:p>
    <w:p w14:paraId="1B770887" w14:textId="77777777" w:rsidR="009838FF" w:rsidRPr="00170EE1" w:rsidRDefault="009838FF" w:rsidP="009838FF">
      <w:pPr>
        <w:spacing w:line="480" w:lineRule="auto"/>
        <w:ind w:firstLine="720"/>
        <w:rPr>
          <w:color w:val="000000"/>
        </w:rPr>
      </w:pPr>
      <w:r w:rsidRPr="00170EE1">
        <w:rPr>
          <w:color w:val="000000"/>
        </w:rPr>
        <w:t>The patient-doctor relationship has also been scrutinised. Larun and Malterud (2007) aimed to provide an insight into the perspectives of doctors and the patient-doctor relationship. Their findings suggest that doctors struggle to maintain professional identities and authority in the face of opposing patient beliefs, and this impacts on the support that they are able to provide to patients. Thus, acknowledging the efforts patients make to understand and manage their condition is recommended as a valuable first step in bridging any divide. Bayliss and colleagues (2014) focused specifically on barriers to diagnosis and care of CFS/ME, exploring themes around illness models and the health professional-patient relationship. Taking a bio-psychosocial approach that remained flexible, building a relationship and collaborating with the patient to agree management were found to be markers of GPs perceived as supportive. </w:t>
      </w:r>
    </w:p>
    <w:p w14:paraId="35656F12" w14:textId="45C708C6" w:rsidR="00283482" w:rsidRPr="00170EE1" w:rsidRDefault="009838FF">
      <w:pPr>
        <w:spacing w:line="480" w:lineRule="auto"/>
        <w:ind w:firstLine="720"/>
        <w:rPr>
          <w:color w:val="000000"/>
        </w:rPr>
      </w:pPr>
      <w:r w:rsidRPr="00170EE1">
        <w:rPr>
          <w:color w:val="000000"/>
        </w:rPr>
        <w:t>Bayliss and colleagues’ synthesis also highlighted that it was essential to engage with family members; they may help or hinder management but without support from family, patients may feel alone and struggle to cope. Conversely, responses from significant others, particularly around legitimacy of their illness, also appear to impact on the identities of people with CFS/ME, with the result that they may feel ‘blamed and dismissed’ (Larun &amp; Malterud, 2007).</w:t>
      </w:r>
      <w:r w:rsidR="00C56F28" w:rsidRPr="00170EE1">
        <w:rPr>
          <w:color w:val="000000"/>
        </w:rPr>
        <w:t xml:space="preserve"> </w:t>
      </w:r>
      <w:r w:rsidRPr="00170EE1">
        <w:rPr>
          <w:color w:val="000000"/>
        </w:rPr>
        <w:t>In synthesising the findings from 32 qualitative and quantitative studies, de Lourdes Drachler and colleagues (2009) highlighted the significant support needs and substantial help considered essential to rebuild lives of those with CFS/ME. The onus is on a wide range of people to understand - and respond to – patient needs. This reality may also explain why people with CFS/ME also appear to use a wide range of other coping strategies, self-care approaches and complementary therapies (Pinxsterhuis et al.</w:t>
      </w:r>
      <w:r w:rsidR="007F3191" w:rsidRPr="00170EE1">
        <w:rPr>
          <w:color w:val="000000"/>
        </w:rPr>
        <w:t xml:space="preserve">, </w:t>
      </w:r>
      <w:r w:rsidRPr="00170EE1">
        <w:rPr>
          <w:color w:val="000000"/>
        </w:rPr>
        <w:t xml:space="preserve">2015a). Interestingly, </w:t>
      </w:r>
      <w:r w:rsidRPr="00170EE1">
        <w:rPr>
          <w:color w:val="000000"/>
        </w:rPr>
        <w:lastRenderedPageBreak/>
        <w:t xml:space="preserve">although not explored in any depth in the syntheses, these findings point to the need to understand more about the collective nature of the support required. Anderson et al. (2012) </w:t>
      </w:r>
      <w:r w:rsidR="00283482" w:rsidRPr="00170EE1">
        <w:rPr>
          <w:color w:val="000000"/>
        </w:rPr>
        <w:t xml:space="preserve">(p. 154) </w:t>
      </w:r>
      <w:r w:rsidRPr="00170EE1">
        <w:rPr>
          <w:color w:val="000000"/>
        </w:rPr>
        <w:t xml:space="preserve">noted specifically that research was needed to better join up the varying elements of the experience, including “the members with the networks of people with ME/CFS, and the sociocultural environment in which we define and examine the illness”. </w:t>
      </w:r>
    </w:p>
    <w:p w14:paraId="2D2E918C" w14:textId="7659AD53" w:rsidR="00796B1F" w:rsidRPr="00170EE1" w:rsidRDefault="00836D63" w:rsidP="000E223E">
      <w:pPr>
        <w:spacing w:line="480" w:lineRule="auto"/>
        <w:ind w:firstLine="720"/>
      </w:pPr>
      <w:r w:rsidRPr="00170EE1">
        <w:t>While</w:t>
      </w:r>
      <w:r w:rsidR="002E6A3C" w:rsidRPr="00170EE1">
        <w:t xml:space="preserve"> these</w:t>
      </w:r>
      <w:r w:rsidRPr="00170EE1">
        <w:t xml:space="preserve"> </w:t>
      </w:r>
      <w:r w:rsidR="00031DF9" w:rsidRPr="00170EE1">
        <w:t>previous syntheses</w:t>
      </w:r>
      <w:r w:rsidR="009E4785" w:rsidRPr="00170EE1">
        <w:t xml:space="preserve"> </w:t>
      </w:r>
      <w:r w:rsidRPr="00170EE1">
        <w:t xml:space="preserve">have highlighted relationships as important for CFS/ME support, </w:t>
      </w:r>
      <w:r w:rsidR="00EF6130" w:rsidRPr="00170EE1">
        <w:t>r</w:t>
      </w:r>
      <w:r w:rsidR="00D005F7" w:rsidRPr="00170EE1">
        <w:t>elations</w:t>
      </w:r>
      <w:r w:rsidRPr="00170EE1">
        <w:t xml:space="preserve"> have not been studied i</w:t>
      </w:r>
      <w:r w:rsidR="009838FF" w:rsidRPr="00170EE1">
        <w:t>n-</w:t>
      </w:r>
      <w:r w:rsidRPr="00170EE1">
        <w:t>depth.</w:t>
      </w:r>
      <w:r w:rsidR="00283482" w:rsidRPr="00170EE1">
        <w:t xml:space="preserve"> </w:t>
      </w:r>
      <w:r w:rsidR="00EA3852" w:rsidRPr="00170EE1">
        <w:t>O</w:t>
      </w:r>
      <w:r w:rsidR="005148CE" w:rsidRPr="00170EE1">
        <w:t xml:space="preserve">ur </w:t>
      </w:r>
      <w:r w:rsidR="00796B1F" w:rsidRPr="00170EE1">
        <w:t>meta-ethnography</w:t>
      </w:r>
      <w:r w:rsidR="009E4785" w:rsidRPr="00170EE1">
        <w:t xml:space="preserve"> thus</w:t>
      </w:r>
      <w:r w:rsidR="0096574F" w:rsidRPr="00170EE1">
        <w:t xml:space="preserve"> aim</w:t>
      </w:r>
      <w:r w:rsidR="009E4785" w:rsidRPr="00170EE1">
        <w:t>ed</w:t>
      </w:r>
      <w:r w:rsidR="0096574F" w:rsidRPr="00170EE1">
        <w:t xml:space="preserve"> to </w:t>
      </w:r>
      <w:r w:rsidR="002E6A3C" w:rsidRPr="00170EE1">
        <w:t xml:space="preserve">integrate </w:t>
      </w:r>
      <w:r w:rsidRPr="00170EE1">
        <w:t>the</w:t>
      </w:r>
      <w:r w:rsidR="00587639" w:rsidRPr="00170EE1">
        <w:t xml:space="preserve"> different</w:t>
      </w:r>
      <w:r w:rsidRPr="00170EE1">
        <w:t xml:space="preserve"> components of the CSF/ME </w:t>
      </w:r>
      <w:r w:rsidR="00615861" w:rsidRPr="00170EE1">
        <w:t xml:space="preserve">support </w:t>
      </w:r>
      <w:r w:rsidRPr="00170EE1">
        <w:t>experience</w:t>
      </w:r>
      <w:r w:rsidR="00587639" w:rsidRPr="00170EE1">
        <w:t xml:space="preserve"> </w:t>
      </w:r>
      <w:r w:rsidR="00EA3852" w:rsidRPr="00170EE1">
        <w:t xml:space="preserve">using </w:t>
      </w:r>
      <w:r w:rsidR="00622DE4" w:rsidRPr="00170EE1">
        <w:t>a relational</w:t>
      </w:r>
      <w:r w:rsidR="00EA3852" w:rsidRPr="00170EE1">
        <w:t xml:space="preserve"> </w:t>
      </w:r>
      <w:r w:rsidR="00622DE4" w:rsidRPr="00170EE1">
        <w:t>framework</w:t>
      </w:r>
      <w:r w:rsidRPr="00170EE1">
        <w:t xml:space="preserve">, to </w:t>
      </w:r>
      <w:r w:rsidR="00D005F7" w:rsidRPr="00170EE1">
        <w:t>reveal</w:t>
      </w:r>
      <w:r w:rsidRPr="00170EE1">
        <w:t xml:space="preserve"> emergent needs and potential solutions</w:t>
      </w:r>
      <w:r w:rsidR="00D005F7" w:rsidRPr="00170EE1">
        <w:t xml:space="preserve"> </w:t>
      </w:r>
      <w:r w:rsidR="00622DE4" w:rsidRPr="00170EE1">
        <w:t>hitherto</w:t>
      </w:r>
      <w:r w:rsidR="00D005F7" w:rsidRPr="00170EE1">
        <w:t xml:space="preserve"> overlooked</w:t>
      </w:r>
      <w:r w:rsidRPr="00170EE1">
        <w:t>.</w:t>
      </w:r>
      <w:r w:rsidR="00EA3852" w:rsidRPr="00170EE1">
        <w:t xml:space="preserve"> In the late 1980s, a kind of relation</w:t>
      </w:r>
      <w:r w:rsidR="00080012" w:rsidRPr="00170EE1">
        <w:t>al framework</w:t>
      </w:r>
      <w:r w:rsidR="00EA3852" w:rsidRPr="00170EE1">
        <w:t xml:space="preserve"> </w:t>
      </w:r>
      <w:r w:rsidR="00EA3852" w:rsidRPr="00170EE1">
        <w:rPr>
          <w:color w:val="000000" w:themeColor="text1"/>
        </w:rPr>
        <w:t xml:space="preserve">was outlined by Italian sociologist </w:t>
      </w:r>
      <w:r w:rsidR="00EA3852" w:rsidRPr="00170EE1">
        <w:rPr>
          <w:rFonts w:eastAsiaTheme="minorHAnsi"/>
          <w:color w:val="000000" w:themeColor="text1"/>
          <w:lang w:eastAsia="en-US"/>
        </w:rPr>
        <w:t xml:space="preserve">Pierpaolo </w:t>
      </w:r>
      <w:r w:rsidR="00EA3852" w:rsidRPr="00170EE1">
        <w:rPr>
          <w:color w:val="000000" w:themeColor="text1"/>
        </w:rPr>
        <w:t>Donati (2019)</w:t>
      </w:r>
      <w:r w:rsidR="007E2B9A" w:rsidRPr="00170EE1">
        <w:rPr>
          <w:color w:val="000000" w:themeColor="text1"/>
        </w:rPr>
        <w:t xml:space="preserve"> (p. 240)</w:t>
      </w:r>
      <w:r w:rsidR="00EA3852" w:rsidRPr="00170EE1">
        <w:rPr>
          <w:color w:val="000000" w:themeColor="text1"/>
        </w:rPr>
        <w:t xml:space="preserve"> that was not a thing, nor a service, </w:t>
      </w:r>
      <w:r w:rsidR="00080012" w:rsidRPr="00170EE1">
        <w:rPr>
          <w:color w:val="000000" w:themeColor="text1"/>
        </w:rPr>
        <w:t xml:space="preserve">and </w:t>
      </w:r>
      <w:r w:rsidR="00EA3852" w:rsidRPr="00170EE1">
        <w:rPr>
          <w:color w:val="000000" w:themeColor="text1"/>
        </w:rPr>
        <w:t xml:space="preserve">which he </w:t>
      </w:r>
      <w:r w:rsidR="00EF6130" w:rsidRPr="00170EE1">
        <w:rPr>
          <w:color w:val="000000" w:themeColor="text1"/>
        </w:rPr>
        <w:t>called</w:t>
      </w:r>
      <w:r w:rsidR="00EA3852" w:rsidRPr="00170EE1">
        <w:rPr>
          <w:color w:val="000000" w:themeColor="text1"/>
        </w:rPr>
        <w:t xml:space="preserve"> </w:t>
      </w:r>
      <w:r w:rsidR="00EF6130" w:rsidRPr="00170EE1">
        <w:rPr>
          <w:color w:val="000000" w:themeColor="text1"/>
        </w:rPr>
        <w:t>“</w:t>
      </w:r>
      <w:r w:rsidR="00EA3852" w:rsidRPr="00170EE1">
        <w:rPr>
          <w:color w:val="000000" w:themeColor="text1"/>
        </w:rPr>
        <w:t>relational goods</w:t>
      </w:r>
      <w:r w:rsidR="00EF6130" w:rsidRPr="00170EE1">
        <w:rPr>
          <w:color w:val="000000" w:themeColor="text1"/>
        </w:rPr>
        <w:t>”</w:t>
      </w:r>
      <w:r w:rsidR="00EA3852" w:rsidRPr="00170EE1">
        <w:rPr>
          <w:color w:val="000000" w:themeColor="text1"/>
        </w:rPr>
        <w:t xml:space="preserve">. Such goods were considered to create their own “ontological reality” </w:t>
      </w:r>
      <w:r w:rsidR="007E2B9A" w:rsidRPr="00170EE1">
        <w:rPr>
          <w:color w:val="000000" w:themeColor="text1"/>
        </w:rPr>
        <w:t xml:space="preserve"> </w:t>
      </w:r>
      <w:r w:rsidR="00EA3852" w:rsidRPr="00170EE1">
        <w:rPr>
          <w:color w:val="000000" w:themeColor="text1"/>
        </w:rPr>
        <w:t>with relations that (i) could not be reduced to dealings with others; (ii) were emergent in terms of the impacts on the people in relationship, (iii) had a</w:t>
      </w:r>
      <w:r w:rsidR="00EA3852" w:rsidRPr="00170EE1">
        <w:rPr>
          <w:rStyle w:val="apple-converted-space"/>
          <w:color w:val="000000" w:themeColor="text1"/>
        </w:rPr>
        <w:t> “</w:t>
      </w:r>
      <w:r w:rsidR="00EA3852" w:rsidRPr="00170EE1">
        <w:rPr>
          <w:i/>
          <w:iCs/>
          <w:color w:val="000000" w:themeColor="text1"/>
        </w:rPr>
        <w:t xml:space="preserve">sui generis </w:t>
      </w:r>
      <w:r w:rsidR="00EA3852" w:rsidRPr="00170EE1">
        <w:rPr>
          <w:color w:val="000000" w:themeColor="text1"/>
        </w:rPr>
        <w:t xml:space="preserve">reality” i.e. a quality of </w:t>
      </w:r>
      <w:r w:rsidR="00615861" w:rsidRPr="00170EE1">
        <w:rPr>
          <w:color w:val="000000" w:themeColor="text1"/>
        </w:rPr>
        <w:t>distinctiveness</w:t>
      </w:r>
      <w:r w:rsidR="00EA3852" w:rsidRPr="00170EE1">
        <w:rPr>
          <w:color w:val="000000" w:themeColor="text1"/>
        </w:rPr>
        <w:t xml:space="preserve"> of structure, dynamic and process; (iv) </w:t>
      </w:r>
      <w:r w:rsidR="00615861" w:rsidRPr="00170EE1">
        <w:rPr>
          <w:color w:val="000000" w:themeColor="text1"/>
        </w:rPr>
        <w:t>were</w:t>
      </w:r>
      <w:r w:rsidR="00EA3852" w:rsidRPr="00170EE1">
        <w:rPr>
          <w:color w:val="000000" w:themeColor="text1"/>
        </w:rPr>
        <w:t xml:space="preserve"> created (and appreciated) by participants;  (v) </w:t>
      </w:r>
      <w:r w:rsidR="00EF6130" w:rsidRPr="00170EE1">
        <w:rPr>
          <w:color w:val="000000" w:themeColor="text1"/>
        </w:rPr>
        <w:t>could</w:t>
      </w:r>
      <w:r w:rsidR="00EA3852" w:rsidRPr="00170EE1">
        <w:rPr>
          <w:color w:val="000000" w:themeColor="text1"/>
        </w:rPr>
        <w:t xml:space="preserve"> produce benefits for contributors, as well as those who are able to contemplate the interactions from the outside, and (vi) no single person </w:t>
      </w:r>
      <w:r w:rsidR="00EF6130" w:rsidRPr="00170EE1">
        <w:rPr>
          <w:color w:val="000000" w:themeColor="text1"/>
        </w:rPr>
        <w:t>was</w:t>
      </w:r>
      <w:r w:rsidR="00EA3852" w:rsidRPr="00170EE1">
        <w:rPr>
          <w:color w:val="000000" w:themeColor="text1"/>
        </w:rPr>
        <w:t xml:space="preserve"> able to appropriate </w:t>
      </w:r>
      <w:r w:rsidR="00615861" w:rsidRPr="00170EE1">
        <w:rPr>
          <w:color w:val="000000" w:themeColor="text1"/>
        </w:rPr>
        <w:t>these goods</w:t>
      </w:r>
      <w:r w:rsidR="00EA3852" w:rsidRPr="00170EE1">
        <w:rPr>
          <w:color w:val="000000" w:themeColor="text1"/>
        </w:rPr>
        <w:t xml:space="preserve"> </w:t>
      </w:r>
      <w:r w:rsidR="00080012" w:rsidRPr="00170EE1">
        <w:rPr>
          <w:color w:val="000000" w:themeColor="text1"/>
        </w:rPr>
        <w:t>for themselves</w:t>
      </w:r>
      <w:r w:rsidR="00EA3852" w:rsidRPr="00170EE1">
        <w:rPr>
          <w:color w:val="000000" w:themeColor="text1"/>
        </w:rPr>
        <w:t>.</w:t>
      </w:r>
      <w:r w:rsidR="00EA3852" w:rsidRPr="00170EE1">
        <w:rPr>
          <w:color w:val="000000" w:themeColor="text1"/>
          <w:lang w:val="en-US"/>
        </w:rPr>
        <w:t xml:space="preserve"> </w:t>
      </w:r>
      <w:r w:rsidR="00080012" w:rsidRPr="00170EE1">
        <w:rPr>
          <w:color w:val="000000" w:themeColor="text1"/>
          <w:lang w:val="en-US"/>
        </w:rPr>
        <w:t>While D</w:t>
      </w:r>
      <w:r w:rsidR="00ED029A" w:rsidRPr="00170EE1">
        <w:rPr>
          <w:color w:val="000000" w:themeColor="text1"/>
          <w:lang w:val="en-US"/>
        </w:rPr>
        <w:t xml:space="preserve">onati focused on </w:t>
      </w:r>
      <w:r w:rsidR="00EF6130" w:rsidRPr="00170EE1">
        <w:rPr>
          <w:color w:val="000000" w:themeColor="text1"/>
          <w:lang w:val="en-US"/>
        </w:rPr>
        <w:t xml:space="preserve">morally </w:t>
      </w:r>
      <w:r w:rsidR="00ED029A" w:rsidRPr="00170EE1">
        <w:rPr>
          <w:color w:val="000000" w:themeColor="text1"/>
          <w:lang w:val="en-US"/>
        </w:rPr>
        <w:t>positive goods like trust, we</w:t>
      </w:r>
      <w:r w:rsidR="00EA3852" w:rsidRPr="00170EE1">
        <w:rPr>
          <w:color w:val="000000" w:themeColor="text1"/>
          <w:lang w:val="en-US"/>
        </w:rPr>
        <w:t xml:space="preserve"> extend </w:t>
      </w:r>
      <w:r w:rsidR="00080012" w:rsidRPr="00170EE1">
        <w:rPr>
          <w:color w:val="000000" w:themeColor="text1"/>
          <w:lang w:val="en-US"/>
        </w:rPr>
        <w:t>the</w:t>
      </w:r>
      <w:r w:rsidR="00EA3852" w:rsidRPr="00170EE1">
        <w:rPr>
          <w:color w:val="000000" w:themeColor="text1"/>
          <w:lang w:val="en-US"/>
        </w:rPr>
        <w:t xml:space="preserve"> concept </w:t>
      </w:r>
      <w:r w:rsidR="00EA3852" w:rsidRPr="00170EE1">
        <w:rPr>
          <w:lang w:val="en-US"/>
        </w:rPr>
        <w:t xml:space="preserve">to encompass the production of more </w:t>
      </w:r>
      <w:r w:rsidR="00ED029A" w:rsidRPr="00170EE1">
        <w:rPr>
          <w:lang w:val="en-US"/>
        </w:rPr>
        <w:t>challenging</w:t>
      </w:r>
      <w:r w:rsidR="00EA3852" w:rsidRPr="00170EE1">
        <w:rPr>
          <w:lang w:val="en-US"/>
        </w:rPr>
        <w:t xml:space="preserve"> goods </w:t>
      </w:r>
      <w:r w:rsidR="00EF6130" w:rsidRPr="00170EE1">
        <w:rPr>
          <w:lang w:val="en-US"/>
        </w:rPr>
        <w:t>like suspicion</w:t>
      </w:r>
      <w:r w:rsidR="00EA3852" w:rsidRPr="00170EE1">
        <w:rPr>
          <w:lang w:val="en-US"/>
        </w:rPr>
        <w:t>.</w:t>
      </w:r>
    </w:p>
    <w:p w14:paraId="14195091" w14:textId="66A2C497" w:rsidR="00CC117F" w:rsidRPr="00170EE1" w:rsidRDefault="00B106FF" w:rsidP="00CC117F">
      <w:pPr>
        <w:spacing w:line="480" w:lineRule="auto"/>
        <w:ind w:firstLine="720"/>
        <w:rPr>
          <w:lang w:val="en-US"/>
        </w:rPr>
      </w:pPr>
      <w:r w:rsidRPr="00170EE1">
        <w:t xml:space="preserve">The </w:t>
      </w:r>
      <w:r w:rsidR="00D924CF" w:rsidRPr="00170EE1">
        <w:rPr>
          <w:bCs/>
          <w:color w:val="000000"/>
        </w:rPr>
        <w:t xml:space="preserve">aim of </w:t>
      </w:r>
      <w:r w:rsidR="00615861" w:rsidRPr="00170EE1">
        <w:rPr>
          <w:bCs/>
          <w:color w:val="000000"/>
        </w:rPr>
        <w:t>our</w:t>
      </w:r>
      <w:r w:rsidR="00D924CF" w:rsidRPr="00170EE1">
        <w:rPr>
          <w:bCs/>
          <w:color w:val="000000"/>
        </w:rPr>
        <w:t xml:space="preserve"> </w:t>
      </w:r>
      <w:r w:rsidR="000E4827" w:rsidRPr="00170EE1">
        <w:rPr>
          <w:bCs/>
          <w:color w:val="000000"/>
        </w:rPr>
        <w:t xml:space="preserve">meta-ethnography </w:t>
      </w:r>
      <w:r w:rsidR="00450DCD" w:rsidRPr="00170EE1">
        <w:rPr>
          <w:bCs/>
          <w:color w:val="000000"/>
        </w:rPr>
        <w:t>was</w:t>
      </w:r>
      <w:r w:rsidR="0093171F" w:rsidRPr="00170EE1">
        <w:rPr>
          <w:bCs/>
          <w:color w:val="000000"/>
        </w:rPr>
        <w:t xml:space="preserve"> to</w:t>
      </w:r>
      <w:r w:rsidR="00D924CF" w:rsidRPr="00170EE1">
        <w:rPr>
          <w:bCs/>
          <w:color w:val="000000"/>
        </w:rPr>
        <w:t xml:space="preserve"> systematically synthesise available </w:t>
      </w:r>
      <w:r w:rsidR="00AA160F" w:rsidRPr="00170EE1">
        <w:rPr>
          <w:bCs/>
          <w:color w:val="000000"/>
        </w:rPr>
        <w:t>qualitative evidence on</w:t>
      </w:r>
      <w:r w:rsidRPr="00170EE1">
        <w:rPr>
          <w:bCs/>
          <w:color w:val="000000"/>
        </w:rPr>
        <w:t xml:space="preserve"> </w:t>
      </w:r>
      <w:r w:rsidR="00CC117F" w:rsidRPr="00170EE1">
        <w:rPr>
          <w:bCs/>
          <w:color w:val="000000"/>
        </w:rPr>
        <w:t>the informal and formal</w:t>
      </w:r>
      <w:r w:rsidR="00AA160F" w:rsidRPr="00170EE1">
        <w:rPr>
          <w:bCs/>
          <w:color w:val="000000"/>
        </w:rPr>
        <w:t xml:space="preserve"> </w:t>
      </w:r>
      <w:r w:rsidR="00D924CF" w:rsidRPr="00170EE1">
        <w:rPr>
          <w:bCs/>
          <w:color w:val="000000"/>
        </w:rPr>
        <w:t xml:space="preserve">support </w:t>
      </w:r>
      <w:r w:rsidR="00CC117F" w:rsidRPr="00170EE1">
        <w:rPr>
          <w:bCs/>
          <w:color w:val="000000"/>
        </w:rPr>
        <w:t>that people experience</w:t>
      </w:r>
      <w:r w:rsidR="00615861" w:rsidRPr="00170EE1">
        <w:rPr>
          <w:bCs/>
          <w:color w:val="000000"/>
        </w:rPr>
        <w:t>d</w:t>
      </w:r>
      <w:r w:rsidR="00CC117F" w:rsidRPr="00170EE1">
        <w:rPr>
          <w:bCs/>
          <w:color w:val="000000"/>
        </w:rPr>
        <w:t xml:space="preserve"> and prefer</w:t>
      </w:r>
      <w:r w:rsidR="00615861" w:rsidRPr="00170EE1">
        <w:rPr>
          <w:bCs/>
          <w:color w:val="000000"/>
        </w:rPr>
        <w:t>red</w:t>
      </w:r>
      <w:r w:rsidR="00CC117F" w:rsidRPr="00170EE1">
        <w:rPr>
          <w:bCs/>
          <w:color w:val="000000"/>
        </w:rPr>
        <w:t xml:space="preserve"> for </w:t>
      </w:r>
      <w:r w:rsidR="00AA160F" w:rsidRPr="00170EE1">
        <w:rPr>
          <w:bCs/>
          <w:color w:val="000000"/>
        </w:rPr>
        <w:t>CFS</w:t>
      </w:r>
      <w:r w:rsidR="00272DCD" w:rsidRPr="00170EE1">
        <w:rPr>
          <w:bCs/>
          <w:color w:val="000000"/>
        </w:rPr>
        <w:t>/ME</w:t>
      </w:r>
      <w:r w:rsidR="008F4473" w:rsidRPr="00170EE1">
        <w:rPr>
          <w:bCs/>
          <w:color w:val="000000"/>
        </w:rPr>
        <w:t xml:space="preserve">. </w:t>
      </w:r>
      <w:r w:rsidR="00B51DB9" w:rsidRPr="00170EE1">
        <w:rPr>
          <w:bCs/>
          <w:color w:val="000000"/>
        </w:rPr>
        <w:t>Here</w:t>
      </w:r>
      <w:r w:rsidR="008F4473" w:rsidRPr="00170EE1">
        <w:rPr>
          <w:bCs/>
          <w:color w:val="000000"/>
        </w:rPr>
        <w:t>, we set out to examine the</w:t>
      </w:r>
      <w:r w:rsidR="00345C3C" w:rsidRPr="00170EE1">
        <w:rPr>
          <w:bCs/>
          <w:color w:val="000000"/>
        </w:rPr>
        <w:t xml:space="preserve"> </w:t>
      </w:r>
      <w:r w:rsidR="002A26C2" w:rsidRPr="00170EE1">
        <w:t>support patients with CFS/ME themselves w</w:t>
      </w:r>
      <w:r w:rsidR="008F4473" w:rsidRPr="00170EE1">
        <w:t>ant</w:t>
      </w:r>
      <w:r w:rsidR="00B51DB9" w:rsidRPr="00170EE1">
        <w:t>ed</w:t>
      </w:r>
      <w:r w:rsidR="008F4473" w:rsidRPr="00170EE1">
        <w:t xml:space="preserve"> from professionals (formal), as well as </w:t>
      </w:r>
      <w:r w:rsidR="009B7A29" w:rsidRPr="00170EE1">
        <w:t>significant others (informal)</w:t>
      </w:r>
      <w:r w:rsidR="0093171F" w:rsidRPr="00170EE1">
        <w:t>.</w:t>
      </w:r>
      <w:r w:rsidR="002A26C2" w:rsidRPr="00170EE1">
        <w:t xml:space="preserve"> The large body of qualitative literature available, </w:t>
      </w:r>
      <w:r w:rsidR="00BC6DCE" w:rsidRPr="00170EE1">
        <w:t>including</w:t>
      </w:r>
      <w:r w:rsidR="002A26C2" w:rsidRPr="00170EE1">
        <w:t xml:space="preserve"> further studies since previous meta-syntheses, provide </w:t>
      </w:r>
      <w:r w:rsidR="00D96D86" w:rsidRPr="00170EE1">
        <w:t>a rich</w:t>
      </w:r>
      <w:r w:rsidR="002A26C2" w:rsidRPr="00170EE1">
        <w:t xml:space="preserve"> opportunity to address</w:t>
      </w:r>
      <w:r w:rsidR="00594B21" w:rsidRPr="00170EE1">
        <w:t xml:space="preserve"> </w:t>
      </w:r>
      <w:r w:rsidR="00F10942" w:rsidRPr="00170EE1">
        <w:t>the collective</w:t>
      </w:r>
      <w:r w:rsidR="002A26C2" w:rsidRPr="00170EE1">
        <w:t xml:space="preserve"> gap</w:t>
      </w:r>
      <w:r w:rsidR="00AA160F" w:rsidRPr="00170EE1">
        <w:t>(s)</w:t>
      </w:r>
      <w:r w:rsidR="002A26C2" w:rsidRPr="00170EE1">
        <w:t xml:space="preserve"> in knowledge</w:t>
      </w:r>
      <w:r w:rsidR="00AA160F" w:rsidRPr="00170EE1">
        <w:t>.</w:t>
      </w:r>
      <w:r w:rsidR="00C869CC" w:rsidRPr="00170EE1">
        <w:t xml:space="preserve"> </w:t>
      </w:r>
      <w:r w:rsidR="00EF6130" w:rsidRPr="00170EE1">
        <w:t>Here</w:t>
      </w:r>
      <w:r w:rsidR="00C869CC" w:rsidRPr="00170EE1">
        <w:t xml:space="preserve">, we </w:t>
      </w:r>
      <w:r w:rsidR="006137D4" w:rsidRPr="00170EE1">
        <w:lastRenderedPageBreak/>
        <w:t xml:space="preserve">applied </w:t>
      </w:r>
      <w:r w:rsidR="00C869CC" w:rsidRPr="00170EE1">
        <w:t>a relational</w:t>
      </w:r>
      <w:r w:rsidR="00615861" w:rsidRPr="00170EE1">
        <w:t xml:space="preserve"> goods</w:t>
      </w:r>
      <w:r w:rsidR="00C869CC" w:rsidRPr="00170EE1">
        <w:t xml:space="preserve"> framework</w:t>
      </w:r>
      <w:r w:rsidR="00ED029A" w:rsidRPr="00170EE1">
        <w:t xml:space="preserve"> as described above</w:t>
      </w:r>
      <w:r w:rsidR="00C869CC" w:rsidRPr="00170EE1">
        <w:t xml:space="preserve">. In recent years there has been a “relational turn” in a broad range of </w:t>
      </w:r>
      <w:r w:rsidR="00C05D70" w:rsidRPr="00170EE1">
        <w:t xml:space="preserve">scholarly </w:t>
      </w:r>
      <w:r w:rsidR="00C869CC" w:rsidRPr="00170EE1">
        <w:t>disciplines (Dépelteau, 201</w:t>
      </w:r>
      <w:r w:rsidR="00755129" w:rsidRPr="00170EE1">
        <w:t>5, p. 46</w:t>
      </w:r>
      <w:r w:rsidR="00C869CC" w:rsidRPr="00170EE1">
        <w:t>). In this way of</w:t>
      </w:r>
      <w:r w:rsidR="00F10942" w:rsidRPr="00170EE1">
        <w:t xml:space="preserve"> anti-individualised</w:t>
      </w:r>
      <w:r w:rsidR="00C869CC" w:rsidRPr="00170EE1">
        <w:t xml:space="preserve"> thinking, “</w:t>
      </w:r>
      <w:r w:rsidR="00C869CC" w:rsidRPr="00170EE1">
        <w:rPr>
          <w:lang w:val="en-US"/>
        </w:rPr>
        <w:t xml:space="preserve">social worlds are not entities to be separated, but instead are comprised of mutually constituting relations” </w:t>
      </w:r>
      <w:r w:rsidR="00C869CC" w:rsidRPr="00170EE1">
        <w:rPr>
          <w:lang w:val="en-US"/>
        </w:rPr>
        <w:fldChar w:fldCharType="begin"/>
      </w:r>
      <w:r w:rsidR="00C869CC" w:rsidRPr="00170EE1">
        <w:rPr>
          <w:lang w:val="en-US"/>
        </w:rPr>
        <w:instrText xml:space="preserve"> ADDIN EN.CITE &lt;EndNote&gt;&lt;Cite&gt;&lt;Author&gt;Feldman&lt;/Author&gt;&lt;Year&gt;2016&lt;/Year&gt;&lt;RecNum&gt;1759&lt;/RecNum&gt;&lt;DisplayText&gt;(Feldman &amp;amp; Worline, 2016)&lt;/DisplayText&gt;&lt;record&gt;&lt;rec-number&gt;1759&lt;/rec-number&gt;&lt;foreign-keys&gt;&lt;key app="EN" db-id="fswv20xf0tzvtce5aa35eafxatrwwtarrfxt" timestamp="1580746076"&gt;1759&lt;/key&gt;&lt;/foreign-keys&gt;&lt;ref-type name="Journal Article"&gt;17&lt;/ref-type&gt;&lt;contributors&gt;&lt;authors&gt;&lt;author&gt;Martha Feldman&lt;/author&gt;&lt;author&gt;Monica Worline&lt;/author&gt;&lt;/authors&gt;&lt;/contributors&gt;&lt;titles&gt;&lt;title&gt;The Practicality of Practice Theory&lt;/title&gt;&lt;secondary-title&gt;Academy of Management Learning &amp;amp; Education&lt;/secondary-title&gt;&lt;/titles&gt;&lt;periodical&gt;&lt;full-title&gt;Academy of Management Learning &amp;amp; Education&lt;/full-title&gt;&lt;/periodical&gt;&lt;pages&gt;304-324&lt;/pages&gt;&lt;volume&gt;15&lt;/volume&gt;&lt;number&gt;2&lt;/number&gt;&lt;keywords&gt;&lt;keyword&gt;Practice theory,Resourcing,Management Development,Management Education,Resources,Practices&lt;/keyword&gt;&lt;/keywords&gt;&lt;dates&gt;&lt;year&gt;2016&lt;/year&gt;&lt;/dates&gt;&lt;urls&gt;&lt;related-urls&gt;&lt;url&gt;https://journals.aom.org/doi/abs/10.5465/amle.2014.0356&lt;/url&gt;&lt;/related-urls&gt;&lt;/urls&gt;&lt;electronic-resource-num&gt;10.5465/amle.2014.0356&lt;/electronic-resource-num&gt;&lt;/record&gt;&lt;/Cite&gt;&lt;/EndNote&gt;</w:instrText>
      </w:r>
      <w:r w:rsidR="00C869CC" w:rsidRPr="00170EE1">
        <w:rPr>
          <w:lang w:val="en-US"/>
        </w:rPr>
        <w:fldChar w:fldCharType="separate"/>
      </w:r>
      <w:r w:rsidR="00C869CC" w:rsidRPr="00170EE1">
        <w:rPr>
          <w:noProof/>
          <w:lang w:val="en-US"/>
        </w:rPr>
        <w:t>(Feldman &amp; Worline, 2016</w:t>
      </w:r>
      <w:r w:rsidR="003E0936" w:rsidRPr="00170EE1">
        <w:rPr>
          <w:noProof/>
          <w:lang w:val="en-US"/>
        </w:rPr>
        <w:t>, p. 308</w:t>
      </w:r>
      <w:r w:rsidR="00C869CC" w:rsidRPr="00170EE1">
        <w:rPr>
          <w:noProof/>
          <w:lang w:val="en-US"/>
        </w:rPr>
        <w:t>)</w:t>
      </w:r>
      <w:r w:rsidR="00C869CC" w:rsidRPr="00170EE1">
        <w:rPr>
          <w:lang w:val="en-US"/>
        </w:rPr>
        <w:fldChar w:fldCharType="end"/>
      </w:r>
      <w:r w:rsidR="00C869CC" w:rsidRPr="00170EE1">
        <w:rPr>
          <w:lang w:val="en-US"/>
        </w:rPr>
        <w:t>. Meaning is not innate to entitities, instead it is emergent, and relies on human (and non-human) interac</w:t>
      </w:r>
      <w:r w:rsidR="00F10942" w:rsidRPr="00170EE1">
        <w:rPr>
          <w:lang w:val="en-US"/>
        </w:rPr>
        <w:t>tants</w:t>
      </w:r>
      <w:r w:rsidR="00C869CC" w:rsidRPr="00170EE1">
        <w:rPr>
          <w:lang w:val="en-US"/>
        </w:rPr>
        <w:t>, influenced by social structures and institutions (like the NHS). Thus, things</w:t>
      </w:r>
      <w:r w:rsidR="00F10942" w:rsidRPr="00170EE1">
        <w:rPr>
          <w:lang w:val="en-US"/>
        </w:rPr>
        <w:t xml:space="preserve"> and </w:t>
      </w:r>
      <w:r w:rsidR="00B51DB9" w:rsidRPr="00170EE1">
        <w:rPr>
          <w:lang w:val="en-US"/>
        </w:rPr>
        <w:t>individuals</w:t>
      </w:r>
      <w:r w:rsidR="00C869CC" w:rsidRPr="00170EE1">
        <w:rPr>
          <w:lang w:val="en-US"/>
        </w:rPr>
        <w:t xml:space="preserve"> only take on meaning </w:t>
      </w:r>
      <w:r w:rsidR="00B51DB9" w:rsidRPr="00170EE1">
        <w:rPr>
          <w:lang w:val="en-US"/>
        </w:rPr>
        <w:t>via their</w:t>
      </w:r>
      <w:r w:rsidR="00C869CC" w:rsidRPr="00170EE1">
        <w:rPr>
          <w:lang w:val="en-US"/>
        </w:rPr>
        <w:t xml:space="preserve"> connect</w:t>
      </w:r>
      <w:r w:rsidR="00B51DB9" w:rsidRPr="00170EE1">
        <w:rPr>
          <w:lang w:val="en-US"/>
        </w:rPr>
        <w:t>ions</w:t>
      </w:r>
      <w:r w:rsidR="00C869CC" w:rsidRPr="00170EE1">
        <w:rPr>
          <w:lang w:val="en-US"/>
        </w:rPr>
        <w:t xml:space="preserve"> to other things</w:t>
      </w:r>
      <w:r w:rsidR="00F10942" w:rsidRPr="00170EE1">
        <w:rPr>
          <w:lang w:val="en-US"/>
        </w:rPr>
        <w:t>, precisely because human experience is itself “irreducibly relational”</w:t>
      </w:r>
      <w:r w:rsidR="0025300E" w:rsidRPr="00170EE1">
        <w:rPr>
          <w:lang w:val="en-US"/>
        </w:rPr>
        <w:t xml:space="preserve"> (</w:t>
      </w:r>
      <w:r w:rsidR="0025300E" w:rsidRPr="00170EE1">
        <w:rPr>
          <w:color w:val="222222"/>
          <w:shd w:val="clear" w:color="auto" w:fill="FFFFFF"/>
        </w:rPr>
        <w:t>Price-Robertson, Obradovic, &amp; Morgan 2017, p. 108).</w:t>
      </w:r>
      <w:r w:rsidR="00B51DB9" w:rsidRPr="00170EE1">
        <w:rPr>
          <w:lang w:val="en-US"/>
        </w:rPr>
        <w:t xml:space="preserve"> </w:t>
      </w:r>
      <w:r w:rsidR="00CD3562" w:rsidRPr="00170EE1">
        <w:rPr>
          <w:lang w:val="en-US"/>
        </w:rPr>
        <w:t xml:space="preserve">Because </w:t>
      </w:r>
      <w:r w:rsidR="00B51DB9" w:rsidRPr="00170EE1">
        <w:rPr>
          <w:lang w:val="en-US"/>
        </w:rPr>
        <w:t xml:space="preserve">previous syntheses of CFS/ME </w:t>
      </w:r>
      <w:r w:rsidR="00C05D70" w:rsidRPr="00170EE1">
        <w:rPr>
          <w:lang w:val="en-US"/>
        </w:rPr>
        <w:t xml:space="preserve">have focused </w:t>
      </w:r>
      <w:r w:rsidR="00CD3562" w:rsidRPr="00170EE1">
        <w:rPr>
          <w:lang w:val="en-US"/>
        </w:rPr>
        <w:t xml:space="preserve">more on </w:t>
      </w:r>
      <w:r w:rsidR="00C05D70" w:rsidRPr="00170EE1">
        <w:rPr>
          <w:lang w:val="en-US"/>
        </w:rPr>
        <w:t>the entities</w:t>
      </w:r>
      <w:r w:rsidR="003929DC" w:rsidRPr="00170EE1">
        <w:rPr>
          <w:lang w:val="en-US"/>
        </w:rPr>
        <w:t xml:space="preserve"> in context,</w:t>
      </w:r>
      <w:r w:rsidR="00C05D70" w:rsidRPr="00170EE1">
        <w:rPr>
          <w:lang w:val="en-US"/>
        </w:rPr>
        <w:t xml:space="preserve"> rather than the relations</w:t>
      </w:r>
      <w:r w:rsidR="00EA3852" w:rsidRPr="00170EE1">
        <w:rPr>
          <w:lang w:val="en-US"/>
        </w:rPr>
        <w:t xml:space="preserve"> </w:t>
      </w:r>
      <w:r w:rsidR="00CC117F" w:rsidRPr="00170EE1">
        <w:rPr>
          <w:lang w:val="en-US"/>
        </w:rPr>
        <w:t>specifically</w:t>
      </w:r>
      <w:r w:rsidR="003929DC" w:rsidRPr="00170EE1">
        <w:rPr>
          <w:lang w:val="en-US"/>
        </w:rPr>
        <w:t xml:space="preserve"> and in-depth</w:t>
      </w:r>
      <w:r w:rsidR="00CD3562" w:rsidRPr="00170EE1">
        <w:rPr>
          <w:lang w:val="en-US"/>
        </w:rPr>
        <w:t>, our paper</w:t>
      </w:r>
      <w:r w:rsidR="00ED029A" w:rsidRPr="00170EE1">
        <w:rPr>
          <w:lang w:val="en-US"/>
        </w:rPr>
        <w:t xml:space="preserve"> applies</w:t>
      </w:r>
      <w:r w:rsidR="000750D1" w:rsidRPr="00170EE1">
        <w:rPr>
          <w:lang w:val="en-US"/>
        </w:rPr>
        <w:t xml:space="preserve"> th</w:t>
      </w:r>
      <w:r w:rsidR="00FF7417" w:rsidRPr="00170EE1">
        <w:rPr>
          <w:lang w:val="en-US"/>
        </w:rPr>
        <w:t>e</w:t>
      </w:r>
      <w:r w:rsidR="00ED029A" w:rsidRPr="00170EE1">
        <w:rPr>
          <w:lang w:val="en-US"/>
        </w:rPr>
        <w:t xml:space="preserve"> ‘relational goods’</w:t>
      </w:r>
      <w:r w:rsidR="00FF7417" w:rsidRPr="00170EE1">
        <w:rPr>
          <w:lang w:val="en-US"/>
        </w:rPr>
        <w:t xml:space="preserve"> </w:t>
      </w:r>
      <w:r w:rsidR="000750D1" w:rsidRPr="00170EE1">
        <w:rPr>
          <w:lang w:val="en-US"/>
        </w:rPr>
        <w:t>framework</w:t>
      </w:r>
      <w:r w:rsidR="00CD127F" w:rsidRPr="00170EE1">
        <w:rPr>
          <w:lang w:val="en-US"/>
        </w:rPr>
        <w:t xml:space="preserve"> </w:t>
      </w:r>
      <w:r w:rsidR="00CC117F" w:rsidRPr="00170EE1">
        <w:rPr>
          <w:color w:val="000000"/>
        </w:rPr>
        <w:t>to investigate the ways people with CFS/ME understand, perceive, experience and prefer their formal and informal support.</w:t>
      </w:r>
    </w:p>
    <w:p w14:paraId="0B0842A2" w14:textId="3D196495" w:rsidR="0067338E" w:rsidRPr="00170EE1" w:rsidRDefault="00C16B32" w:rsidP="00951FA2">
      <w:pPr>
        <w:spacing w:line="480" w:lineRule="auto"/>
        <w:rPr>
          <w:b/>
          <w:bCs/>
        </w:rPr>
      </w:pPr>
      <w:r w:rsidRPr="00170EE1">
        <w:rPr>
          <w:b/>
          <w:bCs/>
        </w:rPr>
        <w:t>Methods</w:t>
      </w:r>
      <w:r w:rsidR="00E31241" w:rsidRPr="00170EE1">
        <w:rPr>
          <w:b/>
          <w:bCs/>
        </w:rPr>
        <w:tab/>
      </w:r>
    </w:p>
    <w:p w14:paraId="74C9A0F6" w14:textId="437CC229" w:rsidR="001C3C3D" w:rsidRPr="00170EE1" w:rsidRDefault="009D7B7B" w:rsidP="000E223E">
      <w:pPr>
        <w:spacing w:line="480" w:lineRule="auto"/>
        <w:ind w:firstLine="720"/>
      </w:pPr>
      <w:r w:rsidRPr="00170EE1">
        <w:t xml:space="preserve">Three stages were involved in this </w:t>
      </w:r>
      <w:r w:rsidR="00336041" w:rsidRPr="00170EE1">
        <w:t>review</w:t>
      </w:r>
      <w:r w:rsidRPr="00170EE1">
        <w:t xml:space="preserve">: </w:t>
      </w:r>
      <w:r w:rsidR="00ED0A61" w:rsidRPr="00170EE1">
        <w:t>systematic search, quality appraisal</w:t>
      </w:r>
      <w:r w:rsidR="00AA160F" w:rsidRPr="00170EE1">
        <w:t xml:space="preserve"> of included studies</w:t>
      </w:r>
      <w:r w:rsidR="00ED0A61" w:rsidRPr="00170EE1">
        <w:t>, and synthesis</w:t>
      </w:r>
      <w:r w:rsidR="00AA160F" w:rsidRPr="00170EE1">
        <w:t xml:space="preserve"> informed by </w:t>
      </w:r>
      <w:r w:rsidR="00ED0A61" w:rsidRPr="00170EE1">
        <w:t xml:space="preserve"> Noblit and Hare’s </w:t>
      </w:r>
      <w:r w:rsidR="00923B18" w:rsidRPr="00170EE1">
        <w:fldChar w:fldCharType="begin"/>
      </w:r>
      <w:r w:rsidR="00923B18" w:rsidRPr="00170EE1">
        <w:instrText xml:space="preserve"> ADDIN EN.CITE &lt;EndNote&gt;&lt;Cite ExcludeAuth="1"&gt;&lt;Author&gt;Noblit&lt;/Author&gt;&lt;Year&gt;1988&lt;/Year&gt;&lt;RecNum&gt;1441&lt;/RecNum&gt;&lt;DisplayText&gt;(1988)&lt;/DisplayText&gt;&lt;record&gt;&lt;rec-number&gt;1441&lt;/rec-number&gt;&lt;foreign-keys&gt;&lt;key app="EN" db-id="fswv20xf0tzvtce5aa35eafxatrwwtarrfxt" timestamp="1466591782"&gt;1441&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Newbury Park, California&lt;/pub-location&gt;&lt;publisher&gt;Sage Publications, Inc.&lt;/publisher&gt;&lt;label&gt;Noblit1988&lt;/label&gt;&lt;urls&gt;&lt;/urls&gt;&lt;/record&gt;&lt;/Cite&gt;&lt;/EndNote&gt;</w:instrText>
      </w:r>
      <w:r w:rsidR="00923B18" w:rsidRPr="00170EE1">
        <w:fldChar w:fldCharType="separate"/>
      </w:r>
      <w:r w:rsidR="00923B18" w:rsidRPr="00170EE1">
        <w:rPr>
          <w:noProof/>
        </w:rPr>
        <w:t>(1988)</w:t>
      </w:r>
      <w:r w:rsidR="00923B18" w:rsidRPr="00170EE1">
        <w:fldChar w:fldCharType="end"/>
      </w:r>
      <w:r w:rsidR="00923B18" w:rsidRPr="00170EE1">
        <w:t xml:space="preserve"> seven-step meta-ethnography.</w:t>
      </w:r>
      <w:r w:rsidR="000E223E" w:rsidRPr="00170EE1">
        <w:t xml:space="preserve"> </w:t>
      </w:r>
      <w:r w:rsidR="00CB73B3" w:rsidRPr="00170EE1">
        <w:t xml:space="preserve">The systematic review protocol was registered with the </w:t>
      </w:r>
      <w:r w:rsidR="00AA160F" w:rsidRPr="00170EE1">
        <w:t>International Prospective</w:t>
      </w:r>
      <w:r w:rsidR="00110D92" w:rsidRPr="00170EE1">
        <w:t xml:space="preserve"> Register of Systematic Reviews (</w:t>
      </w:r>
      <w:r w:rsidR="00CB73B3" w:rsidRPr="00170EE1">
        <w:t>PROSPERO</w:t>
      </w:r>
      <w:r w:rsidR="00110D92" w:rsidRPr="00170EE1">
        <w:t>)</w:t>
      </w:r>
      <w:r w:rsidR="00CB73B3" w:rsidRPr="00170EE1">
        <w:t xml:space="preserve"> (</w:t>
      </w:r>
      <w:r w:rsidR="00110D92" w:rsidRPr="00170EE1">
        <w:t xml:space="preserve">ID: </w:t>
      </w:r>
      <w:r w:rsidR="00CB73B3" w:rsidRPr="00170EE1">
        <w:t xml:space="preserve">CRD42017081418). The PRISMA statement guidelines for reporting systematic reviews </w:t>
      </w:r>
      <w:r w:rsidR="00CB73B3" w:rsidRPr="00170EE1">
        <w:rPr>
          <w:color w:val="000000"/>
        </w:rPr>
        <w:t xml:space="preserve">of studies that evaluate health care interventions </w:t>
      </w:r>
      <w:r w:rsidR="00CB73B3" w:rsidRPr="00170EE1">
        <w:t xml:space="preserve">were followed </w:t>
      </w:r>
      <w:r w:rsidR="00CB73B3" w:rsidRPr="00170EE1">
        <w:rPr>
          <w:color w:val="000000"/>
        </w:rPr>
        <w:t>as far as was relevant</w:t>
      </w:r>
      <w:r w:rsidR="005F065F" w:rsidRPr="00170EE1">
        <w:rPr>
          <w:color w:val="000000"/>
        </w:rPr>
        <w:t xml:space="preserve"> (Liberati et al. 2009)</w:t>
      </w:r>
      <w:r w:rsidR="00CB73B3" w:rsidRPr="00170EE1">
        <w:rPr>
          <w:color w:val="000000"/>
        </w:rPr>
        <w:t xml:space="preserve">. </w:t>
      </w:r>
      <w:r w:rsidR="00362147" w:rsidRPr="00170EE1">
        <w:rPr>
          <w:rFonts w:eastAsia="Calibri"/>
          <w:color w:val="000000" w:themeColor="text1"/>
        </w:rPr>
        <w:t>The PRISMA statement guidelines for reporting systematic reviews of studies that evaluate health care interventions were followed as far as was relevant, with adaptations to suit the meta-ethnographic approach and journal</w:t>
      </w:r>
      <w:r w:rsidR="0015200C" w:rsidRPr="00170EE1">
        <w:rPr>
          <w:rFonts w:eastAsia="Calibri"/>
          <w:color w:val="000000" w:themeColor="text1"/>
        </w:rPr>
        <w:t xml:space="preserve"> requirements</w:t>
      </w:r>
      <w:r w:rsidR="00362147" w:rsidRPr="00170EE1">
        <w:rPr>
          <w:rFonts w:eastAsia="Calibri"/>
          <w:color w:val="000000" w:themeColor="text1"/>
        </w:rPr>
        <w:t>. Thus, a structured abstract was not included</w:t>
      </w:r>
      <w:r w:rsidR="0015200C" w:rsidRPr="00170EE1">
        <w:rPr>
          <w:rFonts w:eastAsia="Calibri"/>
          <w:color w:val="000000" w:themeColor="text1"/>
        </w:rPr>
        <w:t xml:space="preserve"> as specified in </w:t>
      </w:r>
      <w:r w:rsidR="0015200C" w:rsidRPr="00170EE1">
        <w:rPr>
          <w:rFonts w:eastAsia="Calibri"/>
          <w:i/>
          <w:iCs/>
          <w:color w:val="000000" w:themeColor="text1"/>
        </w:rPr>
        <w:t>Social Science &amp; Medicine</w:t>
      </w:r>
      <w:r w:rsidR="0015200C" w:rsidRPr="00170EE1">
        <w:rPr>
          <w:rFonts w:eastAsia="Calibri"/>
          <w:color w:val="000000" w:themeColor="text1"/>
        </w:rPr>
        <w:t xml:space="preserve"> guidelines</w:t>
      </w:r>
      <w:r w:rsidR="00362147" w:rsidRPr="00170EE1">
        <w:rPr>
          <w:rFonts w:eastAsia="Calibri"/>
          <w:color w:val="000000" w:themeColor="text1"/>
        </w:rPr>
        <w:t>. An adaptation of PICO and SPIDER was used to structure the research question</w:t>
      </w:r>
      <w:r w:rsidR="001C3C3D" w:rsidRPr="00170EE1">
        <w:rPr>
          <w:rFonts w:eastAsia="Calibri"/>
          <w:color w:val="000000" w:themeColor="text1"/>
        </w:rPr>
        <w:t xml:space="preserve"> as recommended for qualitative research</w:t>
      </w:r>
      <w:r w:rsidR="00755129" w:rsidRPr="00170EE1">
        <w:rPr>
          <w:rFonts w:eastAsia="Calibri"/>
          <w:color w:val="000000" w:themeColor="text1"/>
        </w:rPr>
        <w:t xml:space="preserve"> (Cooke</w:t>
      </w:r>
      <w:r w:rsidR="00EC19C6" w:rsidRPr="00170EE1">
        <w:rPr>
          <w:rFonts w:eastAsia="Calibri"/>
          <w:color w:val="000000" w:themeColor="text1"/>
        </w:rPr>
        <w:t xml:space="preserve"> et al.,</w:t>
      </w:r>
      <w:r w:rsidR="00755129" w:rsidRPr="00170EE1">
        <w:rPr>
          <w:rFonts w:eastAsia="Calibri"/>
          <w:color w:val="000000" w:themeColor="text1"/>
        </w:rPr>
        <w:t>, 2012).</w:t>
      </w:r>
      <w:r w:rsidR="001C3C3D" w:rsidRPr="00170EE1">
        <w:rPr>
          <w:rFonts w:eastAsia="Calibri"/>
          <w:color w:val="000000" w:themeColor="text1"/>
        </w:rPr>
        <w:t xml:space="preserve"> </w:t>
      </w:r>
      <w:r w:rsidR="00362147" w:rsidRPr="00170EE1">
        <w:rPr>
          <w:rFonts w:eastAsia="Calibri"/>
          <w:color w:val="000000" w:themeColor="text1"/>
        </w:rPr>
        <w:t xml:space="preserve">Items relating to searching, selection and extraction of data are reported, and </w:t>
      </w:r>
      <w:r w:rsidR="00362147" w:rsidRPr="00170EE1">
        <w:rPr>
          <w:rFonts w:eastAsia="Calibri"/>
          <w:color w:val="000000" w:themeColor="text1"/>
        </w:rPr>
        <w:lastRenderedPageBreak/>
        <w:t>risk of bias was replaced with quality assessment (a</w:t>
      </w:r>
      <w:r w:rsidR="0015200C" w:rsidRPr="00170EE1">
        <w:rPr>
          <w:rFonts w:eastAsia="Calibri"/>
          <w:color w:val="000000" w:themeColor="text1"/>
        </w:rPr>
        <w:t>s this approach is more</w:t>
      </w:r>
      <w:r w:rsidR="00362147" w:rsidRPr="00170EE1">
        <w:rPr>
          <w:rFonts w:eastAsia="Calibri"/>
          <w:color w:val="000000" w:themeColor="text1"/>
        </w:rPr>
        <w:t xml:space="preserve"> suit</w:t>
      </w:r>
      <w:r w:rsidR="0015200C" w:rsidRPr="00170EE1">
        <w:rPr>
          <w:rFonts w:eastAsia="Calibri"/>
          <w:color w:val="000000" w:themeColor="text1"/>
        </w:rPr>
        <w:t>ed to</w:t>
      </w:r>
      <w:r w:rsidR="00362147" w:rsidRPr="00170EE1">
        <w:rPr>
          <w:rFonts w:eastAsia="Calibri"/>
          <w:color w:val="000000" w:themeColor="text1"/>
        </w:rPr>
        <w:t xml:space="preserve"> qualitative research). The process for synthesis is reported, but items relating to meta-analysis were omitted as not relevant to </w:t>
      </w:r>
      <w:r w:rsidR="0015200C" w:rsidRPr="00170EE1">
        <w:rPr>
          <w:rFonts w:eastAsia="Calibri"/>
          <w:color w:val="000000" w:themeColor="text1"/>
        </w:rPr>
        <w:t xml:space="preserve">a </w:t>
      </w:r>
      <w:r w:rsidR="00362147" w:rsidRPr="00170EE1">
        <w:rPr>
          <w:rFonts w:eastAsia="Calibri"/>
          <w:color w:val="000000" w:themeColor="text1"/>
        </w:rPr>
        <w:t>meta-ethnography.</w:t>
      </w:r>
      <w:r w:rsidR="001C3C3D" w:rsidRPr="00170EE1">
        <w:t xml:space="preserve"> The ENTREQ framework was also used as a guide to making the various stages of the synthesis (e.g. searches, selection of studies, quality appraisal, and synthesis methods) transparent </w:t>
      </w:r>
      <w:r w:rsidR="001C3C3D" w:rsidRPr="00170EE1">
        <w:fldChar w:fldCharType="begin"/>
      </w:r>
      <w:r w:rsidR="001C3C3D" w:rsidRPr="00170EE1">
        <w:instrText xml:space="preserve"> ADDIN EN.CITE &lt;EndNote&gt;&lt;Cite&gt;&lt;Author&gt;Tong&lt;/Author&gt;&lt;Year&gt;2012&lt;/Year&gt;&lt;RecNum&gt;1454&lt;/RecNum&gt;&lt;DisplayText&gt;(Tong, Flemming, McInnes, Oliver, &amp;amp; Craig, 2012)&lt;/DisplayText&gt;&lt;record&gt;&lt;rec-number&gt;1454&lt;/rec-number&gt;&lt;foreign-keys&gt;&lt;key app="EN" db-id="fswv20xf0tzvtce5aa35eafxatrwwtarrfxt" timestamp="1466591782"&gt;1454&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titles&gt;&lt;periodical&gt;&lt;full-title&gt;BMC Med Res Methodol&lt;/full-title&gt;&lt;/periodical&gt;&lt;volume&gt;12&lt;/volume&gt;&lt;dates&gt;&lt;year&gt;2012&lt;/year&gt;&lt;/dates&gt;&lt;label&gt;Tong2012&lt;/label&gt;&lt;urls&gt;&lt;related-urls&gt;&lt;url&gt;http://dx.doi.org/10.1186/1471-2288-12-181&lt;/url&gt;&lt;/related-urls&gt;&lt;/urls&gt;&lt;electronic-resource-num&gt;10.1186/1471-2288-12-181&lt;/electronic-resource-num&gt;&lt;/record&gt;&lt;/Cite&gt;&lt;/EndNote&gt;</w:instrText>
      </w:r>
      <w:r w:rsidR="001C3C3D" w:rsidRPr="00170EE1">
        <w:fldChar w:fldCharType="separate"/>
      </w:r>
      <w:r w:rsidR="001C3C3D" w:rsidRPr="00170EE1">
        <w:rPr>
          <w:noProof/>
        </w:rPr>
        <w:t>(Tong</w:t>
      </w:r>
      <w:r w:rsidR="00EC19C6" w:rsidRPr="00170EE1">
        <w:rPr>
          <w:noProof/>
        </w:rPr>
        <w:t xml:space="preserve"> et al.,</w:t>
      </w:r>
      <w:r w:rsidR="001C3C3D" w:rsidRPr="00170EE1">
        <w:rPr>
          <w:noProof/>
        </w:rPr>
        <w:t>2012)</w:t>
      </w:r>
      <w:r w:rsidR="001C3C3D" w:rsidRPr="00170EE1">
        <w:fldChar w:fldCharType="end"/>
      </w:r>
      <w:r w:rsidR="001C3C3D" w:rsidRPr="00170EE1">
        <w:t>.</w:t>
      </w:r>
    </w:p>
    <w:p w14:paraId="4454A698" w14:textId="023C99A9" w:rsidR="00951FA2" w:rsidRPr="00170EE1" w:rsidRDefault="001C3C3D" w:rsidP="00951FA2">
      <w:pPr>
        <w:autoSpaceDE w:val="0"/>
        <w:autoSpaceDN w:val="0"/>
        <w:adjustRightInd w:val="0"/>
        <w:spacing w:line="480" w:lineRule="auto"/>
        <w:rPr>
          <w:color w:val="000000"/>
        </w:rPr>
      </w:pPr>
      <w:r w:rsidRPr="00170EE1">
        <w:rPr>
          <w:rFonts w:eastAsia="Calibri"/>
          <w:color w:val="000000" w:themeColor="text1"/>
        </w:rPr>
        <w:t xml:space="preserve"> </w:t>
      </w:r>
    </w:p>
    <w:p w14:paraId="72A0E5CB" w14:textId="04D6ED27" w:rsidR="006407E4" w:rsidRPr="00170EE1" w:rsidRDefault="006407E4" w:rsidP="00951FA2">
      <w:pPr>
        <w:autoSpaceDE w:val="0"/>
        <w:autoSpaceDN w:val="0"/>
        <w:adjustRightInd w:val="0"/>
        <w:spacing w:line="480" w:lineRule="auto"/>
        <w:rPr>
          <w:color w:val="000000"/>
        </w:rPr>
      </w:pPr>
      <w:r w:rsidRPr="00170EE1">
        <w:rPr>
          <w:b/>
        </w:rPr>
        <w:t>Patient and Public Involvement and Engagement (PPIE)</w:t>
      </w:r>
    </w:p>
    <w:p w14:paraId="2E95CB07" w14:textId="1349F93E" w:rsidR="0019438D" w:rsidRPr="00170EE1" w:rsidRDefault="00812559" w:rsidP="00812559">
      <w:pPr>
        <w:spacing w:line="480" w:lineRule="auto"/>
        <w:ind w:firstLine="720"/>
        <w:rPr>
          <w:color w:val="000000" w:themeColor="text1"/>
        </w:rPr>
      </w:pPr>
      <w:r w:rsidRPr="00170EE1">
        <w:rPr>
          <w:bCs/>
          <w:iCs/>
          <w:color w:val="000000" w:themeColor="text1"/>
        </w:rPr>
        <w:t xml:space="preserve">Patient and public involvement and engagement (PPIE) in </w:t>
      </w:r>
      <w:r w:rsidR="00DF5BEC" w:rsidRPr="00170EE1">
        <w:rPr>
          <w:bCs/>
          <w:iCs/>
          <w:color w:val="000000" w:themeColor="text1"/>
        </w:rPr>
        <w:t>systematic reviews</w:t>
      </w:r>
      <w:r w:rsidRPr="00170EE1">
        <w:rPr>
          <w:bCs/>
          <w:iCs/>
          <w:color w:val="000000" w:themeColor="text1"/>
        </w:rPr>
        <w:t xml:space="preserve"> is</w:t>
      </w:r>
      <w:r w:rsidR="00E8199E" w:rsidRPr="00170EE1">
        <w:rPr>
          <w:bCs/>
          <w:iCs/>
          <w:color w:val="000000" w:themeColor="text1"/>
        </w:rPr>
        <w:t xml:space="preserve"> considered</w:t>
      </w:r>
      <w:r w:rsidRPr="00170EE1">
        <w:rPr>
          <w:bCs/>
          <w:iCs/>
          <w:color w:val="000000" w:themeColor="text1"/>
        </w:rPr>
        <w:t xml:space="preserve"> </w:t>
      </w:r>
      <w:r w:rsidR="00E8199E" w:rsidRPr="00170EE1">
        <w:rPr>
          <w:bCs/>
          <w:iCs/>
          <w:color w:val="000000" w:themeColor="text1"/>
        </w:rPr>
        <w:t>good practice</w:t>
      </w:r>
      <w:r w:rsidR="00DF5BEC" w:rsidRPr="00170EE1">
        <w:rPr>
          <w:bCs/>
          <w:iCs/>
          <w:color w:val="000000" w:themeColor="text1"/>
        </w:rPr>
        <w:t>, although</w:t>
      </w:r>
      <w:r w:rsidR="00E8199E" w:rsidRPr="00170EE1">
        <w:rPr>
          <w:bCs/>
          <w:iCs/>
          <w:color w:val="000000" w:themeColor="text1"/>
        </w:rPr>
        <w:t xml:space="preserve"> it is</w:t>
      </w:r>
      <w:r w:rsidR="00DF5BEC" w:rsidRPr="00170EE1">
        <w:rPr>
          <w:bCs/>
          <w:iCs/>
          <w:color w:val="000000" w:themeColor="text1"/>
        </w:rPr>
        <w:t xml:space="preserve"> not always well reported </w:t>
      </w:r>
      <w:r w:rsidR="00E8199E" w:rsidRPr="00170EE1">
        <w:rPr>
          <w:bCs/>
          <w:iCs/>
          <w:color w:val="000000" w:themeColor="text1"/>
        </w:rPr>
        <w:t>in publications</w:t>
      </w:r>
      <w:r w:rsidR="00994D2F" w:rsidRPr="00170EE1">
        <w:rPr>
          <w:bCs/>
          <w:iCs/>
          <w:color w:val="000000" w:themeColor="text1"/>
        </w:rPr>
        <w:t>, nor in sufficient detail</w:t>
      </w:r>
      <w:r w:rsidR="00E8199E" w:rsidRPr="00170EE1">
        <w:rPr>
          <w:bCs/>
          <w:iCs/>
          <w:color w:val="000000" w:themeColor="text1"/>
        </w:rPr>
        <w:t xml:space="preserve"> </w:t>
      </w:r>
      <w:r w:rsidR="00DF5BEC" w:rsidRPr="00170EE1">
        <w:rPr>
          <w:bCs/>
          <w:iCs/>
          <w:color w:val="000000" w:themeColor="text1"/>
        </w:rPr>
        <w:t>(Pollock et al., 2018)</w:t>
      </w:r>
      <w:r w:rsidRPr="00170EE1">
        <w:rPr>
          <w:bCs/>
          <w:iCs/>
          <w:color w:val="000000" w:themeColor="text1"/>
        </w:rPr>
        <w:t xml:space="preserve">. </w:t>
      </w:r>
      <w:r w:rsidR="00E8199E" w:rsidRPr="00170EE1">
        <w:rPr>
          <w:bCs/>
          <w:iCs/>
          <w:color w:val="000000" w:themeColor="text1"/>
        </w:rPr>
        <w:t xml:space="preserve">Nevertheless, </w:t>
      </w:r>
      <w:r w:rsidRPr="00170EE1">
        <w:rPr>
          <w:bCs/>
          <w:iCs/>
          <w:color w:val="000000" w:themeColor="text1"/>
        </w:rPr>
        <w:t xml:space="preserve">PPIE has been successfully integrated </w:t>
      </w:r>
      <w:r w:rsidR="00E8199E" w:rsidRPr="00170EE1">
        <w:rPr>
          <w:bCs/>
          <w:iCs/>
          <w:color w:val="000000" w:themeColor="text1"/>
        </w:rPr>
        <w:t>into</w:t>
      </w:r>
      <w:r w:rsidRPr="00170EE1">
        <w:rPr>
          <w:bCs/>
          <w:iCs/>
          <w:color w:val="000000" w:themeColor="text1"/>
        </w:rPr>
        <w:t xml:space="preserve"> systematic review</w:t>
      </w:r>
      <w:r w:rsidR="00E8199E" w:rsidRPr="00170EE1">
        <w:rPr>
          <w:bCs/>
          <w:iCs/>
          <w:color w:val="000000" w:themeColor="text1"/>
        </w:rPr>
        <w:t>s</w:t>
      </w:r>
      <w:r w:rsidRPr="00170EE1">
        <w:rPr>
          <w:bCs/>
          <w:iCs/>
          <w:color w:val="000000" w:themeColor="text1"/>
        </w:rPr>
        <w:t xml:space="preserve"> and qualitative synthesis research </w:t>
      </w:r>
      <w:r w:rsidR="00D65F39" w:rsidRPr="00170EE1">
        <w:rPr>
          <w:bCs/>
          <w:iCs/>
          <w:color w:val="000000" w:themeColor="text1"/>
        </w:rPr>
        <w:t>(Hyde et al., 2017)</w:t>
      </w:r>
      <w:r w:rsidRPr="00170EE1">
        <w:rPr>
          <w:iCs/>
          <w:color w:val="000000" w:themeColor="text1"/>
        </w:rPr>
        <w:t xml:space="preserve">. </w:t>
      </w:r>
      <w:r w:rsidR="00994D2F" w:rsidRPr="00170EE1">
        <w:rPr>
          <w:iCs/>
          <w:color w:val="000000" w:themeColor="text1"/>
        </w:rPr>
        <w:t>There</w:t>
      </w:r>
      <w:r w:rsidRPr="00170EE1">
        <w:rPr>
          <w:iCs/>
          <w:color w:val="000000" w:themeColor="text1"/>
        </w:rPr>
        <w:t xml:space="preserve"> are challenges, particularly in an area such as CFS/ME where there are strongly held and wide ranging perspectives to engage</w:t>
      </w:r>
      <w:r w:rsidR="00E8199E" w:rsidRPr="00170EE1">
        <w:rPr>
          <w:iCs/>
          <w:color w:val="000000" w:themeColor="text1"/>
        </w:rPr>
        <w:t>,</w:t>
      </w:r>
      <w:r w:rsidR="00DF5BEC" w:rsidRPr="00170EE1">
        <w:rPr>
          <w:iCs/>
          <w:color w:val="000000" w:themeColor="text1"/>
        </w:rPr>
        <w:t xml:space="preserve"> as discussed</w:t>
      </w:r>
      <w:r w:rsidR="00994D2F" w:rsidRPr="00170EE1">
        <w:rPr>
          <w:iCs/>
          <w:color w:val="000000" w:themeColor="text1"/>
        </w:rPr>
        <w:t xml:space="preserve"> previously</w:t>
      </w:r>
      <w:r w:rsidRPr="00170EE1">
        <w:rPr>
          <w:iCs/>
          <w:color w:val="000000" w:themeColor="text1"/>
        </w:rPr>
        <w:t xml:space="preserve">. </w:t>
      </w:r>
      <w:r w:rsidR="00E8199E" w:rsidRPr="00170EE1">
        <w:rPr>
          <w:iCs/>
          <w:color w:val="000000" w:themeColor="text1"/>
        </w:rPr>
        <w:t>Our</w:t>
      </w:r>
      <w:r w:rsidRPr="00170EE1">
        <w:rPr>
          <w:iCs/>
          <w:color w:val="000000" w:themeColor="text1"/>
        </w:rPr>
        <w:t xml:space="preserve"> approach was pragmatic in seeking input from an existing PPI group (</w:t>
      </w:r>
      <w:r w:rsidRPr="00170EE1">
        <w:rPr>
          <w:color w:val="000000" w:themeColor="text1"/>
        </w:rPr>
        <w:t>patient advisory group (PAG)</w:t>
      </w:r>
      <w:r w:rsidR="00FF10B1" w:rsidRPr="00170EE1">
        <w:rPr>
          <w:color w:val="000000" w:themeColor="text1"/>
        </w:rPr>
        <w:t>)</w:t>
      </w:r>
      <w:r w:rsidRPr="00170EE1">
        <w:rPr>
          <w:color w:val="000000" w:themeColor="text1"/>
        </w:rPr>
        <w:t>,</w:t>
      </w:r>
      <w:r w:rsidRPr="00170EE1">
        <w:rPr>
          <w:iCs/>
          <w:color w:val="000000" w:themeColor="text1"/>
        </w:rPr>
        <w:t xml:space="preserve"> together with</w:t>
      </w:r>
      <w:r w:rsidR="00FF10B1" w:rsidRPr="00170EE1">
        <w:rPr>
          <w:iCs/>
          <w:color w:val="000000" w:themeColor="text1"/>
        </w:rPr>
        <w:t xml:space="preserve"> </w:t>
      </w:r>
      <w:r w:rsidRPr="00170EE1">
        <w:rPr>
          <w:iCs/>
          <w:color w:val="000000" w:themeColor="text1"/>
        </w:rPr>
        <w:t>involvement of patient-researchers on the research team</w:t>
      </w:r>
      <w:r w:rsidR="0015200C" w:rsidRPr="00170EE1">
        <w:rPr>
          <w:iCs/>
          <w:color w:val="000000" w:themeColor="text1"/>
        </w:rPr>
        <w:t xml:space="preserve"> throughout the entire project</w:t>
      </w:r>
      <w:r w:rsidRPr="00170EE1">
        <w:rPr>
          <w:iCs/>
          <w:color w:val="000000" w:themeColor="text1"/>
        </w:rPr>
        <w:t xml:space="preserve">. </w:t>
      </w:r>
      <w:r w:rsidR="00717607" w:rsidRPr="00170EE1">
        <w:rPr>
          <w:color w:val="000000" w:themeColor="text1"/>
        </w:rPr>
        <w:t xml:space="preserve">The study </w:t>
      </w:r>
      <w:r w:rsidR="00C004A6" w:rsidRPr="00170EE1">
        <w:rPr>
          <w:color w:val="000000" w:themeColor="text1"/>
        </w:rPr>
        <w:t>was</w:t>
      </w:r>
      <w:r w:rsidR="00717607" w:rsidRPr="00170EE1">
        <w:rPr>
          <w:color w:val="000000" w:themeColor="text1"/>
        </w:rPr>
        <w:t xml:space="preserve"> informed by </w:t>
      </w:r>
      <w:r w:rsidRPr="00170EE1">
        <w:rPr>
          <w:color w:val="000000" w:themeColor="text1"/>
        </w:rPr>
        <w:t>the</w:t>
      </w:r>
      <w:r w:rsidR="00EF4484" w:rsidRPr="00170EE1">
        <w:rPr>
          <w:color w:val="000000" w:themeColor="text1"/>
        </w:rPr>
        <w:t xml:space="preserve"> PAG</w:t>
      </w:r>
      <w:r w:rsidR="00717607" w:rsidRPr="00170EE1">
        <w:rPr>
          <w:color w:val="000000" w:themeColor="text1"/>
        </w:rPr>
        <w:t xml:space="preserve"> from </w:t>
      </w:r>
      <w:r w:rsidR="004C3D34" w:rsidRPr="00170EE1">
        <w:rPr>
          <w:color w:val="000000" w:themeColor="text1"/>
        </w:rPr>
        <w:t>the outset</w:t>
      </w:r>
      <w:r w:rsidR="00D05492" w:rsidRPr="00170EE1">
        <w:rPr>
          <w:color w:val="000000" w:themeColor="text1"/>
        </w:rPr>
        <w:t xml:space="preserve">, including </w:t>
      </w:r>
      <w:r w:rsidR="004C3D34" w:rsidRPr="00170EE1">
        <w:rPr>
          <w:color w:val="000000" w:themeColor="text1"/>
        </w:rPr>
        <w:t xml:space="preserve">the </w:t>
      </w:r>
      <w:r w:rsidR="00717607" w:rsidRPr="00170EE1">
        <w:rPr>
          <w:color w:val="000000" w:themeColor="text1"/>
        </w:rPr>
        <w:t>development</w:t>
      </w:r>
      <w:r w:rsidR="00BF0B7C" w:rsidRPr="00170EE1">
        <w:rPr>
          <w:color w:val="000000" w:themeColor="text1"/>
        </w:rPr>
        <w:t xml:space="preserve"> </w:t>
      </w:r>
      <w:r w:rsidR="00717607" w:rsidRPr="00170EE1">
        <w:rPr>
          <w:color w:val="000000" w:themeColor="text1"/>
        </w:rPr>
        <w:t xml:space="preserve">of </w:t>
      </w:r>
      <w:r w:rsidR="004C3D34" w:rsidRPr="00170EE1">
        <w:rPr>
          <w:color w:val="000000" w:themeColor="text1"/>
        </w:rPr>
        <w:t>the</w:t>
      </w:r>
      <w:r w:rsidR="00906F2E" w:rsidRPr="00170EE1">
        <w:rPr>
          <w:color w:val="000000" w:themeColor="text1"/>
        </w:rPr>
        <w:t xml:space="preserve"> funding proposal,</w:t>
      </w:r>
      <w:r w:rsidR="004C3D34" w:rsidRPr="00170EE1">
        <w:rPr>
          <w:color w:val="000000" w:themeColor="text1"/>
        </w:rPr>
        <w:t xml:space="preserve"> </w:t>
      </w:r>
      <w:r w:rsidR="00906F2E" w:rsidRPr="00170EE1">
        <w:rPr>
          <w:color w:val="000000" w:themeColor="text1"/>
        </w:rPr>
        <w:t xml:space="preserve">refining the research question, </w:t>
      </w:r>
      <w:r w:rsidR="004C3D34" w:rsidRPr="00170EE1">
        <w:rPr>
          <w:color w:val="000000" w:themeColor="text1"/>
        </w:rPr>
        <w:t>study design</w:t>
      </w:r>
      <w:r w:rsidR="00110D92" w:rsidRPr="00170EE1">
        <w:rPr>
          <w:color w:val="000000" w:themeColor="text1"/>
        </w:rPr>
        <w:t>,</w:t>
      </w:r>
      <w:r w:rsidR="004C3D34" w:rsidRPr="00170EE1">
        <w:rPr>
          <w:color w:val="000000" w:themeColor="text1"/>
        </w:rPr>
        <w:t xml:space="preserve"> data analysis</w:t>
      </w:r>
      <w:r w:rsidR="00B04617" w:rsidRPr="00170EE1">
        <w:rPr>
          <w:color w:val="000000" w:themeColor="text1"/>
        </w:rPr>
        <w:t xml:space="preserve"> </w:t>
      </w:r>
      <w:r w:rsidR="001078CA" w:rsidRPr="00170EE1">
        <w:rPr>
          <w:color w:val="000000" w:themeColor="text1"/>
        </w:rPr>
        <w:t xml:space="preserve">and </w:t>
      </w:r>
      <w:r w:rsidR="00A16022" w:rsidRPr="00170EE1">
        <w:rPr>
          <w:color w:val="000000" w:themeColor="text1"/>
        </w:rPr>
        <w:t xml:space="preserve">interpretation </w:t>
      </w:r>
      <w:r w:rsidR="00B04617" w:rsidRPr="00170EE1">
        <w:rPr>
          <w:color w:val="000000" w:themeColor="text1"/>
        </w:rPr>
        <w:t>of findings</w:t>
      </w:r>
      <w:r w:rsidR="00717607" w:rsidRPr="00170EE1">
        <w:rPr>
          <w:color w:val="000000" w:themeColor="text1"/>
        </w:rPr>
        <w:t xml:space="preserve">. </w:t>
      </w:r>
    </w:p>
    <w:p w14:paraId="585F0DAE" w14:textId="0D5CBD89" w:rsidR="00951FA2" w:rsidRPr="00170EE1" w:rsidRDefault="00717607" w:rsidP="00812559">
      <w:pPr>
        <w:spacing w:line="480" w:lineRule="auto"/>
        <w:ind w:firstLine="720"/>
        <w:rPr>
          <w:iCs/>
          <w:color w:val="000000" w:themeColor="text1"/>
        </w:rPr>
      </w:pPr>
      <w:r w:rsidRPr="00170EE1">
        <w:rPr>
          <w:color w:val="000000" w:themeColor="text1"/>
        </w:rPr>
        <w:t xml:space="preserve">Several </w:t>
      </w:r>
      <w:r w:rsidR="00EF4484" w:rsidRPr="00170EE1">
        <w:rPr>
          <w:color w:val="000000" w:themeColor="text1"/>
        </w:rPr>
        <w:t xml:space="preserve">PAG </w:t>
      </w:r>
      <w:r w:rsidRPr="00170EE1">
        <w:rPr>
          <w:color w:val="000000" w:themeColor="text1"/>
        </w:rPr>
        <w:t>meetings were held</w:t>
      </w:r>
      <w:r w:rsidR="00F1672C" w:rsidRPr="00170EE1">
        <w:rPr>
          <w:color w:val="000000" w:themeColor="text1"/>
        </w:rPr>
        <w:t>:</w:t>
      </w:r>
      <w:r w:rsidRPr="00170EE1">
        <w:rPr>
          <w:color w:val="000000" w:themeColor="text1"/>
        </w:rPr>
        <w:t xml:space="preserve"> </w:t>
      </w:r>
      <w:r w:rsidR="00EF4484" w:rsidRPr="00170EE1">
        <w:rPr>
          <w:color w:val="000000" w:themeColor="text1"/>
        </w:rPr>
        <w:t>t</w:t>
      </w:r>
      <w:r w:rsidR="00F1672C" w:rsidRPr="00170EE1">
        <w:rPr>
          <w:color w:val="000000" w:themeColor="text1"/>
        </w:rPr>
        <w:t>o contribute to the funding applicatio</w:t>
      </w:r>
      <w:r w:rsidR="00E85C0E" w:rsidRPr="00170EE1">
        <w:rPr>
          <w:color w:val="000000" w:themeColor="text1"/>
        </w:rPr>
        <w:t>n;</w:t>
      </w:r>
      <w:r w:rsidR="00F1672C" w:rsidRPr="00170EE1">
        <w:rPr>
          <w:color w:val="000000" w:themeColor="text1"/>
        </w:rPr>
        <w:t xml:space="preserve"> </w:t>
      </w:r>
      <w:r w:rsidRPr="00170EE1">
        <w:rPr>
          <w:color w:val="000000" w:themeColor="text1"/>
        </w:rPr>
        <w:t xml:space="preserve">to </w:t>
      </w:r>
      <w:r w:rsidR="00C004A6" w:rsidRPr="00170EE1">
        <w:rPr>
          <w:color w:val="000000" w:themeColor="text1"/>
        </w:rPr>
        <w:t xml:space="preserve">agree our approach and </w:t>
      </w:r>
      <w:r w:rsidR="00692464" w:rsidRPr="00170EE1">
        <w:rPr>
          <w:color w:val="000000" w:themeColor="text1"/>
        </w:rPr>
        <w:t xml:space="preserve">priorities; </w:t>
      </w:r>
      <w:r w:rsidR="000A28E1" w:rsidRPr="00170EE1">
        <w:rPr>
          <w:color w:val="000000" w:themeColor="text1"/>
        </w:rPr>
        <w:t xml:space="preserve">to scope our </w:t>
      </w:r>
      <w:r w:rsidR="00B04617" w:rsidRPr="00170EE1">
        <w:rPr>
          <w:color w:val="000000" w:themeColor="text1"/>
        </w:rPr>
        <w:t xml:space="preserve">definition </w:t>
      </w:r>
      <w:r w:rsidR="00692464" w:rsidRPr="00170EE1">
        <w:rPr>
          <w:color w:val="000000" w:themeColor="text1"/>
        </w:rPr>
        <w:t xml:space="preserve">of support; </w:t>
      </w:r>
      <w:r w:rsidR="00E85C0E" w:rsidRPr="00170EE1">
        <w:rPr>
          <w:color w:val="000000" w:themeColor="text1"/>
        </w:rPr>
        <w:t xml:space="preserve">to discuss </w:t>
      </w:r>
      <w:r w:rsidR="000A28E1" w:rsidRPr="00170EE1">
        <w:rPr>
          <w:color w:val="000000" w:themeColor="text1"/>
        </w:rPr>
        <w:t>the</w:t>
      </w:r>
      <w:r w:rsidR="00E85C0E" w:rsidRPr="00170EE1">
        <w:rPr>
          <w:color w:val="000000" w:themeColor="text1"/>
        </w:rPr>
        <w:t xml:space="preserve"> emerging</w:t>
      </w:r>
      <w:r w:rsidR="000A28E1" w:rsidRPr="00170EE1">
        <w:rPr>
          <w:color w:val="000000" w:themeColor="text1"/>
        </w:rPr>
        <w:t xml:space="preserve"> </w:t>
      </w:r>
      <w:r w:rsidR="00F1672C" w:rsidRPr="00170EE1">
        <w:rPr>
          <w:color w:val="000000" w:themeColor="text1"/>
        </w:rPr>
        <w:t>analysis</w:t>
      </w:r>
      <w:r w:rsidR="00692464" w:rsidRPr="00170EE1">
        <w:rPr>
          <w:color w:val="000000" w:themeColor="text1"/>
        </w:rPr>
        <w:t xml:space="preserve"> </w:t>
      </w:r>
      <w:r w:rsidR="00145934" w:rsidRPr="00170EE1">
        <w:rPr>
          <w:color w:val="000000" w:themeColor="text1"/>
        </w:rPr>
        <w:t>and dissemination of findings</w:t>
      </w:r>
      <w:r w:rsidR="006407E4" w:rsidRPr="00170EE1">
        <w:rPr>
          <w:color w:val="000000" w:themeColor="text1"/>
        </w:rPr>
        <w:t>.</w:t>
      </w:r>
      <w:r w:rsidR="00895810" w:rsidRPr="00170EE1">
        <w:rPr>
          <w:color w:val="000000" w:themeColor="text1"/>
        </w:rPr>
        <w:t xml:space="preserve"> </w:t>
      </w:r>
      <w:r w:rsidR="00B2579D" w:rsidRPr="00170EE1">
        <w:rPr>
          <w:color w:val="000000" w:themeColor="text1"/>
        </w:rPr>
        <w:t xml:space="preserve">Together with the </w:t>
      </w:r>
      <w:r w:rsidR="00EF4484" w:rsidRPr="00170EE1">
        <w:rPr>
          <w:color w:val="000000" w:themeColor="text1"/>
        </w:rPr>
        <w:t>PAG</w:t>
      </w:r>
      <w:r w:rsidR="00C05D70" w:rsidRPr="00170EE1">
        <w:rPr>
          <w:color w:val="000000" w:themeColor="text1"/>
        </w:rPr>
        <w:t xml:space="preserve"> </w:t>
      </w:r>
      <w:r w:rsidR="00B2579D" w:rsidRPr="00170EE1">
        <w:rPr>
          <w:color w:val="000000" w:themeColor="text1"/>
        </w:rPr>
        <w:t>group, we agreed on our concept of support to include positive and negative polarities of support as well as qualities and sources of support.</w:t>
      </w:r>
      <w:r w:rsidR="004C3D34" w:rsidRPr="00170EE1">
        <w:rPr>
          <w:color w:val="000000" w:themeColor="text1"/>
        </w:rPr>
        <w:t xml:space="preserve"> </w:t>
      </w:r>
      <w:r w:rsidR="00433CF0" w:rsidRPr="00170EE1">
        <w:rPr>
          <w:color w:val="000000" w:themeColor="text1"/>
        </w:rPr>
        <w:t xml:space="preserve">We also presented our preliminary findings (key concepts) to the </w:t>
      </w:r>
      <w:r w:rsidR="00EF4484" w:rsidRPr="00170EE1">
        <w:rPr>
          <w:color w:val="000000" w:themeColor="text1"/>
        </w:rPr>
        <w:t>PAG</w:t>
      </w:r>
      <w:r w:rsidR="00433CF0" w:rsidRPr="00170EE1">
        <w:rPr>
          <w:color w:val="000000" w:themeColor="text1"/>
        </w:rPr>
        <w:t xml:space="preserve"> group and asked each person to use these to tell their own stories within the group. These stories illustrated and</w:t>
      </w:r>
      <w:r w:rsidR="00B355F6" w:rsidRPr="00170EE1">
        <w:rPr>
          <w:color w:val="000000" w:themeColor="text1"/>
        </w:rPr>
        <w:t xml:space="preserve"> helped</w:t>
      </w:r>
      <w:r w:rsidR="00433CF0" w:rsidRPr="00170EE1">
        <w:rPr>
          <w:color w:val="000000" w:themeColor="text1"/>
        </w:rPr>
        <w:t xml:space="preserve"> contextualise</w:t>
      </w:r>
      <w:r w:rsidR="00A51CDD" w:rsidRPr="00170EE1">
        <w:rPr>
          <w:color w:val="000000" w:themeColor="text1"/>
        </w:rPr>
        <w:t xml:space="preserve"> and prioritise</w:t>
      </w:r>
      <w:r w:rsidR="00433CF0" w:rsidRPr="00170EE1">
        <w:rPr>
          <w:color w:val="000000" w:themeColor="text1"/>
        </w:rPr>
        <w:t xml:space="preserve"> our key concepts</w:t>
      </w:r>
      <w:r w:rsidR="00A51CDD" w:rsidRPr="00170EE1">
        <w:rPr>
          <w:color w:val="000000" w:themeColor="text1"/>
        </w:rPr>
        <w:t>,</w:t>
      </w:r>
      <w:r w:rsidR="00433CF0" w:rsidRPr="00170EE1">
        <w:rPr>
          <w:color w:val="000000" w:themeColor="text1"/>
        </w:rPr>
        <w:t xml:space="preserve"> and acted as </w:t>
      </w:r>
      <w:r w:rsidR="00433CF0" w:rsidRPr="00170EE1">
        <w:rPr>
          <w:color w:val="000000" w:themeColor="text1"/>
        </w:rPr>
        <w:lastRenderedPageBreak/>
        <w:t>an additional examination and critique o</w:t>
      </w:r>
      <w:r w:rsidR="00EA0E04" w:rsidRPr="00170EE1">
        <w:rPr>
          <w:color w:val="000000" w:themeColor="text1"/>
        </w:rPr>
        <w:t>f</w:t>
      </w:r>
      <w:r w:rsidR="00433CF0" w:rsidRPr="00170EE1">
        <w:rPr>
          <w:color w:val="000000" w:themeColor="text1"/>
        </w:rPr>
        <w:t xml:space="preserve"> our attempts to interpret the findings</w:t>
      </w:r>
      <w:r w:rsidR="00812559" w:rsidRPr="00170EE1">
        <w:rPr>
          <w:color w:val="000000" w:themeColor="text1"/>
        </w:rPr>
        <w:t xml:space="preserve">. </w:t>
      </w:r>
      <w:r w:rsidR="00994D2F" w:rsidRPr="00170EE1">
        <w:rPr>
          <w:color w:val="000000" w:themeColor="text1"/>
        </w:rPr>
        <w:t xml:space="preserve">Finally, one of the authors presented the findings to a CFS/ME support group in North Staffordshire, and comments from participants in the group helped to finalise the findings. </w:t>
      </w:r>
      <w:r w:rsidR="00812559" w:rsidRPr="00170EE1">
        <w:rPr>
          <w:color w:val="000000" w:themeColor="text1"/>
        </w:rPr>
        <w:t>M</w:t>
      </w:r>
      <w:r w:rsidR="00110D92" w:rsidRPr="00170EE1">
        <w:rPr>
          <w:color w:val="000000" w:themeColor="text1"/>
        </w:rPr>
        <w:t>embers of the research team</w:t>
      </w:r>
      <w:r w:rsidR="00812559" w:rsidRPr="00170EE1">
        <w:rPr>
          <w:color w:val="000000" w:themeColor="text1"/>
        </w:rPr>
        <w:t xml:space="preserve"> who</w:t>
      </w:r>
      <w:r w:rsidR="00110D92" w:rsidRPr="00170EE1">
        <w:rPr>
          <w:color w:val="000000" w:themeColor="text1"/>
        </w:rPr>
        <w:t xml:space="preserve"> ha</w:t>
      </w:r>
      <w:r w:rsidR="00906F2E" w:rsidRPr="00170EE1">
        <w:rPr>
          <w:color w:val="000000" w:themeColor="text1"/>
        </w:rPr>
        <w:t>d</w:t>
      </w:r>
      <w:r w:rsidR="004C3D34" w:rsidRPr="00170EE1">
        <w:rPr>
          <w:color w:val="000000" w:themeColor="text1"/>
        </w:rPr>
        <w:t xml:space="preserve"> experience of </w:t>
      </w:r>
      <w:r w:rsidR="007826BB" w:rsidRPr="00170EE1">
        <w:rPr>
          <w:color w:val="000000" w:themeColor="text1"/>
        </w:rPr>
        <w:t>living with</w:t>
      </w:r>
      <w:r w:rsidR="004028B8" w:rsidRPr="00170EE1">
        <w:rPr>
          <w:color w:val="000000" w:themeColor="text1"/>
        </w:rPr>
        <w:t xml:space="preserve"> CFS/ME</w:t>
      </w:r>
      <w:r w:rsidR="00EF4484" w:rsidRPr="00170EE1">
        <w:rPr>
          <w:color w:val="000000" w:themeColor="text1"/>
        </w:rPr>
        <w:t>,</w:t>
      </w:r>
      <w:r w:rsidR="007826BB" w:rsidRPr="00170EE1">
        <w:rPr>
          <w:color w:val="000000" w:themeColor="text1"/>
        </w:rPr>
        <w:t xml:space="preserve"> or caring for people with </w:t>
      </w:r>
      <w:r w:rsidR="004028B8" w:rsidRPr="00170EE1">
        <w:rPr>
          <w:color w:val="000000" w:themeColor="text1"/>
        </w:rPr>
        <w:t>the illness</w:t>
      </w:r>
      <w:r w:rsidR="00812559" w:rsidRPr="00170EE1">
        <w:rPr>
          <w:color w:val="000000" w:themeColor="text1"/>
        </w:rPr>
        <w:t>,</w:t>
      </w:r>
      <w:r w:rsidR="00D05492" w:rsidRPr="00170EE1">
        <w:rPr>
          <w:color w:val="000000" w:themeColor="text1"/>
        </w:rPr>
        <w:t xml:space="preserve"> provided additional PPIE input</w:t>
      </w:r>
      <w:r w:rsidR="00812559" w:rsidRPr="00170EE1">
        <w:rPr>
          <w:color w:val="000000" w:themeColor="text1"/>
        </w:rPr>
        <w:t>, ensuring that</w:t>
      </w:r>
      <w:r w:rsidR="00D05492" w:rsidRPr="00170EE1">
        <w:rPr>
          <w:color w:val="000000" w:themeColor="text1"/>
        </w:rPr>
        <w:t xml:space="preserve"> </w:t>
      </w:r>
      <w:r w:rsidR="00A51CDD" w:rsidRPr="00170EE1">
        <w:rPr>
          <w:color w:val="000000" w:themeColor="text1"/>
        </w:rPr>
        <w:t xml:space="preserve">we remained true to PPIE perspectives, even </w:t>
      </w:r>
      <w:r w:rsidR="00FF10B1" w:rsidRPr="00170EE1">
        <w:rPr>
          <w:color w:val="000000" w:themeColor="text1"/>
        </w:rPr>
        <w:t>during</w:t>
      </w:r>
      <w:r w:rsidR="00A51CDD" w:rsidRPr="00170EE1">
        <w:rPr>
          <w:color w:val="000000" w:themeColor="text1"/>
        </w:rPr>
        <w:t xml:space="preserve"> the journal paper review process.</w:t>
      </w:r>
      <w:r w:rsidR="0019438D" w:rsidRPr="00170EE1">
        <w:rPr>
          <w:color w:val="000000" w:themeColor="text1"/>
        </w:rPr>
        <w:t xml:space="preserve"> </w:t>
      </w:r>
      <w:r w:rsidR="0019438D" w:rsidRPr="00170EE1">
        <w:rPr>
          <w:iCs/>
          <w:color w:val="000000" w:themeColor="text1"/>
        </w:rPr>
        <w:t>The research team itself represented a diverse range of backgrounds, clinically (e.g. medicine, pharmacy, psychotherapy) and academic</w:t>
      </w:r>
      <w:r w:rsidR="0015200C" w:rsidRPr="00170EE1">
        <w:rPr>
          <w:iCs/>
          <w:color w:val="000000" w:themeColor="text1"/>
        </w:rPr>
        <w:t>ally</w:t>
      </w:r>
      <w:r w:rsidR="0019438D" w:rsidRPr="00170EE1">
        <w:rPr>
          <w:iCs/>
          <w:color w:val="000000" w:themeColor="text1"/>
        </w:rPr>
        <w:t xml:space="preserve"> (e.g. sociology, psychology, primary care, public health, global health, complementary medicine). The team also encompassed positivist as well as more interpretive approaches to research. Several researchers had no previous experience with the field of CFS/ME research, while others had extensive clinical and research experience in this area.</w:t>
      </w:r>
    </w:p>
    <w:p w14:paraId="0BF9992C" w14:textId="736DDA5D" w:rsidR="004F3FCC" w:rsidRPr="00170EE1" w:rsidRDefault="004F3FCC" w:rsidP="00951FA2">
      <w:pPr>
        <w:spacing w:line="480" w:lineRule="auto"/>
      </w:pPr>
      <w:r w:rsidRPr="00170EE1">
        <w:rPr>
          <w:b/>
        </w:rPr>
        <w:t>Systematic search</w:t>
      </w:r>
      <w:r w:rsidR="00BF6519" w:rsidRPr="00170EE1">
        <w:rPr>
          <w:b/>
        </w:rPr>
        <w:t xml:space="preserve"> strategy and selection criteria</w:t>
      </w:r>
    </w:p>
    <w:p w14:paraId="0471ED79" w14:textId="5CBFC5A2" w:rsidR="000A28E1" w:rsidRPr="00170EE1" w:rsidRDefault="008A0504" w:rsidP="00492752">
      <w:pPr>
        <w:spacing w:line="480" w:lineRule="auto"/>
        <w:ind w:firstLine="720"/>
      </w:pPr>
      <w:r w:rsidRPr="00170EE1">
        <w:t>W</w:t>
      </w:r>
      <w:r w:rsidR="004F3FCC" w:rsidRPr="00170EE1">
        <w:t xml:space="preserve">e </w:t>
      </w:r>
      <w:r w:rsidR="0008040B" w:rsidRPr="00170EE1">
        <w:t>searched</w:t>
      </w:r>
      <w:r w:rsidR="004F3FCC" w:rsidRPr="00170EE1">
        <w:t xml:space="preserve"> the following databases using a combination of free text and index (MeSH or equivalent) terms: MEDLINE, PsycINFO, EMBASE, CINAHL</w:t>
      </w:r>
      <w:r w:rsidR="001D344A" w:rsidRPr="00170EE1">
        <w:t>-Plus</w:t>
      </w:r>
      <w:r w:rsidR="004F3FCC" w:rsidRPr="00170EE1">
        <w:t>, Social Care Online, ASSIA, AMED, British Library EThOS service, Web of Science</w:t>
      </w:r>
      <w:r w:rsidR="001D344A" w:rsidRPr="00170EE1">
        <w:t xml:space="preserve"> (Science Citation Index (SCI), Social Science Citation Index (SSCI), Conference Proceedings Citation Index- Science (CPCI-S), Conference Proceedings Citation Index- Social Science &amp; Humanities (CPCI-SSH)</w:t>
      </w:r>
      <w:r w:rsidR="007F0A3A" w:rsidRPr="00170EE1">
        <w:t>)</w:t>
      </w:r>
      <w:r w:rsidR="001D344A" w:rsidRPr="00170EE1">
        <w:t xml:space="preserve"> </w:t>
      </w:r>
      <w:r w:rsidR="009F4871" w:rsidRPr="00170EE1">
        <w:t>and Sociological Abstracts</w:t>
      </w:r>
      <w:r w:rsidR="002206FB" w:rsidRPr="00170EE1">
        <w:t xml:space="preserve"> from their inception to</w:t>
      </w:r>
      <w:r w:rsidR="008F782E" w:rsidRPr="00170EE1">
        <w:t xml:space="preserve"> October 2017</w:t>
      </w:r>
      <w:r w:rsidR="0070635B" w:rsidRPr="00170EE1">
        <w:t xml:space="preserve"> (see Appendix </w:t>
      </w:r>
      <w:r w:rsidR="006F644F" w:rsidRPr="00170EE1">
        <w:t>1</w:t>
      </w:r>
      <w:r w:rsidR="007F0A3A" w:rsidRPr="00170EE1">
        <w:t xml:space="preserve"> for full search strategy for OVID MEDLINE</w:t>
      </w:r>
      <w:r w:rsidR="006F644F" w:rsidRPr="00170EE1">
        <w:t>).</w:t>
      </w:r>
      <w:r w:rsidR="00A45257" w:rsidRPr="00170EE1">
        <w:t xml:space="preserve"> </w:t>
      </w:r>
      <w:r w:rsidR="000A28E1" w:rsidRPr="00170EE1">
        <w:t>The search strategy focused on sensitivity rather than specificity</w:t>
      </w:r>
      <w:r w:rsidR="00E85C0E" w:rsidRPr="00170EE1">
        <w:t>,</w:t>
      </w:r>
      <w:r w:rsidR="000A28E1" w:rsidRPr="00170EE1">
        <w:t xml:space="preserve"> and included </w:t>
      </w:r>
      <w:r w:rsidR="001F5769" w:rsidRPr="00170EE1">
        <w:t xml:space="preserve">relevant terms for CFS/ME informed by a strategy developed for a Cochrane review by Larun and colleagues </w:t>
      </w:r>
      <w:r w:rsidR="001F5769" w:rsidRPr="00170EE1">
        <w:fldChar w:fldCharType="begin"/>
      </w:r>
      <w:r w:rsidR="001F5769" w:rsidRPr="00170EE1">
        <w:instrText xml:space="preserve"> ADDIN EN.CITE &lt;EndNote&gt;&lt;Cite ExcludeAuth="1"&gt;&lt;Author&gt;Larun&lt;/Author&gt;&lt;Year&gt;2017&lt;/Year&gt;&lt;RecNum&gt;1718&lt;/RecNum&gt;&lt;DisplayText&gt;(2017)&lt;/DisplayText&gt;&lt;record&gt;&lt;rec-number&gt;1718&lt;/rec-number&gt;&lt;foreign-keys&gt;&lt;key app="EN" db-id="fswv20xf0tzvtce5aa35eafxatrwwtarrfxt" timestamp="1557236805"&gt;1718&lt;/key&gt;&lt;/foreign-keys&gt;&lt;ref-type name="Journal Article"&gt;17&lt;/ref-type&gt;&lt;contributors&gt;&lt;authors&gt;&lt;author&gt;Larun, L.&lt;/author&gt;&lt;author&gt;Brurberg, K. G.&lt;/author&gt;&lt;author&gt;Odgaard</w:instrText>
      </w:r>
      <w:r w:rsidR="001F5769" w:rsidRPr="00170EE1">
        <w:rPr>
          <w:rFonts w:eastAsia="Calibri"/>
        </w:rPr>
        <w:instrText>‐</w:instrText>
      </w:r>
      <w:r w:rsidR="001F5769" w:rsidRPr="00170EE1">
        <w:instrText>Jensen, J.&lt;/author&gt;&lt;author&gt;Price, J. R.&lt;/author&gt;&lt;/authors&gt;&lt;/contributors&gt;&lt;titles&gt;&lt;title&gt;Exercise therapy for chronic fatigue syndrome&lt;/title&gt;&lt;secondary-title&gt;Cochrane Database of Systematic Reviews&lt;/secondary-title&gt;&lt;/titles&gt;&lt;periodical&gt;&lt;full-title&gt;Cochrane Database of Systematic Reviews&lt;/full-title&gt;&lt;/periodical&gt;&lt;number&gt;4&lt;/number&gt;&lt;keywords&gt;&lt;keyword&gt;Adult&lt;/keyword&gt;&lt;keyword&gt;Cognitive Behavioral Therapy&lt;/keyword&gt;&lt;keyword&gt;Depression [therapy]&lt;/keyword&gt;&lt;keyword&gt;Exercise&lt;/keyword&gt;&lt;keyword&gt;Exercise Therapy [adverse effects, *methods]&lt;/keyword&gt;&lt;keyword&gt;Fatigue Syndrome, Chronic [psychology, *therapy]&lt;/keyword&gt;&lt;keyword&gt;Health Status&lt;/keyword&gt;&lt;keyword&gt;Humans&lt;/keyword&gt;&lt;keyword&gt;Patient Dropouts [statistics &amp;amp; numerical data]&lt;/keyword&gt;&lt;keyword&gt;Quality of Life&lt;/keyword&gt;&lt;keyword&gt;Randomized Controlled Trials as Topic&lt;/keyword&gt;&lt;keyword&gt;Sleep Wake Disorders [therapy]&lt;/keyword&gt;&lt;/keywords&gt;&lt;dates&gt;&lt;year&gt;2017&lt;/year&gt;&lt;/dates&gt;&lt;publisher&gt;John Wiley &amp;amp; Sons, Ltd&lt;/publisher&gt;&lt;isbn&gt;1465-1858&lt;/isbn&gt;&lt;accession-num&gt;CD003200&lt;/accession-num&gt;&lt;urls&gt;&lt;related-urls&gt;&lt;url&gt;https://doi.org//10.1002/14651858.CD003200.pub7&lt;/url&gt;&lt;/related-urls&gt;&lt;/urls&gt;&lt;electronic-resource-num&gt;10.1002/14651858.CD003200.pub7&lt;/electronic-resource-num&gt;&lt;/record&gt;&lt;/Cite&gt;&lt;/EndNote&gt;</w:instrText>
      </w:r>
      <w:r w:rsidR="001F5769" w:rsidRPr="00170EE1">
        <w:fldChar w:fldCharType="separate"/>
      </w:r>
      <w:r w:rsidR="001F5769" w:rsidRPr="00170EE1">
        <w:rPr>
          <w:noProof/>
        </w:rPr>
        <w:t>(2017)</w:t>
      </w:r>
      <w:r w:rsidR="001F5769" w:rsidRPr="00170EE1">
        <w:fldChar w:fldCharType="end"/>
      </w:r>
      <w:r w:rsidR="001F5769" w:rsidRPr="00170EE1">
        <w:rPr>
          <w:rStyle w:val="CommentReference"/>
          <w:sz w:val="24"/>
          <w:szCs w:val="24"/>
        </w:rPr>
        <w:t xml:space="preserve">. </w:t>
      </w:r>
      <w:r w:rsidR="000A28E1" w:rsidRPr="00170EE1">
        <w:t>These terms were combined with a qualitative search filter</w:t>
      </w:r>
      <w:r w:rsidR="00F7304C" w:rsidRPr="00170EE1">
        <w:t xml:space="preserve"> </w:t>
      </w:r>
      <w:r w:rsidR="00F940E5" w:rsidRPr="00170EE1">
        <w:fldChar w:fldCharType="begin"/>
      </w:r>
      <w:r w:rsidR="00932A81" w:rsidRPr="00170EE1">
        <w:instrText xml:space="preserve"> ADDIN EN.CITE &lt;EndNote&gt;&lt;Cite&gt;&lt;Author&gt;DeJean&lt;/Author&gt;&lt;Year&gt;2016&lt;/Year&gt;&lt;RecNum&gt;1727&lt;/RecNum&gt;&lt;DisplayText&gt;(DeJean, Giacomini, Simeonov, &amp;amp; Smith, 2016)&lt;/DisplayText&gt;&lt;record&gt;&lt;rec-number&gt;1727&lt;/rec-number&gt;&lt;foreign-keys&gt;&lt;key app="EN" db-id="fswv20xf0tzvtce5aa35eafxatrwwtarrfxt" timestamp="1560939154"&gt;1727&lt;/key&gt;&lt;/foreign-keys&gt;&lt;ref-type name="Journal Article"&gt;17&lt;/ref-type&gt;&lt;contributors&gt;&lt;authors&gt;&lt;author&gt;DeJean, Deirdre&lt;/author&gt;&lt;author&gt;Giacomini, Mita&lt;/author&gt;&lt;author&gt;Simeonov, Dorina&lt;/author&gt;&lt;author&gt;Smith, Andrea&lt;/author&gt;&lt;/authors&gt;&lt;/contributors&gt;&lt;titles&gt;&lt;title&gt;Finding qualitative research evidence for health technology assessment&lt;/title&gt;&lt;secondary-title&gt;Qualitative Health Research&lt;/secondary-title&gt;&lt;/titles&gt;&lt;periodical&gt;&lt;full-title&gt;Qualitative Health Research&lt;/full-title&gt;&lt;/periodical&gt;&lt;pages&gt;1307-1317&lt;/pages&gt;&lt;volume&gt;26&lt;/volume&gt;&lt;number&gt;10&lt;/number&gt;&lt;dates&gt;&lt;year&gt;2016&lt;/year&gt;&lt;/dates&gt;&lt;isbn&gt;1049-7323&lt;/isbn&gt;&lt;urls&gt;&lt;/urls&gt;&lt;/record&gt;&lt;/Cite&gt;&lt;/EndNote&gt;</w:instrText>
      </w:r>
      <w:r w:rsidR="00F940E5" w:rsidRPr="00170EE1">
        <w:fldChar w:fldCharType="separate"/>
      </w:r>
      <w:r w:rsidR="00932A81" w:rsidRPr="00170EE1">
        <w:rPr>
          <w:noProof/>
        </w:rPr>
        <w:t>(DeJean</w:t>
      </w:r>
      <w:r w:rsidR="00EC19C6" w:rsidRPr="00170EE1">
        <w:rPr>
          <w:noProof/>
        </w:rPr>
        <w:t xml:space="preserve"> et al.,</w:t>
      </w:r>
      <w:r w:rsidR="00932A81" w:rsidRPr="00170EE1">
        <w:rPr>
          <w:noProof/>
        </w:rPr>
        <w:t xml:space="preserve"> 2016)</w:t>
      </w:r>
      <w:r w:rsidR="00F940E5" w:rsidRPr="00170EE1">
        <w:fldChar w:fldCharType="end"/>
      </w:r>
      <w:r w:rsidR="000A28E1" w:rsidRPr="00170EE1">
        <w:t xml:space="preserve">. </w:t>
      </w:r>
      <w:r w:rsidR="00BD14A7" w:rsidRPr="00170EE1">
        <w:rPr>
          <w:iCs/>
          <w:color w:val="000000" w:themeColor="text1"/>
        </w:rPr>
        <w:t>See Appendix 1 for further detail</w:t>
      </w:r>
      <w:r w:rsidR="00BD14A7" w:rsidRPr="00170EE1">
        <w:rPr>
          <w:iCs/>
        </w:rPr>
        <w:t>.</w:t>
      </w:r>
      <w:r w:rsidR="00BD14A7" w:rsidRPr="00170EE1">
        <w:t xml:space="preserve"> </w:t>
      </w:r>
      <w:r w:rsidR="000A28E1" w:rsidRPr="00170EE1">
        <w:t>We also carried out further searches for relevant studies including electronic and hand searches of conference proceedings, websites of expert societies and the reference lists of included studies.</w:t>
      </w:r>
    </w:p>
    <w:p w14:paraId="73BB9971" w14:textId="06889845" w:rsidR="000A28E1" w:rsidRPr="00170EE1" w:rsidRDefault="00B2579D" w:rsidP="00492752">
      <w:pPr>
        <w:spacing w:line="480" w:lineRule="auto"/>
        <w:ind w:firstLine="720"/>
      </w:pPr>
      <w:r w:rsidRPr="00170EE1">
        <w:lastRenderedPageBreak/>
        <w:t>We included studies of people aged at least 16 years with CFS/ME; support issues across different levels of severity of symptoms</w:t>
      </w:r>
      <w:r w:rsidR="001F5769" w:rsidRPr="00170EE1">
        <w:t>;</w:t>
      </w:r>
      <w:r w:rsidRPr="00170EE1">
        <w:t xml:space="preserve"> and across different cultures acknowledging that culture and ethnicity overlap</w:t>
      </w:r>
      <w:r w:rsidR="001F5769" w:rsidRPr="00170EE1">
        <w:t xml:space="preserve"> </w:t>
      </w:r>
      <w:r w:rsidR="001F5769" w:rsidRPr="00170EE1">
        <w:fldChar w:fldCharType="begin"/>
      </w:r>
      <w:r w:rsidR="00932A81" w:rsidRPr="00170EE1">
        <w:instrText xml:space="preserve"> ADDIN EN.CITE &lt;EndNote&gt;&lt;Cite&gt;&lt;Author&gt;Patsiurko&lt;/Author&gt;&lt;Year&gt;2012&lt;/Year&gt;&lt;RecNum&gt;1484&lt;/RecNum&gt;&lt;DisplayText&gt;(Patsiurko, Campbell, &amp;amp; Hall, 2012)&lt;/DisplayText&gt;&lt;record&gt;&lt;rec-number&gt;1484&lt;/rec-number&gt;&lt;foreign-keys&gt;&lt;key app="EN" db-id="fswv20xf0tzvtce5aa35eafxatrwwtarrfxt" timestamp="1468329987"&gt;1484&lt;/key&gt;&lt;/foreign-keys&gt;&lt;ref-type name="Journal Article"&gt;17&lt;/ref-type&gt;&lt;contributors&gt;&lt;authors&gt;&lt;author&gt;Patsiurko, Natalka&lt;/author&gt;&lt;author&gt;Campbell, John L.&lt;/author&gt;&lt;author&gt;Hall, John A.&lt;/author&gt;&lt;/authors&gt;&lt;/contributors&gt;&lt;titles&gt;&lt;title&gt;Measuring cultural diversity: ethnic, linguistic and religious fractionalization in the OECD&lt;/title&gt;&lt;secondary-title&gt;Ethnic and Racial Studies&lt;/secondary-title&gt;&lt;/titles&gt;&lt;periodical&gt;&lt;full-title&gt;Ethnic and Racial Studies&lt;/full-title&gt;&lt;/periodical&gt;&lt;pages&gt;195-217&lt;/pages&gt;&lt;volume&gt;35&lt;/volume&gt;&lt;number&gt;2&lt;/number&gt;&lt;dates&gt;&lt;year&gt;2012&lt;/year&gt;&lt;pub-dates&gt;&lt;date&gt;2012/02/01&lt;/date&gt;&lt;/pub-dates&gt;&lt;/dates&gt;&lt;publisher&gt;Routledge&lt;/publisher&gt;&lt;isbn&gt;0141-9870&lt;/isbn&gt;&lt;urls&gt;&lt;related-urls&gt;&lt;url&gt;http://dx.doi.org/10.1080/01419870.2011.579136&lt;/url&gt;&lt;/related-urls&gt;&lt;/urls&gt;&lt;electronic-resource-num&gt;10.1080/01419870.2011.579136&lt;/electronic-resource-num&gt;&lt;/record&gt;&lt;/Cite&gt;&lt;/EndNote&gt;</w:instrText>
      </w:r>
      <w:r w:rsidR="001F5769" w:rsidRPr="00170EE1">
        <w:fldChar w:fldCharType="separate"/>
      </w:r>
      <w:r w:rsidR="00932A81" w:rsidRPr="00170EE1">
        <w:rPr>
          <w:noProof/>
        </w:rPr>
        <w:t>(Patsiurko</w:t>
      </w:r>
      <w:r w:rsidR="00EC19C6" w:rsidRPr="00170EE1">
        <w:rPr>
          <w:noProof/>
        </w:rPr>
        <w:t xml:space="preserve"> et al., </w:t>
      </w:r>
      <w:r w:rsidR="00932A81" w:rsidRPr="00170EE1">
        <w:rPr>
          <w:noProof/>
        </w:rPr>
        <w:t>2012)</w:t>
      </w:r>
      <w:r w:rsidR="001F5769" w:rsidRPr="00170EE1">
        <w:fldChar w:fldCharType="end"/>
      </w:r>
      <w:r w:rsidRPr="00170EE1">
        <w:t xml:space="preserve">. Outcomes </w:t>
      </w:r>
      <w:r w:rsidR="000A28E1" w:rsidRPr="00170EE1">
        <w:t>(</w:t>
      </w:r>
      <w:r w:rsidR="003C1476" w:rsidRPr="00170EE1">
        <w:t xml:space="preserve">and </w:t>
      </w:r>
      <w:r w:rsidR="000A28E1" w:rsidRPr="00170EE1">
        <w:t xml:space="preserve">focus) </w:t>
      </w:r>
      <w:r w:rsidRPr="00170EE1">
        <w:t xml:space="preserve">included experiences, perceptions, attitudes, emotions, views, behaviours. Inclusion criteria were based on a qualitative adaptation of the PICO and SPIDER techniques addressing Population, Phenomenon of Interest, Context, and Outcome </w:t>
      </w:r>
      <w:r w:rsidR="001F5769" w:rsidRPr="00170EE1">
        <w:fldChar w:fldCharType="begin"/>
      </w:r>
      <w:r w:rsidR="00932A81" w:rsidRPr="00170EE1">
        <w:instrText xml:space="preserve"> ADDIN EN.CITE &lt;EndNote&gt;&lt;Cite&gt;&lt;Author&gt;Methley&lt;/Author&gt;&lt;Year&gt;2014&lt;/Year&gt;&lt;RecNum&gt;1569&lt;/RecNum&gt;&lt;DisplayText&gt;(Methley, Campbell, Chew-Graham, McNally, &amp;amp; Cheraghi-Sohi, 2014)&lt;/DisplayText&gt;&lt;record&gt;&lt;rec-number&gt;1569&lt;/rec-number&gt;&lt;foreign-keys&gt;&lt;key app="EN" db-id="fswv20xf0tzvtce5aa35eafxatrwwtarrfxt" timestamp="1473166278"&gt;1569&lt;/key&gt;&lt;/foreign-keys&gt;&lt;ref-type name="Journal Article"&gt;17&lt;/ref-type&gt;&lt;contributors&gt;&lt;authors&gt;&lt;author&gt;Methley, Abigail M.&lt;/author&gt;&lt;author&gt;Campbell, Stephen&lt;/author&gt;&lt;author&gt;Chew-Graham, Carolyn&lt;/author&gt;&lt;author&gt;McNally, Rosalind&lt;/author&gt;&lt;author&gt;Cheraghi-Sohi, Sudeh&lt;/author&gt;&lt;/authors&gt;&lt;/contributors&gt;&lt;titles&gt;&lt;title&gt;PICO, PICOS and SPIDER: a comparison study of specificity and sensitivity in three search tools for qualitative systematic reviews&lt;/title&gt;&lt;secondary-title&gt;BMC Health Services Research&lt;/secondary-title&gt;&lt;/titles&gt;&lt;periodical&gt;&lt;full-title&gt;BMC Health Services Research&lt;/full-title&gt;&lt;/periodical&gt;&lt;pages&gt;1-10&lt;/pages&gt;&lt;volume&gt;14&lt;/volume&gt;&lt;number&gt;1&lt;/number&gt;&lt;dates&gt;&lt;year&gt;2014&lt;/year&gt;&lt;/dates&gt;&lt;isbn&gt;1472-6963&lt;/isbn&gt;&lt;label&gt;Methley2014&lt;/label&gt;&lt;work-type&gt;journal article&lt;/work-type&gt;&lt;urls&gt;&lt;related-urls&gt;&lt;url&gt;http://dx.doi.org/10.1186/s12913-014-0579-0&lt;/url&gt;&lt;/related-urls&gt;&lt;/urls&gt;&lt;electronic-resource-num&gt;10.1186/s12913-014-0579-0&lt;/electronic-resource-num&gt;&lt;/record&gt;&lt;/Cite&gt;&lt;/EndNote&gt;</w:instrText>
      </w:r>
      <w:r w:rsidR="001F5769" w:rsidRPr="00170EE1">
        <w:fldChar w:fldCharType="separate"/>
      </w:r>
      <w:r w:rsidR="00054053" w:rsidRPr="00170EE1">
        <w:rPr>
          <w:noProof/>
        </w:rPr>
        <w:t>(</w:t>
      </w:r>
      <w:r w:rsidR="00223A30" w:rsidRPr="00170EE1">
        <w:rPr>
          <w:noProof/>
        </w:rPr>
        <w:t>XXX</w:t>
      </w:r>
      <w:r w:rsidR="00054053" w:rsidRPr="00170EE1">
        <w:rPr>
          <w:noProof/>
        </w:rPr>
        <w:t xml:space="preserve"> blinded for anonymous review</w:t>
      </w:r>
      <w:r w:rsidR="00932A81" w:rsidRPr="00170EE1">
        <w:rPr>
          <w:noProof/>
        </w:rPr>
        <w:t>)</w:t>
      </w:r>
      <w:r w:rsidR="001F5769" w:rsidRPr="00170EE1">
        <w:fldChar w:fldCharType="end"/>
      </w:r>
      <w:r w:rsidR="001F5769" w:rsidRPr="00170EE1">
        <w:t>.</w:t>
      </w:r>
      <w:r w:rsidR="00A45257" w:rsidRPr="00170EE1">
        <w:t xml:space="preserve"> </w:t>
      </w:r>
      <w:r w:rsidR="00093D7B" w:rsidRPr="00170EE1">
        <w:t>All relevant studies (with a focus on informal and</w:t>
      </w:r>
      <w:r w:rsidR="00205E20" w:rsidRPr="00170EE1">
        <w:t>/or</w:t>
      </w:r>
      <w:r w:rsidR="00093D7B" w:rsidRPr="00170EE1">
        <w:t xml:space="preserve"> formal support) taking a q</w:t>
      </w:r>
      <w:r w:rsidR="00E85C0E" w:rsidRPr="00170EE1">
        <w:t>ualitative approach to explore</w:t>
      </w:r>
      <w:r w:rsidR="00093D7B" w:rsidRPr="00170EE1">
        <w:t xml:space="preserve"> the experiences/perspectives/opinions of people with CFS/ME were included. Studies we</w:t>
      </w:r>
      <w:r w:rsidR="00E85C0E" w:rsidRPr="00170EE1">
        <w:t>re not limited by location (</w:t>
      </w:r>
      <w:r w:rsidR="00093D7B" w:rsidRPr="00170EE1">
        <w:t>country, healthcare or social setting)</w:t>
      </w:r>
      <w:r w:rsidR="00E85C0E" w:rsidRPr="00170EE1">
        <w:t>,</w:t>
      </w:r>
      <w:r w:rsidR="00093D7B" w:rsidRPr="00170EE1">
        <w:t xml:space="preserve"> but only </w:t>
      </w:r>
      <w:r w:rsidRPr="00170EE1">
        <w:t xml:space="preserve">literature published </w:t>
      </w:r>
      <w:r w:rsidR="00093D7B" w:rsidRPr="00170EE1">
        <w:t xml:space="preserve">in English </w:t>
      </w:r>
      <w:r w:rsidRPr="00170EE1">
        <w:t xml:space="preserve">was </w:t>
      </w:r>
      <w:r w:rsidR="00093D7B" w:rsidRPr="00170EE1">
        <w:t>included (translation may affect the original meanings/interpretation of the findings)</w:t>
      </w:r>
      <w:r w:rsidR="000E223E" w:rsidRPr="00170EE1">
        <w:t xml:space="preserve">, </w:t>
      </w:r>
      <w:r w:rsidR="001C3C3D" w:rsidRPr="00170EE1">
        <w:t>although we planned to note these studies and comment on the amount of evidence potentially lost through their exclusion</w:t>
      </w:r>
      <w:r w:rsidR="00093D7B" w:rsidRPr="00170EE1">
        <w:t>.</w:t>
      </w:r>
      <w:r w:rsidR="00D276FC" w:rsidRPr="00170EE1">
        <w:t xml:space="preserve"> </w:t>
      </w:r>
      <w:r w:rsidR="002B634F" w:rsidRPr="00170EE1">
        <w:t>Within the heading of ‘support’ we sought to identify and differentiate between forms of</w:t>
      </w:r>
      <w:r w:rsidR="00295EEB" w:rsidRPr="00170EE1">
        <w:t xml:space="preserve"> intended</w:t>
      </w:r>
      <w:r w:rsidR="002B634F" w:rsidRPr="00170EE1">
        <w:t xml:space="preserve"> support perceived as constructive and valued</w:t>
      </w:r>
      <w:r w:rsidR="00295EEB" w:rsidRPr="00170EE1">
        <w:t xml:space="preserve"> by people with CFS/ME</w:t>
      </w:r>
      <w:r w:rsidR="002B634F" w:rsidRPr="00170EE1">
        <w:t xml:space="preserve">, and </w:t>
      </w:r>
      <w:r w:rsidR="00295EEB" w:rsidRPr="00170EE1">
        <w:t xml:space="preserve">those </w:t>
      </w:r>
      <w:r w:rsidR="002B634F" w:rsidRPr="00170EE1">
        <w:t xml:space="preserve">experienced as </w:t>
      </w:r>
      <w:r w:rsidR="00295EEB" w:rsidRPr="00170EE1">
        <w:t xml:space="preserve">less than helpful or even </w:t>
      </w:r>
      <w:r w:rsidR="005A7A66" w:rsidRPr="00170EE1">
        <w:t>detrimental</w:t>
      </w:r>
      <w:r w:rsidR="00295EEB" w:rsidRPr="00170EE1">
        <w:t>.</w:t>
      </w:r>
      <w:r w:rsidR="005A7A66" w:rsidRPr="00170EE1">
        <w:t xml:space="preserve"> </w:t>
      </w:r>
      <w:r w:rsidR="00EF4484" w:rsidRPr="00170EE1">
        <w:t xml:space="preserve">This point had been particularly emphasied by our PAG members. </w:t>
      </w:r>
      <w:r w:rsidR="005A7A66" w:rsidRPr="00170EE1">
        <w:t>We also agreed on the scope of studies to include those that reported patients’ perspectives, mixed-methods studies with a qualitative component, report</w:t>
      </w:r>
      <w:r w:rsidR="00D276FC" w:rsidRPr="00170EE1">
        <w:t>s of</w:t>
      </w:r>
      <w:r w:rsidR="005A7A66" w:rsidRPr="00170EE1">
        <w:t xml:space="preserve"> primary data, </w:t>
      </w:r>
      <w:r w:rsidR="00D276FC" w:rsidRPr="00170EE1">
        <w:t xml:space="preserve">and </w:t>
      </w:r>
      <w:r w:rsidR="005A7A66" w:rsidRPr="00170EE1">
        <w:t>focused on support post</w:t>
      </w:r>
      <w:r w:rsidR="00D276FC" w:rsidRPr="00170EE1">
        <w:t>-</w:t>
      </w:r>
      <w:r w:rsidR="005A7A66" w:rsidRPr="00170EE1">
        <w:t>diagnosis rather than pre-diagnosis. We excluded studies focusing on fatigue in other medically unexplained symptoms (MUS)</w:t>
      </w:r>
      <w:r w:rsidR="00EF4484" w:rsidRPr="00170EE1">
        <w:t>,</w:t>
      </w:r>
      <w:r w:rsidR="005A7A66" w:rsidRPr="00170EE1">
        <w:t xml:space="preserve"> and those not focusing on support. </w:t>
      </w:r>
      <w:r w:rsidR="000A28E1" w:rsidRPr="00170EE1">
        <w:t xml:space="preserve">We initially planned to include dissertations identified via the British Library EThOS service but decided </w:t>
      </w:r>
      <w:r w:rsidR="00906F2E" w:rsidRPr="00170EE1">
        <w:t>retrospectively</w:t>
      </w:r>
      <w:r w:rsidR="000A28E1" w:rsidRPr="00170EE1">
        <w:t xml:space="preserve"> to exclude dissertations due to the large number of eligible studies for this review, many of which </w:t>
      </w:r>
      <w:r w:rsidR="00D276FC" w:rsidRPr="00170EE1">
        <w:t xml:space="preserve">had </w:t>
      </w:r>
      <w:r w:rsidR="000A28E1" w:rsidRPr="00170EE1">
        <w:t>also</w:t>
      </w:r>
      <w:r w:rsidR="00D276FC" w:rsidRPr="00170EE1">
        <w:t xml:space="preserve"> been</w:t>
      </w:r>
      <w:r w:rsidR="000A28E1" w:rsidRPr="00170EE1">
        <w:t xml:space="preserve"> published as articles.</w:t>
      </w:r>
    </w:p>
    <w:p w14:paraId="79351056" w14:textId="40009259" w:rsidR="00F95646" w:rsidRPr="00170EE1" w:rsidRDefault="004F3FCC" w:rsidP="00492752">
      <w:pPr>
        <w:spacing w:line="480" w:lineRule="auto"/>
        <w:ind w:firstLine="720"/>
      </w:pPr>
      <w:r w:rsidRPr="00170EE1">
        <w:t xml:space="preserve">Search results were </w:t>
      </w:r>
      <w:r w:rsidR="00A64C64" w:rsidRPr="00170EE1">
        <w:t>exported</w:t>
      </w:r>
      <w:r w:rsidRPr="00170EE1">
        <w:t xml:space="preserve"> into </w:t>
      </w:r>
      <w:r w:rsidR="002978AC" w:rsidRPr="00170EE1">
        <w:t>Endnote</w:t>
      </w:r>
      <w:r w:rsidRPr="00170EE1">
        <w:t xml:space="preserve"> for manual removal of duplicate records.</w:t>
      </w:r>
      <w:r w:rsidR="00F95646" w:rsidRPr="00170EE1">
        <w:t xml:space="preserve"> Following deduplication, two researchers (</w:t>
      </w:r>
      <w:r w:rsidR="00E85C0E" w:rsidRPr="00170EE1">
        <w:t>z</w:t>
      </w:r>
      <w:r w:rsidR="00F95646" w:rsidRPr="00170EE1">
        <w:t xml:space="preserve"> and </w:t>
      </w:r>
      <w:r w:rsidR="00E85C0E" w:rsidRPr="00170EE1">
        <w:t>w</w:t>
      </w:r>
      <w:r w:rsidR="00F95646" w:rsidRPr="00170EE1">
        <w:t>) screened the titles and abstracts of the records to select studies that appear to meet criteria</w:t>
      </w:r>
      <w:r w:rsidR="00B02E57" w:rsidRPr="00170EE1">
        <w:t xml:space="preserve"> for inclusion</w:t>
      </w:r>
      <w:r w:rsidR="00F95646" w:rsidRPr="00170EE1">
        <w:t xml:space="preserve">.  After initial screening, all </w:t>
      </w:r>
      <w:r w:rsidR="00F95646" w:rsidRPr="00170EE1">
        <w:lastRenderedPageBreak/>
        <w:t>potentially r</w:t>
      </w:r>
      <w:r w:rsidR="00E85C0E" w:rsidRPr="00170EE1">
        <w:t>elevant studies were obtained in</w:t>
      </w:r>
      <w:r w:rsidR="00F95646" w:rsidRPr="00170EE1">
        <w:t xml:space="preserve"> full-text</w:t>
      </w:r>
      <w:r w:rsidR="00E85C0E" w:rsidRPr="00170EE1">
        <w:t>,</w:t>
      </w:r>
      <w:r w:rsidR="00F95646" w:rsidRPr="00170EE1">
        <w:t xml:space="preserve"> and assessed as relevant or not by the two reviewers working independently. Assessments were then compared, and any </w:t>
      </w:r>
      <w:r w:rsidR="00B02E57" w:rsidRPr="00170EE1">
        <w:t>conflicts</w:t>
      </w:r>
      <w:r w:rsidR="00F95646" w:rsidRPr="00170EE1">
        <w:t xml:space="preserve"> </w:t>
      </w:r>
      <w:r w:rsidR="00B02E57" w:rsidRPr="00170EE1">
        <w:t>worked out</w:t>
      </w:r>
      <w:r w:rsidR="00F95646" w:rsidRPr="00170EE1">
        <w:t xml:space="preserve"> by discussion. In any cases where agreement could </w:t>
      </w:r>
      <w:r w:rsidR="00DF7453" w:rsidRPr="00170EE1">
        <w:t xml:space="preserve">not </w:t>
      </w:r>
      <w:r w:rsidR="00F95646" w:rsidRPr="00170EE1">
        <w:t xml:space="preserve">be reached, a </w:t>
      </w:r>
      <w:r w:rsidR="00D276FC" w:rsidRPr="00170EE1">
        <w:t xml:space="preserve">debate </w:t>
      </w:r>
      <w:r w:rsidR="00F95646" w:rsidRPr="00170EE1">
        <w:t xml:space="preserve">involving </w:t>
      </w:r>
      <w:r w:rsidR="00E85C0E" w:rsidRPr="00170EE1">
        <w:t>an</w:t>
      </w:r>
      <w:r w:rsidR="00F95646" w:rsidRPr="00170EE1">
        <w:t xml:space="preserve"> </w:t>
      </w:r>
      <w:r w:rsidR="00E85C0E" w:rsidRPr="00170EE1">
        <w:t>extended</w:t>
      </w:r>
      <w:r w:rsidR="00F95646" w:rsidRPr="00170EE1">
        <w:t xml:space="preserve"> project team took place</w:t>
      </w:r>
      <w:r w:rsidR="00E85C0E" w:rsidRPr="00170EE1">
        <w:t xml:space="preserve"> (including </w:t>
      </w:r>
      <w:r w:rsidR="00223A30" w:rsidRPr="00170EE1">
        <w:t>XXX</w:t>
      </w:r>
      <w:r w:rsidR="00E85C0E" w:rsidRPr="00170EE1">
        <w:t>)</w:t>
      </w:r>
      <w:r w:rsidR="00F95646" w:rsidRPr="00170EE1">
        <w:t xml:space="preserve">. A record was kept of the screening process, numbers included and excluded, </w:t>
      </w:r>
      <w:r w:rsidR="001C3C3D" w:rsidRPr="00170EE1">
        <w:t xml:space="preserve">and </w:t>
      </w:r>
      <w:r w:rsidR="00F95646" w:rsidRPr="00170EE1">
        <w:t>reasons for inclusion/exclusion documented</w:t>
      </w:r>
      <w:r w:rsidR="001C3C3D" w:rsidRPr="00170EE1">
        <w:t xml:space="preserve">. </w:t>
      </w:r>
    </w:p>
    <w:p w14:paraId="03C099F9" w14:textId="77777777" w:rsidR="00B40747" w:rsidRPr="00170EE1" w:rsidRDefault="00A43345" w:rsidP="0063004E">
      <w:pPr>
        <w:pStyle w:val="Heading3"/>
        <w:spacing w:line="480" w:lineRule="auto"/>
        <w:rPr>
          <w:rFonts w:ascii="Times New Roman" w:hAnsi="Times New Roman" w:cs="Times New Roman"/>
          <w:b/>
          <w:color w:val="auto"/>
        </w:rPr>
      </w:pPr>
      <w:r w:rsidRPr="00170EE1">
        <w:rPr>
          <w:rFonts w:ascii="Times New Roman" w:hAnsi="Times New Roman" w:cs="Times New Roman"/>
          <w:b/>
          <w:color w:val="auto"/>
        </w:rPr>
        <w:t>D</w:t>
      </w:r>
      <w:r w:rsidR="00B40747" w:rsidRPr="00170EE1">
        <w:rPr>
          <w:rFonts w:ascii="Times New Roman" w:hAnsi="Times New Roman" w:cs="Times New Roman"/>
          <w:b/>
          <w:color w:val="auto"/>
        </w:rPr>
        <w:t>ata extraction and quality assessment</w:t>
      </w:r>
    </w:p>
    <w:p w14:paraId="3328D86E" w14:textId="14F1BAFD" w:rsidR="00B40747" w:rsidRPr="00170EE1" w:rsidRDefault="003C1476" w:rsidP="00492752">
      <w:pPr>
        <w:spacing w:line="480" w:lineRule="auto"/>
        <w:ind w:firstLine="720"/>
      </w:pPr>
      <w:r w:rsidRPr="00170EE1">
        <w:t>Author (x)</w:t>
      </w:r>
      <w:r w:rsidR="00C744EC" w:rsidRPr="00170EE1">
        <w:t xml:space="preserve"> and </w:t>
      </w:r>
      <w:r w:rsidRPr="00170EE1">
        <w:t>Author (y)</w:t>
      </w:r>
      <w:r w:rsidR="00C744EC" w:rsidRPr="00170EE1">
        <w:t xml:space="preserve"> supported </w:t>
      </w:r>
      <w:r w:rsidRPr="00170EE1">
        <w:t>Authors (z and w)</w:t>
      </w:r>
      <w:r w:rsidR="00C744EC" w:rsidRPr="00170EE1">
        <w:t xml:space="preserve"> in designing and piloting the data extraction form. </w:t>
      </w:r>
      <w:r w:rsidR="00156276" w:rsidRPr="00170EE1">
        <w:t xml:space="preserve">The data </w:t>
      </w:r>
      <w:r w:rsidR="00CF333B" w:rsidRPr="00170EE1">
        <w:t xml:space="preserve">which </w:t>
      </w:r>
      <w:r w:rsidR="00111AFE" w:rsidRPr="00170EE1">
        <w:t xml:space="preserve">were </w:t>
      </w:r>
      <w:r w:rsidR="00CF333B" w:rsidRPr="00170EE1">
        <w:t xml:space="preserve">extracted </w:t>
      </w:r>
      <w:r w:rsidR="00156276" w:rsidRPr="00170EE1">
        <w:t>include</w:t>
      </w:r>
      <w:r w:rsidR="00CF333B" w:rsidRPr="00170EE1">
        <w:t>d</w:t>
      </w:r>
      <w:r w:rsidR="006A1401" w:rsidRPr="00170EE1">
        <w:t xml:space="preserve"> authors’ names, year of publication,</w:t>
      </w:r>
      <w:r w:rsidR="00D76DE7" w:rsidRPr="00170EE1">
        <w:t xml:space="preserve"> study aims, sample size, participant characteristics (age, gender, ethnicity), </w:t>
      </w:r>
      <w:r w:rsidR="00BC2639" w:rsidRPr="00170EE1">
        <w:t xml:space="preserve">method of CFS/ME diagnosis, sampling method, data collection methods, </w:t>
      </w:r>
      <w:r w:rsidR="00003B44" w:rsidRPr="00170EE1">
        <w:t>setting (place of recruitment), data analysis methods, study quality</w:t>
      </w:r>
      <w:r w:rsidR="00B7262D" w:rsidRPr="00170EE1">
        <w:t>, and key/recurring, first and second order concepts</w:t>
      </w:r>
      <w:r w:rsidR="003750CB" w:rsidRPr="00170EE1">
        <w:t>.</w:t>
      </w:r>
      <w:r w:rsidR="00D276FC" w:rsidRPr="00170EE1">
        <w:t xml:space="preserve"> </w:t>
      </w:r>
      <w:r w:rsidR="001C3C3D" w:rsidRPr="00170EE1">
        <w:t xml:space="preserve">Concepts were extracted from the results and discussion sections of the included studies. </w:t>
      </w:r>
      <w:r w:rsidR="000A28E1" w:rsidRPr="00170EE1">
        <w:t>Data w</w:t>
      </w:r>
      <w:r w:rsidR="002A1A5B" w:rsidRPr="00170EE1">
        <w:t>ere</w:t>
      </w:r>
      <w:r w:rsidR="00B40747" w:rsidRPr="00170EE1">
        <w:t xml:space="preserve"> </w:t>
      </w:r>
      <w:r w:rsidR="003750CB" w:rsidRPr="00170EE1">
        <w:t>extracted by two researchers (</w:t>
      </w:r>
      <w:r w:rsidR="00387F2E" w:rsidRPr="00170EE1">
        <w:t>z and w</w:t>
      </w:r>
      <w:r w:rsidR="00B40747" w:rsidRPr="00170EE1">
        <w:t xml:space="preserve">) working independently. </w:t>
      </w:r>
      <w:r w:rsidR="00804272" w:rsidRPr="00170EE1">
        <w:t>The quality of e</w:t>
      </w:r>
      <w:r w:rsidR="00B40747" w:rsidRPr="00170EE1">
        <w:t xml:space="preserve">ach study was also </w:t>
      </w:r>
      <w:r w:rsidR="001A77F6" w:rsidRPr="00170EE1">
        <w:t xml:space="preserve">independently </w:t>
      </w:r>
      <w:r w:rsidR="00B40747" w:rsidRPr="00170EE1">
        <w:t xml:space="preserve">assessed by </w:t>
      </w:r>
      <w:r w:rsidR="00CF333B" w:rsidRPr="00170EE1">
        <w:t>these two researchers</w:t>
      </w:r>
      <w:r w:rsidR="00B40747" w:rsidRPr="00170EE1">
        <w:t xml:space="preserve"> using the </w:t>
      </w:r>
      <w:r w:rsidR="00A374B4" w:rsidRPr="00170EE1">
        <w:t>‘</w:t>
      </w:r>
      <w:r w:rsidR="00B40747" w:rsidRPr="00170EE1">
        <w:t>QARI Critical Appraisal Checklist for Interpretive &amp; Critical Research</w:t>
      </w:r>
      <w:r w:rsidR="00A374B4" w:rsidRPr="00170EE1">
        <w:t>’</w:t>
      </w:r>
      <w:r w:rsidR="00B40747" w:rsidRPr="00170EE1">
        <w:t xml:space="preserve"> </w:t>
      </w:r>
      <w:r w:rsidR="00D276FC" w:rsidRPr="00170EE1">
        <w:t xml:space="preserve"> </w:t>
      </w:r>
      <w:r w:rsidR="00D276FC" w:rsidRPr="00170EE1">
        <w:fldChar w:fldCharType="begin"/>
      </w:r>
      <w:r w:rsidR="00D276FC" w:rsidRPr="00170EE1">
        <w:instrText xml:space="preserve"> ADDIN EN.CITE &lt;EndNote&gt;&lt;Cite&gt;&lt;Author&gt;Institute&lt;/Author&gt;&lt;Year&gt;2010&lt;/Year&gt;&lt;RecNum&gt;1567&lt;/RecNum&gt;&lt;DisplayText&gt;(Joanna Briggs Institute, 2010)&lt;/DisplayText&gt;&lt;record&gt;&lt;rec-number&gt;1567&lt;/rec-number&gt;&lt;foreign-keys&gt;&lt;key app="EN" db-id="fswv20xf0tzvtce5aa35eafxatrwwtarrfxt" timestamp="1473092404"&gt;1567&lt;/key&gt;&lt;/foreign-keys&gt;&lt;ref-type name="Journal Article"&gt;17&lt;/ref-type&gt;&lt;contributors&gt;&lt;authors&gt;&lt;author&gt;Joanna Briggs Institute,&lt;/author&gt;&lt;/authors&gt;&lt;/contributors&gt;&lt;titles&gt;&lt;title&gt;JBI QARI Critical appraisal checklist for interpretive &amp;amp; critical research&lt;/title&gt;&lt;secondary-title&gt;Accessed September&lt;/secondary-title&gt;&lt;/titles&gt;&lt;periodical&gt;&lt;full-title&gt;Accessed September&lt;/full-title&gt;&lt;/periodical&gt;&lt;volume&gt;6&lt;/volume&gt;&lt;dates&gt;&lt;year&gt;2010&lt;/year&gt;&lt;/dates&gt;&lt;urls&gt;&lt;/urls&gt;&lt;/record&gt;&lt;/Cite&gt;&lt;/EndNote&gt;</w:instrText>
      </w:r>
      <w:r w:rsidR="00D276FC" w:rsidRPr="00170EE1">
        <w:fldChar w:fldCharType="separate"/>
      </w:r>
      <w:r w:rsidR="00D276FC" w:rsidRPr="00170EE1">
        <w:rPr>
          <w:noProof/>
        </w:rPr>
        <w:t>(Joanna Briggs Institute, 2010)</w:t>
      </w:r>
      <w:r w:rsidR="00D276FC" w:rsidRPr="00170EE1">
        <w:fldChar w:fldCharType="end"/>
      </w:r>
      <w:r w:rsidR="00BE0951" w:rsidRPr="00170EE1">
        <w:t>.</w:t>
      </w:r>
      <w:r w:rsidR="00B40747" w:rsidRPr="00170EE1">
        <w:t xml:space="preserve"> </w:t>
      </w:r>
      <w:r w:rsidR="00E543E7" w:rsidRPr="00170EE1">
        <w:t xml:space="preserve">This assessment was based on the </w:t>
      </w:r>
      <w:r w:rsidR="005D3231" w:rsidRPr="00170EE1">
        <w:t xml:space="preserve">conduct of studies including validity </w:t>
      </w:r>
      <w:r w:rsidR="00801592" w:rsidRPr="00170EE1">
        <w:t xml:space="preserve">and robustness, and the domains </w:t>
      </w:r>
      <w:r w:rsidR="00C00C6A" w:rsidRPr="00170EE1">
        <w:t xml:space="preserve">included </w:t>
      </w:r>
      <w:r w:rsidR="000843AD" w:rsidRPr="00170EE1">
        <w:t>overall research design, philosophical perspectives, reflexivity and ethical considerations</w:t>
      </w:r>
      <w:r w:rsidR="00D276FC" w:rsidRPr="00170EE1">
        <w:t>.</w:t>
      </w:r>
      <w:r w:rsidR="00D276FC" w:rsidRPr="00170EE1">
        <w:rPr>
          <w:b/>
        </w:rPr>
        <w:t xml:space="preserve"> </w:t>
      </w:r>
      <w:r w:rsidR="00B40747" w:rsidRPr="00170EE1">
        <w:t>While structured quality assessment of qualitative research is widely debated</w:t>
      </w:r>
      <w:r w:rsidR="00C16706" w:rsidRPr="00170EE1">
        <w:t xml:space="preserve"> (Carroll &amp; Booth, 2015)</w:t>
      </w:r>
      <w:r w:rsidR="00B40747" w:rsidRPr="00170EE1">
        <w:t xml:space="preserve">, using a formal checklist supported a </w:t>
      </w:r>
      <w:r w:rsidR="000E4827" w:rsidRPr="00170EE1">
        <w:t xml:space="preserve">consistent </w:t>
      </w:r>
      <w:r w:rsidR="00B40747" w:rsidRPr="00170EE1">
        <w:t xml:space="preserve">approach to </w:t>
      </w:r>
      <w:r w:rsidR="000E4827" w:rsidRPr="00170EE1">
        <w:t xml:space="preserve">studies included in </w:t>
      </w:r>
      <w:r w:rsidR="00B40747" w:rsidRPr="00170EE1">
        <w:t xml:space="preserve">the review. </w:t>
      </w:r>
      <w:r w:rsidR="00FF50D5" w:rsidRPr="00170EE1">
        <w:t>No study was excluded based on quality, however, the</w:t>
      </w:r>
      <w:r w:rsidR="00B40747" w:rsidRPr="00170EE1">
        <w:t xml:space="preserve"> relative strengths and weaknesses </w:t>
      </w:r>
      <w:r w:rsidR="00FF50D5" w:rsidRPr="00170EE1">
        <w:t xml:space="preserve">of studies </w:t>
      </w:r>
      <w:r w:rsidR="00B40747" w:rsidRPr="00170EE1">
        <w:t>inform</w:t>
      </w:r>
      <w:r w:rsidR="00FF50D5" w:rsidRPr="00170EE1">
        <w:t>ed</w:t>
      </w:r>
      <w:r w:rsidR="00B40747" w:rsidRPr="00170EE1">
        <w:t xml:space="preserve"> the process of synthesis</w:t>
      </w:r>
      <w:r w:rsidR="00FF50D5" w:rsidRPr="00170EE1">
        <w:t xml:space="preserve"> and interpretations</w:t>
      </w:r>
      <w:r w:rsidR="00B40747" w:rsidRPr="00170EE1">
        <w:t xml:space="preserve">.  Any discrepancies in data extraction </w:t>
      </w:r>
      <w:r w:rsidR="001E2173" w:rsidRPr="00170EE1">
        <w:t xml:space="preserve">and quality appraisal </w:t>
      </w:r>
      <w:r w:rsidR="00B40747" w:rsidRPr="00170EE1">
        <w:t>were resolved by dis</w:t>
      </w:r>
      <w:r w:rsidR="00F40D0E" w:rsidRPr="00170EE1">
        <w:t>cussion or, if necessary, by the wider</w:t>
      </w:r>
      <w:r w:rsidR="00B40747" w:rsidRPr="00170EE1">
        <w:t xml:space="preserve"> </w:t>
      </w:r>
      <w:r w:rsidR="00F40D0E" w:rsidRPr="00170EE1">
        <w:t>research t</w:t>
      </w:r>
      <w:r w:rsidR="00BB0905" w:rsidRPr="00170EE1">
        <w:t>e</w:t>
      </w:r>
      <w:r w:rsidR="00F40D0E" w:rsidRPr="00170EE1">
        <w:t>am</w:t>
      </w:r>
      <w:r w:rsidR="00B40747" w:rsidRPr="00170EE1">
        <w:t xml:space="preserve"> arbitrating as a panel.</w:t>
      </w:r>
    </w:p>
    <w:p w14:paraId="4103B1C7" w14:textId="77777777" w:rsidR="00283231" w:rsidRPr="00170EE1" w:rsidRDefault="00283231" w:rsidP="0063004E">
      <w:pPr>
        <w:pStyle w:val="Heading3"/>
        <w:spacing w:line="480" w:lineRule="auto"/>
        <w:rPr>
          <w:rFonts w:ascii="Times New Roman" w:hAnsi="Times New Roman" w:cs="Times New Roman"/>
          <w:b/>
          <w:color w:val="auto"/>
        </w:rPr>
      </w:pPr>
      <w:r w:rsidRPr="00170EE1">
        <w:rPr>
          <w:rFonts w:ascii="Times New Roman" w:hAnsi="Times New Roman" w:cs="Times New Roman"/>
          <w:b/>
          <w:color w:val="auto"/>
        </w:rPr>
        <w:lastRenderedPageBreak/>
        <w:t>Data s</w:t>
      </w:r>
      <w:r w:rsidR="00357297" w:rsidRPr="00170EE1">
        <w:rPr>
          <w:rFonts w:ascii="Times New Roman" w:hAnsi="Times New Roman" w:cs="Times New Roman"/>
          <w:b/>
          <w:color w:val="auto"/>
        </w:rPr>
        <w:t>ynthesis</w:t>
      </w:r>
    </w:p>
    <w:p w14:paraId="0AE7B00B" w14:textId="4B993159" w:rsidR="00CD0146" w:rsidRPr="00170EE1" w:rsidRDefault="00D151CF" w:rsidP="00E8199E">
      <w:pPr>
        <w:spacing w:line="480" w:lineRule="auto"/>
      </w:pPr>
      <w:r w:rsidRPr="00170EE1">
        <w:t>Whilst various methods are available for meta-synthesis of qualitative research, we chose meta-ethnography, due to its well-developed methodology, fidelity with primary studies, and focus on developing new conceptual insights</w:t>
      </w:r>
      <w:r w:rsidR="009765CE" w:rsidRPr="00170EE1">
        <w:t xml:space="preserve"> </w:t>
      </w:r>
      <w:r w:rsidR="009765CE" w:rsidRPr="00170EE1">
        <w:fldChar w:fldCharType="begin"/>
      </w:r>
      <w:r w:rsidR="009765CE" w:rsidRPr="00170EE1">
        <w:instrText xml:space="preserve"> ADDIN EN.CITE &lt;EndNote&gt;&lt;Cite&gt;&lt;Author&gt;France&lt;/Author&gt;&lt;Year&gt;2015&lt;/Year&gt;&lt;RecNum&gt;1428&lt;/RecNum&gt;&lt;DisplayText&gt;(France et al., 2015)&lt;/DisplayText&gt;&lt;record&gt;&lt;rec-number&gt;1428&lt;/rec-number&gt;&lt;foreign-keys&gt;&lt;key app="EN" db-id="fswv20xf0tzvtce5aa35eafxatrwwtarrfxt" timestamp="1466591782"&gt;1428&lt;/key&gt;&lt;/foreign-keys&gt;&lt;ref-type name="Journal Article"&gt;17&lt;/ref-type&gt;&lt;contributors&gt;&lt;authors&gt;&lt;author&gt;France, E.F.&lt;/author&gt;&lt;author&gt;Ring, N.&lt;/author&gt;&lt;author&gt;Noyes, J.&lt;/author&gt;&lt;author&gt;Maxwell, M.&lt;/author&gt;&lt;author&gt;Jepson, R.&lt;/author&gt;&lt;author&gt;Duncan, E.&lt;/author&gt;&lt;author&gt;Turley, R.&lt;/author&gt;&lt;author&gt;Jones, D.&lt;/author&gt;&lt;author&gt;Uny, I.&lt;/author&gt;&lt;/authors&gt;&lt;/contributors&gt;&lt;titles&gt;&lt;title&gt;Protocol-developing meta-ethnography reporting guidelines (eMERGe)&lt;/title&gt;&lt;secondary-title&gt;BMC Medical Research Methodology&lt;/secondary-title&gt;&lt;/titles&gt;&lt;periodical&gt;&lt;full-title&gt;BMC Medical Research Methodology&lt;/full-title&gt;&lt;/periodical&gt;&lt;pages&gt;1-14&lt;/pages&gt;&lt;volume&gt;15&lt;/volume&gt;&lt;number&gt;1&lt;/number&gt;&lt;dates&gt;&lt;year&gt;2015&lt;/year&gt;&lt;/dates&gt;&lt;isbn&gt;1471-2288&lt;/isbn&gt;&lt;label&gt;France2015&lt;/label&gt;&lt;work-type&gt;journal article&lt;/work-type&gt;&lt;urls&gt;&lt;related-urls&gt;&lt;url&gt;http://dx.doi.org/10.1186/s12874-015-0068-0&lt;/url&gt;&lt;/related-urls&gt;&lt;/urls&gt;&lt;electronic-resource-num&gt;10.1186/s12874-015-0068-0&lt;/electronic-resource-num&gt;&lt;/record&gt;&lt;/Cite&gt;&lt;/EndNote&gt;</w:instrText>
      </w:r>
      <w:r w:rsidR="009765CE" w:rsidRPr="00170EE1">
        <w:fldChar w:fldCharType="separate"/>
      </w:r>
      <w:r w:rsidR="009765CE" w:rsidRPr="00170EE1">
        <w:rPr>
          <w:noProof/>
        </w:rPr>
        <w:t>(France et al., 2015)</w:t>
      </w:r>
      <w:r w:rsidR="009765CE" w:rsidRPr="00170EE1">
        <w:fldChar w:fldCharType="end"/>
      </w:r>
      <w:r w:rsidR="009765CE" w:rsidRPr="00170EE1">
        <w:t>.</w:t>
      </w:r>
      <w:r w:rsidRPr="00170EE1">
        <w:t xml:space="preserve"> A </w:t>
      </w:r>
      <w:r w:rsidR="00114072" w:rsidRPr="00170EE1">
        <w:t>seven-step</w:t>
      </w:r>
      <w:r w:rsidRPr="00170EE1">
        <w:t xml:space="preserve"> process was used based on the </w:t>
      </w:r>
      <w:r w:rsidR="00824673" w:rsidRPr="00170EE1">
        <w:t xml:space="preserve">Noblit and Hare </w:t>
      </w:r>
      <w:r w:rsidRPr="00170EE1">
        <w:t>model, an approach that has been widely used in health-r</w:t>
      </w:r>
      <w:r w:rsidR="002B2F86" w:rsidRPr="00170EE1">
        <w:t>elated meta-synthesis</w:t>
      </w:r>
      <w:r w:rsidR="009765CE" w:rsidRPr="00170EE1">
        <w:t xml:space="preserve"> </w:t>
      </w:r>
      <w:r w:rsidR="009765CE" w:rsidRPr="00170EE1">
        <w:fldChar w:fldCharType="begin"/>
      </w:r>
      <w:r w:rsidR="00932A81" w:rsidRPr="00170EE1">
        <w:instrText xml:space="preserve"> ADDIN EN.CITE &lt;EndNote&gt;&lt;Cite&gt;&lt;Author&gt;Noblit&lt;/Author&gt;&lt;Year&gt;1988&lt;/Year&gt;&lt;RecNum&gt;1441&lt;/RecNum&gt;&lt;DisplayText&gt;(Noblit &amp;amp; Hare, 1988)&lt;/DisplayText&gt;&lt;record&gt;&lt;rec-number&gt;1441&lt;/rec-number&gt;&lt;foreign-keys&gt;&lt;key app="EN" db-id="fswv20xf0tzvtce5aa35eafxatrwwtarrfxt" timestamp="1466591782"&gt;1441&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Newbury Park, California&lt;/pub-location&gt;&lt;publisher&gt;Sage Publications, Inc.&lt;/publisher&gt;&lt;label&gt;Noblit1988&lt;/label&gt;&lt;urls&gt;&lt;/urls&gt;&lt;/record&gt;&lt;/Cite&gt;&lt;/EndNote&gt;</w:instrText>
      </w:r>
      <w:r w:rsidR="009765CE" w:rsidRPr="00170EE1">
        <w:fldChar w:fldCharType="separate"/>
      </w:r>
      <w:r w:rsidR="00932A81" w:rsidRPr="00170EE1">
        <w:rPr>
          <w:noProof/>
        </w:rPr>
        <w:t>(Noblit &amp; Hare, 1988)</w:t>
      </w:r>
      <w:r w:rsidR="009765CE" w:rsidRPr="00170EE1">
        <w:fldChar w:fldCharType="end"/>
      </w:r>
      <w:r w:rsidR="009765CE" w:rsidRPr="00170EE1">
        <w:t xml:space="preserve">. </w:t>
      </w:r>
      <w:r w:rsidR="002B2F86" w:rsidRPr="00170EE1">
        <w:t>The seven stages include</w:t>
      </w:r>
      <w:r w:rsidR="00F7072D" w:rsidRPr="00170EE1">
        <w:t>d</w:t>
      </w:r>
      <w:r w:rsidRPr="00170EE1">
        <w:t xml:space="preserve">: </w:t>
      </w:r>
      <w:r w:rsidR="00B02E57" w:rsidRPr="00170EE1">
        <w:t>‘</w:t>
      </w:r>
      <w:r w:rsidRPr="00170EE1">
        <w:t>1. Getting started</w:t>
      </w:r>
      <w:r w:rsidR="00C308E4" w:rsidRPr="00170EE1">
        <w:t>,</w:t>
      </w:r>
      <w:r w:rsidRPr="00170EE1">
        <w:t xml:space="preserve"> 2. Deciding what is relevant to the initial interest</w:t>
      </w:r>
      <w:r w:rsidR="00C308E4" w:rsidRPr="00170EE1">
        <w:t>,</w:t>
      </w:r>
      <w:r w:rsidRPr="00170EE1">
        <w:t xml:space="preserve"> 3. Reading the studies</w:t>
      </w:r>
      <w:r w:rsidR="00C308E4" w:rsidRPr="00170EE1">
        <w:t>,</w:t>
      </w:r>
      <w:r w:rsidRPr="00170EE1">
        <w:t xml:space="preserve"> 4. Determining how the studies are related</w:t>
      </w:r>
      <w:r w:rsidR="00C308E4" w:rsidRPr="00170EE1">
        <w:t>,</w:t>
      </w:r>
      <w:r w:rsidRPr="00170EE1">
        <w:t xml:space="preserve"> 5. Translating the studies into one another</w:t>
      </w:r>
      <w:r w:rsidR="00C308E4" w:rsidRPr="00170EE1">
        <w:t>,</w:t>
      </w:r>
      <w:r w:rsidRPr="00170EE1">
        <w:t xml:space="preserve"> 6. Synthesising translations</w:t>
      </w:r>
      <w:r w:rsidR="00C308E4" w:rsidRPr="00170EE1">
        <w:t>, and</w:t>
      </w:r>
      <w:r w:rsidRPr="00170EE1">
        <w:t xml:space="preserve"> 7. Expressing the synthesis.</w:t>
      </w:r>
      <w:r w:rsidR="00B02E57" w:rsidRPr="00170EE1">
        <w:t>’</w:t>
      </w:r>
      <w:r w:rsidR="0049521D" w:rsidRPr="00170EE1">
        <w:t xml:space="preserve"> </w:t>
      </w:r>
      <w:r w:rsidR="00433CF0" w:rsidRPr="00170EE1">
        <w:t xml:space="preserve">We considered whether it would be appropriate to carry out any form of subgrouping of papers as the number identified was large. We decided, however, that based on our initial discussions with the </w:t>
      </w:r>
      <w:r w:rsidR="00EF4484" w:rsidRPr="00170EE1">
        <w:t>PAG</w:t>
      </w:r>
      <w:r w:rsidR="00433CF0" w:rsidRPr="00170EE1">
        <w:t xml:space="preserve">, that the emphasis in the synthesis should be </w:t>
      </w:r>
      <w:r w:rsidR="00BF4ABE" w:rsidRPr="00170EE1">
        <w:t>on an overall,</w:t>
      </w:r>
      <w:r w:rsidR="00433CF0" w:rsidRPr="00170EE1">
        <w:t xml:space="preserve"> holistic view of support, drawing all the fac</w:t>
      </w:r>
      <w:r w:rsidR="00EF4484" w:rsidRPr="00170EE1">
        <w:t>et</w:t>
      </w:r>
      <w:r w:rsidR="00433CF0" w:rsidRPr="00170EE1">
        <w:t>s together</w:t>
      </w:r>
      <w:r w:rsidR="00EF4484" w:rsidRPr="00170EE1">
        <w:t>,</w:t>
      </w:r>
      <w:r w:rsidR="00433CF0" w:rsidRPr="00170EE1">
        <w:t xml:space="preserve"> but focused on the patient’s perspective. </w:t>
      </w:r>
      <w:r w:rsidR="00F00892" w:rsidRPr="00170EE1">
        <w:t xml:space="preserve">We </w:t>
      </w:r>
      <w:r w:rsidR="006F3D89" w:rsidRPr="00170EE1">
        <w:t xml:space="preserve">read and re-read </w:t>
      </w:r>
      <w:r w:rsidR="00D70F9C" w:rsidRPr="00170EE1">
        <w:t xml:space="preserve">the </w:t>
      </w:r>
      <w:r w:rsidR="0072417F" w:rsidRPr="00170EE1">
        <w:t xml:space="preserve">included </w:t>
      </w:r>
      <w:r w:rsidR="00F00892" w:rsidRPr="00170EE1">
        <w:t xml:space="preserve">studies </w:t>
      </w:r>
      <w:r w:rsidR="00712730" w:rsidRPr="00170EE1">
        <w:t xml:space="preserve">to identify </w:t>
      </w:r>
      <w:r w:rsidR="0072417F" w:rsidRPr="00170EE1">
        <w:t xml:space="preserve">the </w:t>
      </w:r>
      <w:r w:rsidR="00A95557" w:rsidRPr="00170EE1">
        <w:t>key</w:t>
      </w:r>
      <w:r w:rsidR="000A28E1" w:rsidRPr="00170EE1" w:rsidDel="000A28E1">
        <w:t xml:space="preserve"> </w:t>
      </w:r>
      <w:r w:rsidR="00A95557" w:rsidRPr="00170EE1">
        <w:t>/</w:t>
      </w:r>
      <w:r w:rsidR="00F00892" w:rsidRPr="00170EE1">
        <w:t>recurring concepts related to support issues</w:t>
      </w:r>
      <w:r w:rsidR="00E91BCE" w:rsidRPr="00170EE1">
        <w:t xml:space="preserve">. </w:t>
      </w:r>
      <w:r w:rsidR="007B1804" w:rsidRPr="00170EE1">
        <w:t xml:space="preserve">First, second and third order constructs were identified. First order constructs refer to participant reported perspectives, beliefs and experiences, </w:t>
      </w:r>
      <w:r w:rsidR="0015200C" w:rsidRPr="00170EE1">
        <w:t xml:space="preserve">while </w:t>
      </w:r>
      <w:r w:rsidR="007B1804" w:rsidRPr="00170EE1">
        <w:t xml:space="preserve">second order constructs pertain to author interpretations of participant accounts, and third order constructs </w:t>
      </w:r>
      <w:r w:rsidR="001C3C3D" w:rsidRPr="00170EE1">
        <w:t xml:space="preserve">are those generated by </w:t>
      </w:r>
      <w:r w:rsidR="007B1804" w:rsidRPr="00170EE1">
        <w:t xml:space="preserve">the current </w:t>
      </w:r>
      <w:r w:rsidR="001C3C3D" w:rsidRPr="00170EE1">
        <w:t>review</w:t>
      </w:r>
      <w:r w:rsidR="007B1804" w:rsidRPr="00170EE1">
        <w:t xml:space="preserve"> team (Atkins</w:t>
      </w:r>
      <w:r w:rsidR="00587639" w:rsidRPr="00170EE1">
        <w:t xml:space="preserve"> et al.,</w:t>
      </w:r>
      <w:r w:rsidR="007B1804" w:rsidRPr="00170EE1">
        <w:t xml:space="preserve">  2008). </w:t>
      </w:r>
      <w:r w:rsidR="00CD0146" w:rsidRPr="00170EE1">
        <w:rPr>
          <w:color w:val="000000"/>
        </w:rPr>
        <w:t>Quotes from participants in the original studies (as opposed to quote pertaining to the researchers' interpretations) are identified as such in the findings.</w:t>
      </w:r>
    </w:p>
    <w:p w14:paraId="22D5C8BA" w14:textId="75593C5B" w:rsidR="00567046" w:rsidRPr="00170EE1" w:rsidRDefault="003B4F55" w:rsidP="00492752">
      <w:pPr>
        <w:spacing w:line="480" w:lineRule="auto"/>
        <w:ind w:firstLine="720"/>
      </w:pPr>
      <w:r w:rsidRPr="00170EE1">
        <w:t xml:space="preserve">In the first and second order analyses, </w:t>
      </w:r>
      <w:r w:rsidR="00BF4ABE" w:rsidRPr="00170EE1">
        <w:t xml:space="preserve">XX </w:t>
      </w:r>
      <w:r w:rsidR="00236D60" w:rsidRPr="00170EE1">
        <w:t xml:space="preserve">and </w:t>
      </w:r>
      <w:r w:rsidR="00BF4ABE" w:rsidRPr="00170EE1">
        <w:t xml:space="preserve">XX </w:t>
      </w:r>
      <w:r w:rsidRPr="00170EE1">
        <w:t xml:space="preserve">identified recurring concepts from patient quotes </w:t>
      </w:r>
      <w:r w:rsidR="000A28E1" w:rsidRPr="00170EE1">
        <w:t xml:space="preserve">(first order constructs) </w:t>
      </w:r>
      <w:r w:rsidRPr="00170EE1">
        <w:t>and the corresponding</w:t>
      </w:r>
      <w:r w:rsidR="002225FC" w:rsidRPr="00170EE1">
        <w:t xml:space="preserve"> publication</w:t>
      </w:r>
      <w:r w:rsidRPr="00170EE1">
        <w:t xml:space="preserve"> author interpretations</w:t>
      </w:r>
      <w:r w:rsidR="000A28E1" w:rsidRPr="00170EE1">
        <w:t xml:space="preserve"> (second order constructs)</w:t>
      </w:r>
      <w:r w:rsidR="002B52C2" w:rsidRPr="00170EE1">
        <w:t xml:space="preserve">. </w:t>
      </w:r>
      <w:r w:rsidR="00E91BCE" w:rsidRPr="00170EE1">
        <w:t xml:space="preserve">We explored </w:t>
      </w:r>
      <w:r w:rsidR="00B60E02" w:rsidRPr="00170EE1">
        <w:t xml:space="preserve">the </w:t>
      </w:r>
      <w:r w:rsidR="00B02E57" w:rsidRPr="00170EE1">
        <w:t>links</w:t>
      </w:r>
      <w:r w:rsidR="00B60E02" w:rsidRPr="00170EE1">
        <w:t xml:space="preserve"> between the </w:t>
      </w:r>
      <w:r w:rsidR="00621A84" w:rsidRPr="00170EE1">
        <w:t xml:space="preserve">key </w:t>
      </w:r>
      <w:r w:rsidR="00B60E02" w:rsidRPr="00170EE1">
        <w:t xml:space="preserve">concepts from different </w:t>
      </w:r>
      <w:r w:rsidR="00B02E57" w:rsidRPr="00170EE1">
        <w:t>articles</w:t>
      </w:r>
      <w:r w:rsidR="0072417F" w:rsidRPr="00170EE1">
        <w:t xml:space="preserve"> by creati</w:t>
      </w:r>
      <w:r w:rsidR="00D151CF" w:rsidRPr="00170EE1">
        <w:t>n</w:t>
      </w:r>
      <w:r w:rsidR="0072417F" w:rsidRPr="00170EE1">
        <w:t>g</w:t>
      </w:r>
      <w:r w:rsidR="00D151CF" w:rsidRPr="00170EE1">
        <w:t xml:space="preserve"> a comprehensive grid</w:t>
      </w:r>
      <w:r w:rsidR="00E660E4" w:rsidRPr="00170EE1">
        <w:t xml:space="preserve"> </w:t>
      </w:r>
      <w:r w:rsidR="00EF0199" w:rsidRPr="00170EE1">
        <w:t xml:space="preserve">using </w:t>
      </w:r>
      <w:r w:rsidR="00E660E4" w:rsidRPr="00170EE1">
        <w:t xml:space="preserve">Microsoft </w:t>
      </w:r>
      <w:r w:rsidR="000A28E1" w:rsidRPr="00170EE1">
        <w:t>E</w:t>
      </w:r>
      <w:r w:rsidR="00E660E4" w:rsidRPr="00170EE1">
        <w:t>xcel</w:t>
      </w:r>
      <w:r w:rsidR="00EF0199" w:rsidRPr="00170EE1">
        <w:t xml:space="preserve"> software as recommended by France et al. (2015),</w:t>
      </w:r>
      <w:r w:rsidR="00D151CF" w:rsidRPr="00170EE1">
        <w:t xml:space="preserve"> in which we included the key concepts </w:t>
      </w:r>
      <w:r w:rsidR="0072417F" w:rsidRPr="00170EE1">
        <w:t xml:space="preserve">from each paper </w:t>
      </w:r>
      <w:r w:rsidR="003A6193" w:rsidRPr="00170EE1">
        <w:t>with</w:t>
      </w:r>
      <w:r w:rsidR="00D151CF" w:rsidRPr="00170EE1">
        <w:t xml:space="preserve"> </w:t>
      </w:r>
      <w:r w:rsidR="00B946B1" w:rsidRPr="00170EE1">
        <w:t xml:space="preserve">the corresponding </w:t>
      </w:r>
      <w:r w:rsidR="0072417F" w:rsidRPr="00170EE1">
        <w:t xml:space="preserve">patient </w:t>
      </w:r>
      <w:r w:rsidR="00B946B1" w:rsidRPr="00170EE1">
        <w:t xml:space="preserve">quotes and author </w:t>
      </w:r>
      <w:r w:rsidR="00D151CF" w:rsidRPr="00170EE1">
        <w:t>i</w:t>
      </w:r>
      <w:r w:rsidR="003A6193" w:rsidRPr="00170EE1">
        <w:t>nterpretations and explanations</w:t>
      </w:r>
      <w:r w:rsidR="00D151CF" w:rsidRPr="00170EE1">
        <w:t xml:space="preserve">. </w:t>
      </w:r>
      <w:r w:rsidR="00CC6AE5" w:rsidRPr="00170EE1">
        <w:t xml:space="preserve">The studies were </w:t>
      </w:r>
      <w:r w:rsidR="00CC6AE5" w:rsidRPr="00170EE1">
        <w:lastRenderedPageBreak/>
        <w:t>represented in columns and the concepts were in rows</w:t>
      </w:r>
      <w:r w:rsidR="00621A84" w:rsidRPr="00170EE1">
        <w:t xml:space="preserve"> which </w:t>
      </w:r>
      <w:r w:rsidR="003D122E" w:rsidRPr="00170EE1">
        <w:t xml:space="preserve">helped </w:t>
      </w:r>
      <w:r w:rsidR="00BC7E8F" w:rsidRPr="00170EE1">
        <w:t xml:space="preserve">to </w:t>
      </w:r>
      <w:r w:rsidR="003D122E" w:rsidRPr="00170EE1">
        <w:t>establish the relationship between studies</w:t>
      </w:r>
      <w:r w:rsidR="0071794F" w:rsidRPr="00170EE1">
        <w:t xml:space="preserve"> – </w:t>
      </w:r>
      <w:r w:rsidR="00AB3322" w:rsidRPr="00170EE1">
        <w:t>i.e.</w:t>
      </w:r>
      <w:r w:rsidR="001F4542" w:rsidRPr="00170EE1">
        <w:t xml:space="preserve"> the</w:t>
      </w:r>
      <w:r w:rsidR="00AB3322" w:rsidRPr="00170EE1">
        <w:t xml:space="preserve"> </w:t>
      </w:r>
      <w:r w:rsidR="0071794F" w:rsidRPr="00170EE1">
        <w:t>translation of studies</w:t>
      </w:r>
      <w:r w:rsidR="00BF4ABE" w:rsidRPr="00170EE1">
        <w:t xml:space="preserve"> into one another</w:t>
      </w:r>
      <w:r w:rsidR="001F4542" w:rsidRPr="00170EE1">
        <w:t>.</w:t>
      </w:r>
    </w:p>
    <w:p w14:paraId="01F448DC" w14:textId="0127DC04" w:rsidR="009C0E14" w:rsidRPr="00170EE1" w:rsidRDefault="003E3B94" w:rsidP="00492752">
      <w:pPr>
        <w:spacing w:line="480" w:lineRule="auto"/>
        <w:ind w:firstLine="720"/>
      </w:pPr>
      <w:r w:rsidRPr="00170EE1">
        <w:t>In order to</w:t>
      </w:r>
      <w:r w:rsidR="00503756" w:rsidRPr="00170EE1">
        <w:t xml:space="preserve"> synthesize the translations, </w:t>
      </w:r>
      <w:r w:rsidR="00F3397B" w:rsidRPr="00170EE1">
        <w:t xml:space="preserve">we considered the nature of the relationship between studies. </w:t>
      </w:r>
      <w:r w:rsidR="0024760B" w:rsidRPr="00170EE1">
        <w:t xml:space="preserve">We looked for refutations within the studies as well as identifying </w:t>
      </w:r>
      <w:r w:rsidR="00F3397B" w:rsidRPr="00170EE1">
        <w:t>the reciprocal relationships from which a</w:t>
      </w:r>
      <w:r w:rsidR="00B02E57" w:rsidRPr="00170EE1">
        <w:t xml:space="preserve">n </w:t>
      </w:r>
      <w:r w:rsidR="00F3397B" w:rsidRPr="00170EE1">
        <w:t xml:space="preserve">argument could be developed. </w:t>
      </w:r>
      <w:r w:rsidR="00D151CF" w:rsidRPr="00170EE1">
        <w:t>Third order (</w:t>
      </w:r>
      <w:r w:rsidR="002225FC" w:rsidRPr="00170EE1">
        <w:t xml:space="preserve">current </w:t>
      </w:r>
      <w:r w:rsidR="00C069B9" w:rsidRPr="00170EE1">
        <w:t>review</w:t>
      </w:r>
      <w:r w:rsidR="00D151CF" w:rsidRPr="00170EE1">
        <w:t xml:space="preserve"> team</w:t>
      </w:r>
      <w:r w:rsidR="008D74B0" w:rsidRPr="00170EE1">
        <w:t xml:space="preserve"> constructs</w:t>
      </w:r>
      <w:r w:rsidR="00D151CF" w:rsidRPr="00170EE1">
        <w:t xml:space="preserve">) </w:t>
      </w:r>
      <w:r w:rsidR="008D74B0" w:rsidRPr="00170EE1">
        <w:t xml:space="preserve">interpretations </w:t>
      </w:r>
      <w:r w:rsidR="00D151CF" w:rsidRPr="00170EE1">
        <w:t xml:space="preserve">were identified </w:t>
      </w:r>
      <w:r w:rsidR="007C367D" w:rsidRPr="00170EE1">
        <w:t xml:space="preserve">inductively and </w:t>
      </w:r>
      <w:r w:rsidR="00D151CF" w:rsidRPr="00170EE1">
        <w:t xml:space="preserve">iteratively, and via </w:t>
      </w:r>
      <w:r w:rsidR="00687811" w:rsidRPr="00170EE1">
        <w:t>entire research team</w:t>
      </w:r>
      <w:r w:rsidR="00D151CF" w:rsidRPr="00170EE1">
        <w:t xml:space="preserve"> analytical sessions following methods developed by Malpass</w:t>
      </w:r>
      <w:r w:rsidR="009B18B1" w:rsidRPr="00170EE1">
        <w:t xml:space="preserve"> (2009)</w:t>
      </w:r>
      <w:r w:rsidR="00D151CF" w:rsidRPr="00170EE1">
        <w:t xml:space="preserve"> and colleagues</w:t>
      </w:r>
      <w:r w:rsidR="00F10F7E" w:rsidRPr="00170EE1">
        <w:t>. T</w:t>
      </w:r>
      <w:r w:rsidR="0099757C" w:rsidRPr="00170EE1">
        <w:t>he grid comparing study details and all concepts generated was used to track and document the process across the three orders to arrive at a final systematic analysis</w:t>
      </w:r>
      <w:r w:rsidR="00E01CDE" w:rsidRPr="00170EE1">
        <w:t xml:space="preserve"> and synthesis output</w:t>
      </w:r>
      <w:r w:rsidR="0099757C" w:rsidRPr="00170EE1">
        <w:t xml:space="preserve">. </w:t>
      </w:r>
      <w:r w:rsidR="00DC50CD" w:rsidRPr="00170EE1">
        <w:t>Interpretations</w:t>
      </w:r>
      <w:r w:rsidR="0099757C" w:rsidRPr="00170EE1">
        <w:t xml:space="preserve"> were presented to the </w:t>
      </w:r>
      <w:r w:rsidR="00221122" w:rsidRPr="00170EE1">
        <w:t xml:space="preserve">wider </w:t>
      </w:r>
      <w:r w:rsidR="0099757C" w:rsidRPr="00170EE1">
        <w:t xml:space="preserve">research team and PPIE groups for </w:t>
      </w:r>
      <w:r w:rsidR="00BB51C3" w:rsidRPr="00170EE1">
        <w:t>debate and identification of</w:t>
      </w:r>
      <w:r w:rsidR="0099757C" w:rsidRPr="00170EE1">
        <w:t xml:space="preserve"> congruence</w:t>
      </w:r>
      <w:r w:rsidR="00BB51C3" w:rsidRPr="00170EE1">
        <w:t xml:space="preserve"> and priority</w:t>
      </w:r>
      <w:r w:rsidR="0099757C" w:rsidRPr="00170EE1">
        <w:t xml:space="preserve"> of the interpretations. </w:t>
      </w:r>
      <w:r w:rsidR="00E31FBD" w:rsidRPr="00170EE1">
        <w:t>We drafted</w:t>
      </w:r>
      <w:r w:rsidR="000A28E1" w:rsidRPr="00170EE1">
        <w:t xml:space="preserve"> </w:t>
      </w:r>
      <w:r w:rsidR="00E31FBD" w:rsidRPr="00170EE1">
        <w:t xml:space="preserve">and re-drafted </w:t>
      </w:r>
      <w:r w:rsidR="000A28E1" w:rsidRPr="00170EE1">
        <w:t>a</w:t>
      </w:r>
      <w:r w:rsidR="00E31FBD" w:rsidRPr="00170EE1">
        <w:t xml:space="preserve"> diagramatic</w:t>
      </w:r>
      <w:r w:rsidR="000A28E1" w:rsidRPr="00170EE1">
        <w:t xml:space="preserve"> model </w:t>
      </w:r>
      <w:r w:rsidR="00E31FBD" w:rsidRPr="00170EE1">
        <w:t>until we were satisfied the model represented</w:t>
      </w:r>
      <w:r w:rsidR="000A28E1" w:rsidRPr="00170EE1">
        <w:t xml:space="preserve"> the key/recurring concepts, and the relationship between these and the third order interpretations</w:t>
      </w:r>
      <w:r w:rsidR="00E31FBD" w:rsidRPr="00170EE1">
        <w:t xml:space="preserve">. </w:t>
      </w:r>
      <w:r w:rsidR="00A9573D" w:rsidRPr="00170EE1">
        <w:t>For</w:t>
      </w:r>
      <w:r w:rsidR="00E31FBD" w:rsidRPr="00170EE1">
        <w:t xml:space="preserve"> the</w:t>
      </w:r>
      <w:r w:rsidR="00A9573D" w:rsidRPr="00170EE1">
        <w:t xml:space="preserve"> qualitative sensitivity analysis, we explored the impact </w:t>
      </w:r>
      <w:r w:rsidR="00737275" w:rsidRPr="00170EE1">
        <w:t>of removing</w:t>
      </w:r>
      <w:r w:rsidR="00A9573D" w:rsidRPr="00170EE1">
        <w:t xml:space="preserve"> lower </w:t>
      </w:r>
      <w:r w:rsidR="000A28E1" w:rsidRPr="00170EE1">
        <w:t xml:space="preserve">rated </w:t>
      </w:r>
      <w:r w:rsidR="00A9573D" w:rsidRPr="00170EE1">
        <w:t>studies (</w:t>
      </w:r>
      <w:r w:rsidR="005C0625" w:rsidRPr="00170EE1">
        <w:t xml:space="preserve">those judged </w:t>
      </w:r>
      <w:r w:rsidR="00ED7DF2" w:rsidRPr="00170EE1">
        <w:t xml:space="preserve">by both researchers </w:t>
      </w:r>
      <w:r w:rsidR="005C0625" w:rsidRPr="00170EE1">
        <w:t>not to meet key criteria</w:t>
      </w:r>
      <w:r w:rsidR="00A9573D" w:rsidRPr="00170EE1">
        <w:t>)</w:t>
      </w:r>
      <w:r w:rsidR="00737275" w:rsidRPr="00170EE1">
        <w:t xml:space="preserve"> from the analysis</w:t>
      </w:r>
      <w:r w:rsidR="00E31FBD" w:rsidRPr="00170EE1">
        <w:t xml:space="preserve">, but </w:t>
      </w:r>
      <w:r w:rsidR="002A1A5B" w:rsidRPr="00170EE1">
        <w:t>no changes in findings were</w:t>
      </w:r>
      <w:r w:rsidR="00E31FBD" w:rsidRPr="00170EE1">
        <w:t xml:space="preserve"> discovered.</w:t>
      </w:r>
    </w:p>
    <w:p w14:paraId="2CB11FA3" w14:textId="437B5401" w:rsidR="00055F9B" w:rsidRPr="00170EE1" w:rsidRDefault="00055F9B" w:rsidP="0063004E">
      <w:pPr>
        <w:pStyle w:val="Heading3"/>
        <w:spacing w:line="480" w:lineRule="auto"/>
        <w:rPr>
          <w:rFonts w:ascii="Times New Roman" w:hAnsi="Times New Roman" w:cs="Times New Roman"/>
          <w:b/>
          <w:color w:val="auto"/>
        </w:rPr>
      </w:pPr>
      <w:r w:rsidRPr="00170EE1">
        <w:rPr>
          <w:rFonts w:ascii="Times New Roman" w:hAnsi="Times New Roman" w:cs="Times New Roman"/>
          <w:b/>
          <w:color w:val="auto"/>
        </w:rPr>
        <w:t xml:space="preserve">Study </w:t>
      </w:r>
      <w:r w:rsidR="00272045" w:rsidRPr="00170EE1">
        <w:rPr>
          <w:rFonts w:ascii="Times New Roman" w:hAnsi="Times New Roman" w:cs="Times New Roman"/>
          <w:b/>
          <w:color w:val="auto"/>
        </w:rPr>
        <w:t>characteristics</w:t>
      </w:r>
      <w:r w:rsidR="002225FC" w:rsidRPr="00170EE1">
        <w:rPr>
          <w:rFonts w:ascii="Times New Roman" w:hAnsi="Times New Roman" w:cs="Times New Roman"/>
          <w:b/>
          <w:color w:val="auto"/>
        </w:rPr>
        <w:t xml:space="preserve"> and quality</w:t>
      </w:r>
    </w:p>
    <w:p w14:paraId="3BF99BAD" w14:textId="61CC839E" w:rsidR="00FA1F20" w:rsidRPr="00170EE1" w:rsidRDefault="00053726" w:rsidP="00492752">
      <w:pPr>
        <w:spacing w:line="480" w:lineRule="auto"/>
        <w:ind w:firstLine="720"/>
      </w:pPr>
      <w:r w:rsidRPr="00170EE1">
        <w:t xml:space="preserve">Figure 1 illustrates how final studies were selected, while </w:t>
      </w:r>
      <w:r w:rsidR="00D151CF" w:rsidRPr="00170EE1">
        <w:t xml:space="preserve">Table </w:t>
      </w:r>
      <w:r w:rsidR="00FE3738" w:rsidRPr="00170EE1">
        <w:t xml:space="preserve">1 </w:t>
      </w:r>
      <w:r w:rsidR="0022659F" w:rsidRPr="00170EE1">
        <w:t xml:space="preserve">shows the characteristics of the 47 studies included in this review. </w:t>
      </w:r>
      <w:r w:rsidR="00360AC9" w:rsidRPr="00170EE1">
        <w:t>Studies were published between 199</w:t>
      </w:r>
      <w:r w:rsidR="004C1371" w:rsidRPr="00170EE1">
        <w:t>7 and 2017</w:t>
      </w:r>
      <w:r w:rsidR="0083172B" w:rsidRPr="00170EE1">
        <w:t>,</w:t>
      </w:r>
      <w:r w:rsidR="004C1371" w:rsidRPr="00170EE1">
        <w:t xml:space="preserve"> involved over 1,028 people living with CFS/ME</w:t>
      </w:r>
      <w:r w:rsidR="00172C75" w:rsidRPr="00170EE1">
        <w:t xml:space="preserve">, of </w:t>
      </w:r>
      <w:r w:rsidR="000E4827" w:rsidRPr="00170EE1">
        <w:t xml:space="preserve">whom </w:t>
      </w:r>
      <w:r w:rsidR="00DF6684" w:rsidRPr="00170EE1">
        <w:t>over</w:t>
      </w:r>
      <w:r w:rsidR="008F53CE" w:rsidRPr="00170EE1">
        <w:t xml:space="preserve"> half</w:t>
      </w:r>
      <w:r w:rsidR="00172C75" w:rsidRPr="00170EE1">
        <w:t xml:space="preserve"> were women. </w:t>
      </w:r>
      <w:r w:rsidR="00A97F96" w:rsidRPr="00170EE1">
        <w:t>T</w:t>
      </w:r>
      <w:r w:rsidR="00A26E86" w:rsidRPr="00170EE1">
        <w:t xml:space="preserve">he studies were conducted in </w:t>
      </w:r>
      <w:r w:rsidR="00ED5F2B" w:rsidRPr="00170EE1">
        <w:t>UK= 28; Norw</w:t>
      </w:r>
      <w:r w:rsidR="00374A2A" w:rsidRPr="00170EE1">
        <w:t xml:space="preserve">ay= 7; </w:t>
      </w:r>
      <w:r w:rsidR="00B65C50" w:rsidRPr="00170EE1">
        <w:t>USA= 7; Australia= 4</w:t>
      </w:r>
      <w:r w:rsidR="000A28E1" w:rsidRPr="00170EE1">
        <w:t xml:space="preserve"> (1 of which also include</w:t>
      </w:r>
      <w:r w:rsidR="000E4827" w:rsidRPr="00170EE1">
        <w:t>d</w:t>
      </w:r>
      <w:r w:rsidR="000A28E1" w:rsidRPr="00170EE1">
        <w:t xml:space="preserve"> participants from Canada) and</w:t>
      </w:r>
      <w:r w:rsidR="00B65C50" w:rsidRPr="00170EE1">
        <w:t xml:space="preserve"> Belgium= 1</w:t>
      </w:r>
      <w:r w:rsidR="00374A2A" w:rsidRPr="00170EE1">
        <w:t xml:space="preserve">. </w:t>
      </w:r>
      <w:r w:rsidR="00B61ED2" w:rsidRPr="00170EE1">
        <w:t xml:space="preserve"> </w:t>
      </w:r>
      <w:r w:rsidR="00DB5340" w:rsidRPr="00170EE1">
        <w:t>D</w:t>
      </w:r>
      <w:r w:rsidR="00E455C4" w:rsidRPr="00170EE1">
        <w:t xml:space="preserve">ata </w:t>
      </w:r>
      <w:r w:rsidR="00DB5340" w:rsidRPr="00170EE1">
        <w:t xml:space="preserve">were collected </w:t>
      </w:r>
      <w:r w:rsidR="00E455C4" w:rsidRPr="00170EE1">
        <w:t xml:space="preserve">via semi-structured or </w:t>
      </w:r>
      <w:r w:rsidR="005F6BEA" w:rsidRPr="00170EE1">
        <w:t>unstructured</w:t>
      </w:r>
      <w:r w:rsidR="00E455C4" w:rsidRPr="00170EE1">
        <w:t xml:space="preserve"> interviews</w:t>
      </w:r>
      <w:r w:rsidR="00673750" w:rsidRPr="00170EE1">
        <w:t xml:space="preserve"> (n= </w:t>
      </w:r>
      <w:r w:rsidR="00E455C4" w:rsidRPr="00170EE1">
        <w:t>32</w:t>
      </w:r>
      <w:r w:rsidR="00673750" w:rsidRPr="00170EE1">
        <w:t>)</w:t>
      </w:r>
      <w:r w:rsidR="00E455C4" w:rsidRPr="00170EE1">
        <w:t>; focus groups (n= 4</w:t>
      </w:r>
      <w:r w:rsidR="0012578D" w:rsidRPr="00170EE1">
        <w:t>); written</w:t>
      </w:r>
      <w:r w:rsidR="00E455C4" w:rsidRPr="00170EE1">
        <w:t xml:space="preserve"> accounts (n= 4); mixed interviews and written accounts (n= 3); mixed focus groups and written accounts (n= 2); mixed participant observation and interviews and focus groups (n= 1); mixed interviews and </w:t>
      </w:r>
      <w:r w:rsidR="00E455C4" w:rsidRPr="00170EE1">
        <w:lastRenderedPageBreak/>
        <w:t>focus groups (n= 1). Most of the studies were of high quality</w:t>
      </w:r>
      <w:r w:rsidR="00A61810" w:rsidRPr="00170EE1">
        <w:t>,</w:t>
      </w:r>
      <w:r w:rsidR="00E455C4" w:rsidRPr="00170EE1">
        <w:t xml:space="preserve"> </w:t>
      </w:r>
      <w:r w:rsidR="000A28E1" w:rsidRPr="00170EE1">
        <w:t xml:space="preserve">meeting at least 7 </w:t>
      </w:r>
      <w:r w:rsidR="00313226" w:rsidRPr="00170EE1">
        <w:t>out of</w:t>
      </w:r>
      <w:r w:rsidR="000A28E1" w:rsidRPr="00170EE1">
        <w:t xml:space="preserve"> 10 </w:t>
      </w:r>
      <w:r w:rsidR="00313226" w:rsidRPr="00170EE1">
        <w:t xml:space="preserve">in terms of </w:t>
      </w:r>
      <w:r w:rsidR="000A28E1" w:rsidRPr="00170EE1">
        <w:t>JBI criteria.</w:t>
      </w:r>
      <w:r w:rsidR="00E455C4" w:rsidRPr="00170EE1">
        <w:t xml:space="preserve"> </w:t>
      </w:r>
      <w:r w:rsidR="0010460F" w:rsidRPr="00170EE1">
        <w:t xml:space="preserve">The most common criteria which studies </w:t>
      </w:r>
      <w:r w:rsidR="000A28E1" w:rsidRPr="00170EE1">
        <w:t xml:space="preserve">were judged not </w:t>
      </w:r>
      <w:r w:rsidR="0010460F" w:rsidRPr="00170EE1">
        <w:t>to meet w</w:t>
      </w:r>
      <w:r w:rsidR="00E31FBD" w:rsidRPr="00170EE1">
        <w:t>ere</w:t>
      </w:r>
      <w:r w:rsidR="000A28E1" w:rsidRPr="00170EE1">
        <w:t>: ‘Is there a statement locating the researcher culturally or theoretically?’ and ‘Is the influence of</w:t>
      </w:r>
      <w:r w:rsidR="00E31FBD" w:rsidRPr="00170EE1">
        <w:t xml:space="preserve"> the researcher on the research</w:t>
      </w:r>
      <w:r w:rsidR="000A28E1" w:rsidRPr="00170EE1">
        <w:t>, and vice versa, addressed?</w:t>
      </w:r>
      <w:r w:rsidR="00EA57E2" w:rsidRPr="00170EE1">
        <w:t xml:space="preserve"> These shortcomings </w:t>
      </w:r>
      <w:r w:rsidR="00CF333B" w:rsidRPr="00170EE1">
        <w:t xml:space="preserve">may be </w:t>
      </w:r>
      <w:r w:rsidR="00EA57E2" w:rsidRPr="00170EE1">
        <w:t xml:space="preserve">at least partly due to </w:t>
      </w:r>
      <w:r w:rsidR="0010460F" w:rsidRPr="00170EE1">
        <w:t xml:space="preserve">word </w:t>
      </w:r>
      <w:r w:rsidR="00A61810" w:rsidRPr="00170EE1">
        <w:t>limits</w:t>
      </w:r>
      <w:r w:rsidR="0010460F" w:rsidRPr="00170EE1">
        <w:t xml:space="preserve"> </w:t>
      </w:r>
      <w:r w:rsidR="00A61810" w:rsidRPr="00170EE1">
        <w:t>imposed</w:t>
      </w:r>
      <w:r w:rsidR="0010460F" w:rsidRPr="00170EE1">
        <w:t xml:space="preserve"> by journals</w:t>
      </w:r>
      <w:r w:rsidR="00EA57E2" w:rsidRPr="00170EE1">
        <w:t>.</w:t>
      </w:r>
    </w:p>
    <w:p w14:paraId="181C2323" w14:textId="168085BD" w:rsidR="00800302" w:rsidRPr="00170EE1" w:rsidRDefault="002225FC" w:rsidP="0063004E">
      <w:pPr>
        <w:pStyle w:val="Heading4"/>
        <w:spacing w:line="480" w:lineRule="auto"/>
        <w:rPr>
          <w:rFonts w:ascii="Times New Roman" w:hAnsi="Times New Roman" w:cs="Times New Roman"/>
          <w:b/>
          <w:i w:val="0"/>
          <w:iCs w:val="0"/>
          <w:sz w:val="24"/>
          <w:szCs w:val="24"/>
        </w:rPr>
      </w:pPr>
      <w:r w:rsidRPr="00170EE1">
        <w:rPr>
          <w:rFonts w:ascii="Times New Roman" w:hAnsi="Times New Roman" w:cs="Times New Roman"/>
          <w:b/>
          <w:i w:val="0"/>
          <w:iCs w:val="0"/>
          <w:color w:val="auto"/>
          <w:sz w:val="24"/>
          <w:szCs w:val="24"/>
        </w:rPr>
        <w:t>Results</w:t>
      </w:r>
    </w:p>
    <w:p w14:paraId="0A7CB662" w14:textId="1CB0A440" w:rsidR="007C3660" w:rsidRPr="00170EE1" w:rsidRDefault="002225FC" w:rsidP="00492752">
      <w:pPr>
        <w:spacing w:line="480" w:lineRule="auto"/>
        <w:ind w:firstLine="720"/>
      </w:pPr>
      <w:r w:rsidRPr="00170EE1">
        <w:t xml:space="preserve">Table </w:t>
      </w:r>
      <w:r w:rsidR="00FE3738" w:rsidRPr="00170EE1">
        <w:t xml:space="preserve">2 </w:t>
      </w:r>
      <w:r w:rsidR="00D96190" w:rsidRPr="00170EE1">
        <w:t>o</w:t>
      </w:r>
      <w:r w:rsidRPr="00170EE1">
        <w:t xml:space="preserve">utlines the key/recurring concepts and their definitions from the translation across the 47 studies.  </w:t>
      </w:r>
      <w:r w:rsidR="000D6ADF" w:rsidRPr="00170EE1">
        <w:t>Here, for</w:t>
      </w:r>
      <w:r w:rsidRPr="00170EE1">
        <w:t xml:space="preserve"> each of the </w:t>
      </w:r>
      <w:r w:rsidR="0024760B" w:rsidRPr="00170EE1">
        <w:t xml:space="preserve">16 </w:t>
      </w:r>
      <w:r w:rsidRPr="00170EE1">
        <w:t xml:space="preserve">key/recurring concepts, an illustrative quote is presented for the first order concepts (primary quotes from participants in the studies) and second order concepts (authors’ interpretations from the studies). A full list of all studies in which the concept was identified is also included. </w:t>
      </w:r>
      <w:r w:rsidR="001403E4" w:rsidRPr="00170EE1">
        <w:t>Figure</w:t>
      </w:r>
      <w:r w:rsidR="0010630E" w:rsidRPr="00170EE1">
        <w:t xml:space="preserve"> 2</w:t>
      </w:r>
      <w:r w:rsidR="001403E4" w:rsidRPr="00170EE1">
        <w:t xml:space="preserve"> </w:t>
      </w:r>
      <w:r w:rsidRPr="00170EE1">
        <w:t>summari</w:t>
      </w:r>
      <w:r w:rsidR="005C0625" w:rsidRPr="00170EE1">
        <w:t>s</w:t>
      </w:r>
      <w:r w:rsidRPr="00170EE1">
        <w:t>es</w:t>
      </w:r>
      <w:r w:rsidR="001403E4" w:rsidRPr="00170EE1">
        <w:t xml:space="preserve"> the CFS/ME support model developed from </w:t>
      </w:r>
      <w:r w:rsidRPr="00170EE1">
        <w:t>our</w:t>
      </w:r>
      <w:r w:rsidR="000D6ADF" w:rsidRPr="00170EE1">
        <w:t xml:space="preserve"> interpretations, and below, we summarise our main findings.</w:t>
      </w:r>
      <w:r w:rsidR="0024760B" w:rsidRPr="00170EE1">
        <w:t xml:space="preserve"> The model </w:t>
      </w:r>
      <w:r w:rsidR="00A369F1" w:rsidRPr="00170EE1">
        <w:t>shows</w:t>
      </w:r>
      <w:r w:rsidR="0024760B" w:rsidRPr="00170EE1">
        <w:t xml:space="preserve"> th</w:t>
      </w:r>
      <w:r w:rsidR="00ED7DF2" w:rsidRPr="00170EE1">
        <w:t>e</w:t>
      </w:r>
      <w:r w:rsidR="0024760B" w:rsidRPr="00170EE1">
        <w:t xml:space="preserve"> relationships between the key/recurring concepts and our overarching third order interpretations. It consists of the  background or the ‘scenery’ against which the search for support takes places (e.g. </w:t>
      </w:r>
      <w:r w:rsidR="0025300E" w:rsidRPr="00170EE1">
        <w:t>i</w:t>
      </w:r>
      <w:r w:rsidR="0024760B" w:rsidRPr="00170EE1">
        <w:t xml:space="preserve">nvisibility), key points in the illness </w:t>
      </w:r>
      <w:r w:rsidR="00ED7DF2" w:rsidRPr="00170EE1">
        <w:t>trajectory</w:t>
      </w:r>
      <w:r w:rsidR="0024760B" w:rsidRPr="00170EE1">
        <w:t xml:space="preserve"> (e.g. </w:t>
      </w:r>
      <w:r w:rsidR="007E4850" w:rsidRPr="00170EE1">
        <w:t>f</w:t>
      </w:r>
      <w:r w:rsidR="0024760B" w:rsidRPr="00170EE1">
        <w:t>irst health encounters)</w:t>
      </w:r>
      <w:r w:rsidR="00A369F1" w:rsidRPr="00170EE1">
        <w:t>,</w:t>
      </w:r>
      <w:r w:rsidR="0024760B" w:rsidRPr="00170EE1">
        <w:t xml:space="preserve"> and ongoing </w:t>
      </w:r>
      <w:r w:rsidR="007E4850" w:rsidRPr="00170EE1">
        <w:t xml:space="preserve">psycho-social </w:t>
      </w:r>
      <w:r w:rsidR="0024760B" w:rsidRPr="00170EE1">
        <w:t xml:space="preserve">processes that run alongside </w:t>
      </w:r>
      <w:r w:rsidR="00ED7DF2" w:rsidRPr="00170EE1">
        <w:t>this</w:t>
      </w:r>
      <w:r w:rsidR="0024760B" w:rsidRPr="00170EE1">
        <w:t xml:space="preserve"> trajectory (e.g. reconstructing </w:t>
      </w:r>
      <w:r w:rsidR="00B355F6" w:rsidRPr="00170EE1">
        <w:t>a</w:t>
      </w:r>
      <w:r w:rsidR="0024760B" w:rsidRPr="00170EE1">
        <w:t xml:space="preserve"> social circle</w:t>
      </w:r>
      <w:r w:rsidR="001C3C3D" w:rsidRPr="00170EE1">
        <w:t xml:space="preserve"> and identity</w:t>
      </w:r>
      <w:r w:rsidR="0024760B" w:rsidRPr="00170EE1">
        <w:t>).</w:t>
      </w:r>
    </w:p>
    <w:p w14:paraId="6D6D77B5" w14:textId="45CDD1FB" w:rsidR="007C3660" w:rsidRPr="00170EE1" w:rsidRDefault="007C3660" w:rsidP="0063004E">
      <w:pPr>
        <w:spacing w:line="480" w:lineRule="auto"/>
        <w:rPr>
          <w:b/>
        </w:rPr>
      </w:pPr>
      <w:r w:rsidRPr="00170EE1">
        <w:rPr>
          <w:b/>
        </w:rPr>
        <w:t>1.</w:t>
      </w:r>
      <w:r w:rsidRPr="00170EE1">
        <w:rPr>
          <w:b/>
        </w:rPr>
        <w:tab/>
        <w:t xml:space="preserve">‘Invisibility’ </w:t>
      </w:r>
      <w:r w:rsidR="003D6046" w:rsidRPr="00170EE1">
        <w:rPr>
          <w:b/>
        </w:rPr>
        <w:t>in relationships</w:t>
      </w:r>
      <w:r w:rsidRPr="00170EE1">
        <w:rPr>
          <w:b/>
        </w:rPr>
        <w:t xml:space="preserve">– </w:t>
      </w:r>
      <w:r w:rsidR="00316FC2" w:rsidRPr="00170EE1">
        <w:rPr>
          <w:b/>
        </w:rPr>
        <w:t>gaining support for</w:t>
      </w:r>
      <w:r w:rsidR="000E741C" w:rsidRPr="00170EE1">
        <w:rPr>
          <w:b/>
        </w:rPr>
        <w:t xml:space="preserve"> </w:t>
      </w:r>
      <w:r w:rsidR="005C0625" w:rsidRPr="00170EE1">
        <w:rPr>
          <w:b/>
        </w:rPr>
        <w:t>‘</w:t>
      </w:r>
      <w:r w:rsidR="000E741C" w:rsidRPr="00170EE1">
        <w:rPr>
          <w:b/>
        </w:rPr>
        <w:t>an invisible illness</w:t>
      </w:r>
      <w:r w:rsidR="005C0625" w:rsidRPr="00170EE1">
        <w:rPr>
          <w:b/>
        </w:rPr>
        <w:t xml:space="preserve">’ </w:t>
      </w:r>
    </w:p>
    <w:p w14:paraId="526920B4" w14:textId="61D5A3D2" w:rsidR="007368B4" w:rsidRPr="00170EE1" w:rsidRDefault="00EE1BCA" w:rsidP="00492752">
      <w:pPr>
        <w:spacing w:line="480" w:lineRule="auto"/>
        <w:ind w:firstLine="720"/>
      </w:pPr>
      <w:r w:rsidRPr="00170EE1">
        <w:t>CFS</w:t>
      </w:r>
      <w:r w:rsidR="00E0054C" w:rsidRPr="00170EE1">
        <w:t>/</w:t>
      </w:r>
      <w:r w:rsidRPr="00170EE1">
        <w:t>ME is rendered invisible</w:t>
      </w:r>
      <w:r w:rsidR="00406B4C" w:rsidRPr="00170EE1">
        <w:t xml:space="preserve"> </w:t>
      </w:r>
      <w:r w:rsidR="000E15E0" w:rsidRPr="00170EE1">
        <w:t>by</w:t>
      </w:r>
      <w:r w:rsidR="0015200C" w:rsidRPr="00170EE1">
        <w:t xml:space="preserve"> the kind of</w:t>
      </w:r>
      <w:r w:rsidR="000E15E0" w:rsidRPr="00170EE1">
        <w:t xml:space="preserve"> social</w:t>
      </w:r>
      <w:r w:rsidR="0015200C" w:rsidRPr="00170EE1">
        <w:t>ity</w:t>
      </w:r>
      <w:r w:rsidR="000E15E0" w:rsidRPr="00170EE1">
        <w:t xml:space="preserve"> </w:t>
      </w:r>
      <w:r w:rsidR="00E518DB" w:rsidRPr="00170EE1">
        <w:t>encouraged by the condition</w:t>
      </w:r>
      <w:r w:rsidR="000A6A1E" w:rsidRPr="00170EE1">
        <w:t>(s)</w:t>
      </w:r>
      <w:r w:rsidR="00406B4C" w:rsidRPr="00170EE1">
        <w:t>.</w:t>
      </w:r>
      <w:r w:rsidR="00F36783" w:rsidRPr="00170EE1">
        <w:t xml:space="preserve"> </w:t>
      </w:r>
      <w:r w:rsidR="005C0625" w:rsidRPr="00170EE1">
        <w:t xml:space="preserve">The </w:t>
      </w:r>
      <w:r w:rsidR="000348A5" w:rsidRPr="00170EE1">
        <w:t>description of</w:t>
      </w:r>
      <w:r w:rsidR="005C0625" w:rsidRPr="00170EE1">
        <w:t xml:space="preserve"> ‘invisible illness’ or similar </w:t>
      </w:r>
      <w:r w:rsidR="0024760B" w:rsidRPr="00170EE1">
        <w:t>constructs were</w:t>
      </w:r>
      <w:r w:rsidR="005C0625" w:rsidRPr="00170EE1">
        <w:t xml:space="preserve"> frequently encountered</w:t>
      </w:r>
      <w:r w:rsidR="007368B4" w:rsidRPr="00170EE1">
        <w:t xml:space="preserve"> in studies</w:t>
      </w:r>
      <w:r w:rsidR="00051857" w:rsidRPr="00170EE1">
        <w:t xml:space="preserve"> </w:t>
      </w:r>
      <w:r w:rsidR="00051857" w:rsidRPr="00170EE1">
        <w:fldChar w:fldCharType="begin">
          <w:fldData xml:space="preserve">PEVuZE5vdGU+PENpdGU+PEF1dGhvcj5DaGV3LUdyYWhhbTwvQXV0aG9yPjxZZWFyPjIwMDg8L1ll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</w:fldData>
        </w:fldChar>
      </w:r>
      <w:r w:rsidR="00932A81" w:rsidRPr="00170EE1">
        <w:instrText xml:space="preserve"> ADDIN EN.CITE </w:instrText>
      </w:r>
      <w:r w:rsidR="00932A81" w:rsidRPr="00170EE1">
        <w:fldChar w:fldCharType="begin">
          <w:fldData xml:space="preserve">PEVuZE5vdGU+PENpdGU+PEF1dGhvcj5DaGV3LUdyYWhhbTwvQXV0aG9yPjxZZWFyPjIwMDg8L1ll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</w:fldData>
        </w:fldChar>
      </w:r>
      <w:r w:rsidR="00932A81" w:rsidRPr="00170EE1">
        <w:instrText xml:space="preserve"> ADDIN EN.CITE.DATA </w:instrText>
      </w:r>
      <w:r w:rsidR="00932A81" w:rsidRPr="00170EE1">
        <w:fldChar w:fldCharType="end"/>
      </w:r>
      <w:r w:rsidR="00051857" w:rsidRPr="00170EE1">
        <w:fldChar w:fldCharType="separate"/>
      </w:r>
      <w:r w:rsidR="00932A81" w:rsidRPr="00170EE1">
        <w:rPr>
          <w:noProof/>
        </w:rPr>
        <w:t xml:space="preserve">(Best &amp; Butler, 2013; </w:t>
      </w:r>
      <w:r w:rsidR="00223A30" w:rsidRPr="00170EE1">
        <w:rPr>
          <w:noProof/>
        </w:rPr>
        <w:t>XXX</w:t>
      </w:r>
      <w:r w:rsidR="00054053" w:rsidRPr="00170EE1">
        <w:rPr>
          <w:noProof/>
        </w:rPr>
        <w:t xml:space="preserve"> blinded for anonymous review</w:t>
      </w:r>
      <w:r w:rsidR="00932A81" w:rsidRPr="00170EE1">
        <w:rPr>
          <w:noProof/>
        </w:rPr>
        <w:t>; Dickson, Knussen, &amp; Flowers, 2007; Edwards, Thompson, &amp; Blair, 2007; Hannon et al., 2012; Ware, 1992; Williams, Christopher, &amp; Jenkinson, 2019)</w:t>
      </w:r>
      <w:r w:rsidR="00051857" w:rsidRPr="00170EE1">
        <w:fldChar w:fldCharType="end"/>
      </w:r>
      <w:r w:rsidR="005C0625" w:rsidRPr="00170EE1">
        <w:t xml:space="preserve">. </w:t>
      </w:r>
      <w:r w:rsidR="00EA1A55" w:rsidRPr="00170EE1">
        <w:t xml:space="preserve">As a kind of </w:t>
      </w:r>
      <w:r w:rsidR="00A734AB" w:rsidRPr="00170EE1">
        <w:t>“</w:t>
      </w:r>
      <w:r w:rsidR="00EA1A55" w:rsidRPr="00170EE1">
        <w:t>relational good</w:t>
      </w:r>
      <w:r w:rsidR="00A734AB" w:rsidRPr="00170EE1">
        <w:t>”</w:t>
      </w:r>
      <w:r w:rsidR="00EA1A55" w:rsidRPr="00170EE1">
        <w:t xml:space="preserve"> (or perhaps </w:t>
      </w:r>
      <w:r w:rsidR="00A734AB" w:rsidRPr="00170EE1">
        <w:t>“</w:t>
      </w:r>
      <w:r w:rsidR="00EA1A55" w:rsidRPr="00170EE1">
        <w:t>relational evil</w:t>
      </w:r>
      <w:r w:rsidR="00A734AB" w:rsidRPr="00170EE1">
        <w:t>”</w:t>
      </w:r>
      <w:r w:rsidR="00EA1A55" w:rsidRPr="00170EE1">
        <w:t xml:space="preserve"> as Donati (2019) might put it)</w:t>
      </w:r>
      <w:r w:rsidR="007E2B9A" w:rsidRPr="00170EE1">
        <w:t xml:space="preserve"> (p. 249)</w:t>
      </w:r>
      <w:r w:rsidR="00EA1A55" w:rsidRPr="00170EE1">
        <w:t>, i</w:t>
      </w:r>
      <w:r w:rsidR="000F738C" w:rsidRPr="00170EE1">
        <w:t>nvisibility</w:t>
      </w:r>
      <w:r w:rsidR="00D96190" w:rsidRPr="00170EE1">
        <w:t xml:space="preserve"> of CFS/ME</w:t>
      </w:r>
      <w:r w:rsidR="000F738C" w:rsidRPr="00170EE1">
        <w:t xml:space="preserve"> </w:t>
      </w:r>
      <w:r w:rsidR="00A33E3A" w:rsidRPr="00170EE1">
        <w:t>emerges</w:t>
      </w:r>
      <w:r w:rsidR="00C24A6B" w:rsidRPr="00170EE1">
        <w:t xml:space="preserve"> in relation to other people (e.g. family</w:t>
      </w:r>
      <w:r w:rsidR="00406B4C" w:rsidRPr="00170EE1">
        <w:t xml:space="preserve">, </w:t>
      </w:r>
      <w:r w:rsidR="00C24A6B" w:rsidRPr="00170EE1">
        <w:t>friends</w:t>
      </w:r>
      <w:r w:rsidR="00406B4C" w:rsidRPr="00170EE1">
        <w:t xml:space="preserve"> and professionals</w:t>
      </w:r>
      <w:r w:rsidR="00C24A6B" w:rsidRPr="00170EE1">
        <w:t xml:space="preserve">), </w:t>
      </w:r>
      <w:r w:rsidR="00A33E3A" w:rsidRPr="00170EE1">
        <w:t>and</w:t>
      </w:r>
      <w:r w:rsidR="00C24A6B" w:rsidRPr="00170EE1">
        <w:t xml:space="preserve"> the condition is</w:t>
      </w:r>
      <w:r w:rsidR="00A33E3A" w:rsidRPr="00170EE1">
        <w:t xml:space="preserve"> mostly</w:t>
      </w:r>
      <w:r w:rsidR="00267990" w:rsidRPr="00170EE1">
        <w:t xml:space="preserve"> </w:t>
      </w:r>
      <w:r w:rsidR="00267990" w:rsidRPr="00170EE1">
        <w:lastRenderedPageBreak/>
        <w:t>only</w:t>
      </w:r>
      <w:r w:rsidR="00C24A6B" w:rsidRPr="00170EE1">
        <w:t xml:space="preserve"> visible to those who have it</w:t>
      </w:r>
      <w:r w:rsidR="005C0625" w:rsidRPr="00170EE1">
        <w:t>.</w:t>
      </w:r>
      <w:r w:rsidR="00C24A6B" w:rsidRPr="00170EE1">
        <w:t xml:space="preserve"> </w:t>
      </w:r>
      <w:r w:rsidR="005C0625" w:rsidRPr="00170EE1">
        <w:t xml:space="preserve">This overarching theme </w:t>
      </w:r>
      <w:r w:rsidR="000348A5" w:rsidRPr="00170EE1">
        <w:t xml:space="preserve">(third order </w:t>
      </w:r>
      <w:r w:rsidR="0024760B" w:rsidRPr="00170EE1">
        <w:t>intrepretation</w:t>
      </w:r>
      <w:r w:rsidR="000348A5" w:rsidRPr="00170EE1">
        <w:t xml:space="preserve">) </w:t>
      </w:r>
      <w:r w:rsidR="005C0625" w:rsidRPr="00170EE1">
        <w:t xml:space="preserve">incorporates </w:t>
      </w:r>
      <w:r w:rsidR="001504C9" w:rsidRPr="00170EE1">
        <w:t xml:space="preserve">not only </w:t>
      </w:r>
      <w:r w:rsidR="005C0625" w:rsidRPr="00170EE1">
        <w:t>the invisibility of the illness</w:t>
      </w:r>
      <w:r w:rsidR="00406B4C" w:rsidRPr="00170EE1">
        <w:t xml:space="preserve"> in society where there are no specific signs of disease</w:t>
      </w:r>
      <w:r w:rsidR="000E15E0" w:rsidRPr="00170EE1">
        <w:t xml:space="preserve"> available</w:t>
      </w:r>
      <w:r w:rsidR="005C0625" w:rsidRPr="00170EE1">
        <w:t xml:space="preserve"> </w:t>
      </w:r>
      <w:r w:rsidR="000348A5" w:rsidRPr="00170EE1">
        <w:t>(</w:t>
      </w:r>
      <w:r w:rsidR="007E4850" w:rsidRPr="00170EE1">
        <w:t>K</w:t>
      </w:r>
      <w:r w:rsidR="000348A5" w:rsidRPr="00170EE1">
        <w:t>ey/recurring concept 1)</w:t>
      </w:r>
      <w:r w:rsidR="00C24A6B" w:rsidRPr="00170EE1">
        <w:t>,</w:t>
      </w:r>
      <w:r w:rsidR="000348A5" w:rsidRPr="00170EE1">
        <w:t xml:space="preserve"> </w:t>
      </w:r>
      <w:r w:rsidR="001504C9" w:rsidRPr="00170EE1">
        <w:t>but also the</w:t>
      </w:r>
      <w:r w:rsidR="005C0625" w:rsidRPr="00170EE1">
        <w:t xml:space="preserve"> invisibility of the person</w:t>
      </w:r>
      <w:r w:rsidR="00C24A6B" w:rsidRPr="00170EE1">
        <w:t xml:space="preserve"> as </w:t>
      </w:r>
      <w:r w:rsidR="000E15E0" w:rsidRPr="00170EE1">
        <w:t xml:space="preserve">they are </w:t>
      </w:r>
      <w:r w:rsidR="00C24A6B" w:rsidRPr="00170EE1">
        <w:t>socially</w:t>
      </w:r>
      <w:r w:rsidR="000E15E0" w:rsidRPr="00170EE1">
        <w:t xml:space="preserve"> constituted: </w:t>
      </w:r>
      <w:r w:rsidR="00406B4C" w:rsidRPr="00170EE1">
        <w:t>People</w:t>
      </w:r>
      <w:r w:rsidR="008E49B1" w:rsidRPr="00170EE1">
        <w:t xml:space="preserve"> with CFS/ME</w:t>
      </w:r>
      <w:r w:rsidR="00C24A6B" w:rsidRPr="00170EE1">
        <w:t xml:space="preserve"> avoid</w:t>
      </w:r>
      <w:r w:rsidR="000348A5" w:rsidRPr="00170EE1">
        <w:t xml:space="preserve"> places, situations and </w:t>
      </w:r>
      <w:r w:rsidR="008E49B1" w:rsidRPr="00170EE1">
        <w:t xml:space="preserve">others </w:t>
      </w:r>
      <w:r w:rsidR="000348A5" w:rsidRPr="00170EE1">
        <w:t xml:space="preserve">perceived to </w:t>
      </w:r>
      <w:r w:rsidR="001504C9" w:rsidRPr="00170EE1">
        <w:t xml:space="preserve">negatively </w:t>
      </w:r>
      <w:r w:rsidR="000348A5" w:rsidRPr="00170EE1">
        <w:t xml:space="preserve">impact on their illness </w:t>
      </w:r>
      <w:r w:rsidR="004E276E" w:rsidRPr="00170EE1">
        <w:fldChar w:fldCharType="begin"/>
      </w:r>
      <w:r w:rsidR="00932A81" w:rsidRPr="00170EE1">
        <w:instrText xml:space="preserve"> ADDIN EN.CITE &lt;EndNote&gt;&lt;Cite&gt;&lt;Author&gt;Lian&lt;/Author&gt;&lt;Year&gt;2016&lt;/Year&gt;&lt;RecNum&gt;106&lt;/RecNum&gt;&lt;DisplayText&gt;(Lian &amp;amp; Rapport, 2016)&lt;/DisplayText&gt;&lt;record&gt;&lt;rec-number&gt;106&lt;/rec-number&gt;&lt;foreign-keys&gt;&lt;key app="EN" db-id="szd999tpsz9rpre2ar9pw9pktrr0spf0z9ra" timestamp="1561729721"&gt;106&lt;/key&gt;&lt;/foreign-keys&gt;&lt;ref-type name="Journal Article"&gt;17&lt;/ref-type&gt;&lt;contributors&gt;&lt;authors&gt;&lt;author&gt;Lian, O. S.&lt;/author&gt;&lt;author&gt;Rapport, F.&lt;/author&gt;&lt;/authors&gt;&lt;/contributors&gt;&lt;auth-address&gt;University of Tromso - The Arctic University of Norway, Norway.&amp;#xD;University of Tromso - The Arctic University of Norway, Norway; Macquarie University, Australia.&lt;/auth-address&gt;&lt;titles&gt;&lt;title&gt;Life according to ME: Caught in the ebb-tide&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pages&gt;578-598&lt;/pages&gt;&lt;volume&gt;20&lt;/volume&gt;&lt;number&gt;6&lt;/number&gt;&lt;edition&gt;2016/01/13&lt;/edition&gt;&lt;dates&gt;&lt;year&gt;2016&lt;/year&gt;&lt;pub-dates&gt;&lt;date&gt;Nov&lt;/date&gt;&lt;/pub-dates&gt;&lt;/dates&gt;&lt;isbn&gt;1461-7196 (Electronic)&amp;#xD;1363-4593 (Linking)&lt;/isbn&gt;&lt;accession-num&gt;26755549&lt;/accession-num&gt;&lt;urls&gt;&lt;/urls&gt;&lt;electronic-resource-num&gt;10.1177/1363459315622041&lt;/electronic-resource-num&gt;&lt;remote-database-provider&gt;NLM&lt;/remote-database-provider&gt;&lt;language&gt;eng&lt;/language&gt;&lt;/record&gt;&lt;/Cite&gt;&lt;/EndNote&gt;</w:instrText>
      </w:r>
      <w:r w:rsidR="004E276E" w:rsidRPr="00170EE1">
        <w:fldChar w:fldCharType="separate"/>
      </w:r>
      <w:r w:rsidR="00932A81" w:rsidRPr="00170EE1">
        <w:rPr>
          <w:noProof/>
        </w:rPr>
        <w:t>(Lian &amp; Rapport, 2016)</w:t>
      </w:r>
      <w:r w:rsidR="004E276E" w:rsidRPr="00170EE1">
        <w:fldChar w:fldCharType="end"/>
      </w:r>
      <w:r w:rsidR="001504C9" w:rsidRPr="00170EE1">
        <w:t xml:space="preserve">. </w:t>
      </w:r>
      <w:r w:rsidR="00406B4C" w:rsidRPr="00170EE1">
        <w:t>Although people may</w:t>
      </w:r>
      <w:r w:rsidR="000348A5" w:rsidRPr="00170EE1">
        <w:t xml:space="preserve"> </w:t>
      </w:r>
      <w:r w:rsidR="001504C9" w:rsidRPr="00170EE1">
        <w:t>‘</w:t>
      </w:r>
      <w:r w:rsidR="000E15E0" w:rsidRPr="00170EE1">
        <w:t xml:space="preserve">come </w:t>
      </w:r>
      <w:r w:rsidR="001504C9" w:rsidRPr="00170EE1">
        <w:t>out’</w:t>
      </w:r>
      <w:r w:rsidR="00C24A6B" w:rsidRPr="00170EE1">
        <w:t xml:space="preserve"> </w:t>
      </w:r>
      <w:r w:rsidR="008E49B1" w:rsidRPr="00170EE1">
        <w:t>to others</w:t>
      </w:r>
      <w:r w:rsidR="00A33E3A" w:rsidRPr="00170EE1">
        <w:t xml:space="preserve">, </w:t>
      </w:r>
      <w:r w:rsidR="00406B4C" w:rsidRPr="00170EE1">
        <w:t>many others</w:t>
      </w:r>
      <w:r w:rsidR="007368B4" w:rsidRPr="00170EE1">
        <w:t xml:space="preserve"> </w:t>
      </w:r>
      <w:r w:rsidR="005C0625" w:rsidRPr="00170EE1">
        <w:t>‘hid</w:t>
      </w:r>
      <w:r w:rsidR="00A33E3A" w:rsidRPr="00170EE1">
        <w:t>e</w:t>
      </w:r>
      <w:r w:rsidR="005C0625" w:rsidRPr="00170EE1">
        <w:t xml:space="preserve">’ </w:t>
      </w:r>
      <w:r w:rsidR="000348A5" w:rsidRPr="00170EE1">
        <w:t>the illness</w:t>
      </w:r>
      <w:r w:rsidR="008E49B1" w:rsidRPr="00170EE1">
        <w:t xml:space="preserve"> </w:t>
      </w:r>
      <w:r w:rsidR="000348A5" w:rsidRPr="00170EE1">
        <w:t>(Key/recurring concept 2)</w:t>
      </w:r>
      <w:r w:rsidR="008E49B1" w:rsidRPr="00170EE1">
        <w:t>.</w:t>
      </w:r>
    </w:p>
    <w:p w14:paraId="1B965E1B" w14:textId="3D894E81" w:rsidR="007C3660" w:rsidRPr="00170EE1" w:rsidRDefault="005C0625" w:rsidP="00492752">
      <w:pPr>
        <w:spacing w:line="480" w:lineRule="auto"/>
        <w:ind w:firstLine="720"/>
      </w:pPr>
      <w:r w:rsidRPr="00170EE1">
        <w:t xml:space="preserve">Invisibility </w:t>
      </w:r>
      <w:r w:rsidR="00C24A6B" w:rsidRPr="00170EE1">
        <w:t xml:space="preserve">also relates to difficulties in receiving a </w:t>
      </w:r>
      <w:r w:rsidR="000F738C" w:rsidRPr="00170EE1">
        <w:t>CFS/ME diagnosis</w:t>
      </w:r>
      <w:r w:rsidR="00C24A6B" w:rsidRPr="00170EE1">
        <w:t xml:space="preserve">, which is </w:t>
      </w:r>
      <w:r w:rsidR="00406B4C" w:rsidRPr="00170EE1">
        <w:t>reportedly</w:t>
      </w:r>
      <w:r w:rsidR="00C24A6B" w:rsidRPr="00170EE1">
        <w:t xml:space="preserve"> </w:t>
      </w:r>
      <w:r w:rsidR="004E50D8" w:rsidRPr="00170EE1">
        <w:t>time consuming</w:t>
      </w:r>
      <w:r w:rsidRPr="00170EE1">
        <w:t xml:space="preserve">. </w:t>
      </w:r>
      <w:r w:rsidR="00433FB6" w:rsidRPr="00170EE1">
        <w:t>C</w:t>
      </w:r>
      <w:r w:rsidRPr="00170EE1">
        <w:t>hallenges</w:t>
      </w:r>
      <w:r w:rsidR="00877410" w:rsidRPr="00170EE1">
        <w:t xml:space="preserve"> of diagnosis</w:t>
      </w:r>
      <w:r w:rsidRPr="00170EE1">
        <w:t xml:space="preserve"> are compounded by the perception that CFS/ME is ‘an illness that you couldn’t really explain’</w:t>
      </w:r>
      <w:r w:rsidR="00C24A6B" w:rsidRPr="00170EE1">
        <w:t xml:space="preserve"> to others, to gain</w:t>
      </w:r>
      <w:r w:rsidR="008E49B1" w:rsidRPr="00170EE1">
        <w:t xml:space="preserve"> their </w:t>
      </w:r>
      <w:r w:rsidR="00C24A6B" w:rsidRPr="00170EE1">
        <w:t>support</w:t>
      </w:r>
      <w:r w:rsidRPr="00170EE1">
        <w:t xml:space="preserve"> </w:t>
      </w:r>
      <w:r w:rsidR="001A1AA7" w:rsidRPr="00170EE1">
        <w:fldChar w:fldCharType="begin"/>
      </w:r>
      <w:r w:rsidR="001A1AA7" w:rsidRPr="00170EE1">
        <w:instrText xml:space="preserve"> ADDIN EN.CITE &lt;EndNote&gt;&lt;Cite&gt;&lt;Author&gt;Edwards&lt;/Author&gt;&lt;Year&gt;2007&lt;/Year&gt;&lt;RecNum&gt;97&lt;/RecNum&gt;&lt;DisplayText&gt;(Edwards et al., 2007)&lt;/DisplayText&gt;&lt;record&gt;&lt;rec-number&gt;97&lt;/rec-number&gt;&lt;foreign-keys&gt;&lt;key app="EN" db-id="szd999tpsz9rpre2ar9pw9pktrr0spf0z9ra" timestamp="1561728841"&gt;97&lt;/key&gt;&lt;/foreign-keys&gt;&lt;ref-type name="Journal Article"&gt;17&lt;/ref-type&gt;&lt;contributors&gt;&lt;authors&gt;&lt;author&gt;Edwards, C. R.&lt;/author&gt;&lt;author&gt;Thompson, A. R.&lt;/author&gt;&lt;author&gt;Blair, A.&lt;/author&gt;&lt;/authors&gt;&lt;/contributors&gt;&lt;auth-address&gt;Barnsley Primary Care Trust, UK. catherine.edwards@barnsleypct.nhs.uk&lt;/auth-address&gt;&lt;titles&gt;&lt;title&gt;An &amp;apos;overwhelming illness&amp;apos;: women&amp;apos;s experiences of learning to live with chronic fatigue syndrome/myalgic encephalomyelitis&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203-14&lt;/pages&gt;&lt;volume&gt;12&lt;/volume&gt;&lt;number&gt;2&lt;/number&gt;&lt;edition&gt;2007/02/08&lt;/edition&gt;&lt;keywords&gt;&lt;keyword&gt;Adult&lt;/keyword&gt;&lt;keyword&gt;Attitude to Health&lt;/keyword&gt;&lt;keyword&gt;Cost of Illness&lt;/keyword&gt;&lt;keyword&gt;Fatigue Syndrome, Chronic/ psychology&lt;/keyword&gt;&lt;keyword&gt;Female&lt;/keyword&gt;&lt;keyword&gt;Health Knowledge, Attitudes, Practice&lt;/keyword&gt;&lt;keyword&gt;Humans&lt;/keyword&gt;&lt;keyword&gt;Interviews as Topic&lt;/keyword&gt;&lt;keyword&gt;Middle Aged&lt;/keyword&gt;&lt;keyword&gt;Self Care/psychology&lt;/keyword&gt;&lt;keyword&gt;Sickness Impact Profile&lt;/keyword&gt;&lt;keyword&gt;Social Support&lt;/keyword&gt;&lt;keyword&gt;United Kingdom&lt;/keyword&gt;&lt;/keywords&gt;&lt;dates&gt;&lt;year&gt;2007&lt;/year&gt;&lt;pub-dates&gt;&lt;date&gt;Mar&lt;/date&gt;&lt;/pub-dates&gt;&lt;/dates&gt;&lt;isbn&gt;1359-1053 (Print)&amp;#xD;1359-1053 (Linking)&lt;/isbn&gt;&lt;accession-num&gt;17284485&lt;/accession-num&gt;&lt;urls&gt;&lt;/urls&gt;&lt;electronic-resource-num&gt;10.1177/1359105307071747&lt;/electronic-resource-num&gt;&lt;remote-database-provider&gt;NLM&lt;/remote-database-provider&gt;&lt;language&gt;eng&lt;/language&gt;&lt;/record&gt;&lt;/Cite&gt;&lt;/EndNote&gt;</w:instrText>
      </w:r>
      <w:r w:rsidR="001A1AA7" w:rsidRPr="00170EE1">
        <w:fldChar w:fldCharType="separate"/>
      </w:r>
      <w:r w:rsidR="001A1AA7" w:rsidRPr="00170EE1">
        <w:rPr>
          <w:noProof/>
        </w:rPr>
        <w:t>(Edwards et al., 2007)</w:t>
      </w:r>
      <w:r w:rsidR="001A1AA7" w:rsidRPr="00170EE1">
        <w:fldChar w:fldCharType="end"/>
      </w:r>
      <w:r w:rsidR="000E4827" w:rsidRPr="00170EE1">
        <w:t xml:space="preserve"> </w:t>
      </w:r>
      <w:r w:rsidR="001A1AA7" w:rsidRPr="00170EE1">
        <w:t>(</w:t>
      </w:r>
      <w:r w:rsidR="000E4827" w:rsidRPr="00170EE1">
        <w:t>p207</w:t>
      </w:r>
      <w:r w:rsidRPr="00170EE1">
        <w:t>)</w:t>
      </w:r>
      <w:r w:rsidR="000348A5" w:rsidRPr="00170EE1">
        <w:t xml:space="preserve">. </w:t>
      </w:r>
      <w:r w:rsidRPr="00170EE1">
        <w:t>E</w:t>
      </w:r>
      <w:r w:rsidR="00746A7D" w:rsidRPr="00170EE1">
        <w:t xml:space="preserve">ven when </w:t>
      </w:r>
      <w:r w:rsidR="00652D74" w:rsidRPr="00170EE1">
        <w:t>diagnosed, the</w:t>
      </w:r>
      <w:r w:rsidR="00786475" w:rsidRPr="00170EE1">
        <w:t xml:space="preserve"> condition </w:t>
      </w:r>
      <w:r w:rsidR="00652D74" w:rsidRPr="00170EE1">
        <w:t xml:space="preserve">continues </w:t>
      </w:r>
      <w:r w:rsidR="000F738C" w:rsidRPr="00170EE1">
        <w:t xml:space="preserve">to </w:t>
      </w:r>
      <w:r w:rsidR="00D96190" w:rsidRPr="00170EE1">
        <w:t xml:space="preserve">promote </w:t>
      </w:r>
      <w:r w:rsidR="00E60D95" w:rsidRPr="00170EE1">
        <w:t>inconspicuousness</w:t>
      </w:r>
      <w:r w:rsidR="00652D74" w:rsidRPr="00170EE1">
        <w:t xml:space="preserve">. </w:t>
      </w:r>
      <w:r w:rsidR="001C0F2D" w:rsidRPr="00170EE1">
        <w:t>For instance, when</w:t>
      </w:r>
      <w:r w:rsidR="00D96190" w:rsidRPr="00170EE1">
        <w:t xml:space="preserve"> symptoms are at their worst</w:t>
      </w:r>
      <w:r w:rsidR="00786475" w:rsidRPr="00170EE1">
        <w:t xml:space="preserve">, </w:t>
      </w:r>
      <w:r w:rsidR="00DD5868" w:rsidRPr="00170EE1">
        <w:t>CFS/ME</w:t>
      </w:r>
      <w:r w:rsidR="00786475" w:rsidRPr="00170EE1">
        <w:t xml:space="preserve"> </w:t>
      </w:r>
      <w:r w:rsidR="004E3DEB" w:rsidRPr="00170EE1">
        <w:t xml:space="preserve">can </w:t>
      </w:r>
      <w:r w:rsidR="00786475" w:rsidRPr="00170EE1">
        <w:t>prevent people leaving the</w:t>
      </w:r>
      <w:r w:rsidR="00E60D95" w:rsidRPr="00170EE1">
        <w:t>ir</w:t>
      </w:r>
      <w:r w:rsidR="00786475" w:rsidRPr="00170EE1">
        <w:t xml:space="preserve"> house</w:t>
      </w:r>
      <w:r w:rsidR="00E60D95" w:rsidRPr="00170EE1">
        <w:t>s</w:t>
      </w:r>
      <w:r w:rsidR="00DD5868" w:rsidRPr="00170EE1">
        <w:t xml:space="preserve"> for work, socialising or </w:t>
      </w:r>
      <w:r w:rsidR="00E60D95" w:rsidRPr="00170EE1">
        <w:t>consult</w:t>
      </w:r>
      <w:r w:rsidR="004E50D8" w:rsidRPr="00170EE1">
        <w:t>ing</w:t>
      </w:r>
      <w:r w:rsidR="00E60D95" w:rsidRPr="00170EE1">
        <w:t xml:space="preserve"> with </w:t>
      </w:r>
      <w:r w:rsidR="00DD5868" w:rsidRPr="00170EE1">
        <w:t>professionals</w:t>
      </w:r>
      <w:r w:rsidR="00652D74" w:rsidRPr="00170EE1">
        <w:t>.</w:t>
      </w:r>
      <w:r w:rsidR="00D96190" w:rsidRPr="00170EE1">
        <w:t xml:space="preserve"> Thus, </w:t>
      </w:r>
      <w:r w:rsidR="009331C9" w:rsidRPr="00170EE1">
        <w:t xml:space="preserve">indications </w:t>
      </w:r>
      <w:r w:rsidR="001904BB" w:rsidRPr="00170EE1">
        <w:t xml:space="preserve">of illness </w:t>
      </w:r>
      <w:r w:rsidR="00D96190" w:rsidRPr="00170EE1">
        <w:t>which might be more recognisable</w:t>
      </w:r>
      <w:r w:rsidR="00A03E07" w:rsidRPr="00170EE1">
        <w:t xml:space="preserve"> are</w:t>
      </w:r>
      <w:r w:rsidR="00D96190" w:rsidRPr="00170EE1">
        <w:t xml:space="preserve"> less </w:t>
      </w:r>
      <w:r w:rsidR="00EB7468" w:rsidRPr="00170EE1">
        <w:t xml:space="preserve">prone </w:t>
      </w:r>
      <w:r w:rsidR="00D96190" w:rsidRPr="00170EE1">
        <w:t>to be witnesse</w:t>
      </w:r>
      <w:r w:rsidR="00F967C8" w:rsidRPr="00170EE1">
        <w:t xml:space="preserve">d, with participants likely to be seen </w:t>
      </w:r>
      <w:r w:rsidR="001C0F2D" w:rsidRPr="00170EE1">
        <w:t>by others on relatively</w:t>
      </w:r>
      <w:r w:rsidRPr="00170EE1">
        <w:t xml:space="preserve"> </w:t>
      </w:r>
      <w:r w:rsidR="001904BB" w:rsidRPr="00170EE1">
        <w:t>symptom free day</w:t>
      </w:r>
      <w:r w:rsidR="004E50D8" w:rsidRPr="00170EE1">
        <w:t>s</w:t>
      </w:r>
      <w:r w:rsidR="00ED7DF2" w:rsidRPr="00170EE1">
        <w:t xml:space="preserve"> </w:t>
      </w:r>
      <w:r w:rsidR="00630AFC" w:rsidRPr="00170EE1">
        <w:fldChar w:fldCharType="begin">
          <w:fldData xml:space="preserve">PEVuZE5vdGU+PENpdGU+PEF1dGhvcj5IYW5ub248L0F1dGhvcj48WWVhcj4yMDEyPC9ZZWFyPjxS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kzPC9wYWdlcz48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</w:fldData>
        </w:fldChar>
      </w:r>
      <w:r w:rsidR="00630AFC" w:rsidRPr="00170EE1">
        <w:instrText xml:space="preserve"> ADDIN EN.CITE </w:instrText>
      </w:r>
      <w:r w:rsidR="00630AFC" w:rsidRPr="00170EE1">
        <w:fldChar w:fldCharType="begin">
          <w:fldData xml:space="preserve">PEVuZE5vdGU+PENpdGU+PEF1dGhvcj5IYW5ub248L0F1dGhvcj48WWVhcj4yMDEyPC9ZZWFyPjxS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kzPC9wYWdlcz48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</w:fldData>
        </w:fldChar>
      </w:r>
      <w:r w:rsidR="00630AFC" w:rsidRPr="00170EE1">
        <w:instrText xml:space="preserve"> ADDIN EN.CITE.DATA </w:instrText>
      </w:r>
      <w:r w:rsidR="00630AFC" w:rsidRPr="00170EE1">
        <w:fldChar w:fldCharType="end"/>
      </w:r>
      <w:r w:rsidR="00630AFC" w:rsidRPr="00170EE1">
        <w:fldChar w:fldCharType="separate"/>
      </w:r>
      <w:r w:rsidR="00630AFC" w:rsidRPr="00170EE1">
        <w:rPr>
          <w:noProof/>
        </w:rPr>
        <w:t>(Hannon et al., 2012)</w:t>
      </w:r>
      <w:r w:rsidR="00630AFC" w:rsidRPr="00170EE1">
        <w:fldChar w:fldCharType="end"/>
      </w:r>
      <w:r w:rsidR="000E4827" w:rsidRPr="00170EE1">
        <w:t xml:space="preserve"> </w:t>
      </w:r>
      <w:r w:rsidR="00630AFC" w:rsidRPr="00170EE1">
        <w:t>(</w:t>
      </w:r>
      <w:r w:rsidR="000E4827" w:rsidRPr="00170EE1">
        <w:t>p6</w:t>
      </w:r>
      <w:r w:rsidRPr="00170EE1">
        <w:t>)</w:t>
      </w:r>
      <w:r w:rsidR="00F967C8" w:rsidRPr="00170EE1">
        <w:t xml:space="preserve">. </w:t>
      </w:r>
      <w:r w:rsidR="00652D74" w:rsidRPr="00170EE1">
        <w:t>Additionally, people</w:t>
      </w:r>
      <w:r w:rsidR="00786475" w:rsidRPr="00170EE1">
        <w:t xml:space="preserve"> may</w:t>
      </w:r>
      <w:r w:rsidR="00652D74" w:rsidRPr="00170EE1">
        <w:t xml:space="preserve"> actively</w:t>
      </w:r>
      <w:r w:rsidR="00786475" w:rsidRPr="00170EE1">
        <w:t xml:space="preserve"> </w:t>
      </w:r>
      <w:r w:rsidR="00746A7D" w:rsidRPr="00170EE1">
        <w:t xml:space="preserve">try to </w:t>
      </w:r>
      <w:r w:rsidR="00786475" w:rsidRPr="00170EE1">
        <w:t>hide the</w:t>
      </w:r>
      <w:r w:rsidR="00652D74" w:rsidRPr="00170EE1">
        <w:t>ir</w:t>
      </w:r>
      <w:r w:rsidR="00786475" w:rsidRPr="00170EE1">
        <w:t xml:space="preserve"> condition</w:t>
      </w:r>
      <w:r w:rsidR="00F967C8" w:rsidRPr="00170EE1">
        <w:t xml:space="preserve">, </w:t>
      </w:r>
      <w:r w:rsidR="00786475" w:rsidRPr="00170EE1">
        <w:t xml:space="preserve">due to the perceived stigma of having a condition that is not </w:t>
      </w:r>
      <w:r w:rsidR="002A591C" w:rsidRPr="00170EE1">
        <w:t>widely</w:t>
      </w:r>
      <w:r w:rsidR="00786475" w:rsidRPr="00170EE1">
        <w:t xml:space="preserve"> accepted</w:t>
      </w:r>
      <w:r w:rsidR="002C3178" w:rsidRPr="00170EE1">
        <w:t>,</w:t>
      </w:r>
      <w:r w:rsidR="000348A5" w:rsidRPr="00170EE1">
        <w:t xml:space="preserve"> </w:t>
      </w:r>
      <w:r w:rsidR="007368B4" w:rsidRPr="00170EE1">
        <w:t>and</w:t>
      </w:r>
      <w:r w:rsidR="000348A5" w:rsidRPr="00170EE1">
        <w:t xml:space="preserve"> which may even be seen </w:t>
      </w:r>
      <w:r w:rsidR="007368B4" w:rsidRPr="00170EE1">
        <w:t xml:space="preserve">by some </w:t>
      </w:r>
      <w:r w:rsidR="000348A5" w:rsidRPr="00170EE1">
        <w:t xml:space="preserve">as a source of shame </w:t>
      </w:r>
      <w:r w:rsidR="00B47065" w:rsidRPr="00170EE1">
        <w:fldChar w:fldCharType="begin"/>
      </w:r>
      <w:r w:rsidR="00932A81" w:rsidRPr="00170EE1">
        <w:instrText xml:space="preserve"> ADDIN EN.CITE &lt;EndNote&gt;&lt;Cite&gt;&lt;Author&gt;Travers&lt;/Author&gt;&lt;Year&gt;2008&lt;/Year&gt;&lt;RecNum&gt;70&lt;/RecNum&gt;&lt;DisplayText&gt;(Travers &amp;amp; Lawler, 2008)&lt;/DisplayText&gt;&lt;record&gt;&lt;rec-number&gt;70&lt;/rec-number&gt;&lt;foreign-keys&gt;&lt;key app="EN" db-id="szd999tpsz9rpre2ar9pw9pktrr0spf0z9ra" timestamp="1561727062"&gt;70&lt;/key&gt;&lt;/foreign-keys&gt;&lt;ref-type name="Journal Article"&gt;17&lt;/ref-type&gt;&lt;contributors&gt;&lt;authors&gt;&lt;author&gt;Travers, M. K.&lt;/author&gt;&lt;author&gt;Lawler, J.&lt;/author&gt;&lt;/authors&gt;&lt;/contributors&gt;&lt;auth-address&gt;Faculty of Nursing &amp;amp; Midwifery, University of Sydney, Australia. mtravers@nursing.usyd.edu.au&lt;/auth-address&gt;&lt;titles&gt;&lt;title&gt;Self within a climate of contention: Experiences of chronic fatigue syndrome&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315-26&lt;/pages&gt;&lt;volume&gt;66&lt;/volume&gt;&lt;number&gt;2&lt;/number&gt;&lt;keywords&gt;&lt;keyword&gt;Adult&lt;/keyword&gt;&lt;keyword&gt;Aged&lt;/keyword&gt;&lt;keyword&gt;*Attitude to Health&lt;/keyword&gt;&lt;keyword&gt;Cohort Studies&lt;/keyword&gt;&lt;keyword&gt;Fatigue Syndrome, Chronic/*psychology&lt;/keyword&gt;&lt;keyword&gt;Female&lt;/keyword&gt;&lt;keyword&gt;Humans&lt;/keyword&gt;&lt;keyword&gt;Interviews as Topic&lt;/keyword&gt;&lt;keyword&gt;Male&lt;/keyword&gt;&lt;keyword&gt;Middle Aged&lt;/keyword&gt;&lt;keyword&gt;Quality of Life/psychology&lt;/keyword&gt;&lt;keyword&gt;*Self Concept&lt;/keyword&gt;&lt;/keywords&gt;&lt;dates&gt;&lt;year&gt;2008&lt;/year&gt;&lt;pub-dates&gt;&lt;date&gt;Jan&lt;/date&gt;&lt;/pub-dates&gt;&lt;/dates&gt;&lt;isbn&gt;0277-9536 (Print)&amp;#xD;0277-9536 (Linking)&lt;/isbn&gt;&lt;accession-num&gt;17961894&lt;/accession-num&gt;&lt;urls&gt;&lt;related-urls&gt;&lt;url&gt;http://www.ncbi.nlm.nih.gov/pubmed/17961894&lt;/url&gt;&lt;/related-urls&gt;&lt;/urls&gt;&lt;electronic-resource-num&gt;10.1016/j.socscimed.2007.09.003&lt;/electronic-resource-num&gt;&lt;/record&gt;&lt;/Cite&gt;&lt;/EndNote&gt;</w:instrText>
      </w:r>
      <w:r w:rsidR="00B47065" w:rsidRPr="00170EE1">
        <w:fldChar w:fldCharType="separate"/>
      </w:r>
      <w:r w:rsidR="00932A81" w:rsidRPr="00170EE1">
        <w:rPr>
          <w:noProof/>
        </w:rPr>
        <w:t>(Travers &amp; Lawler, 2008)</w:t>
      </w:r>
      <w:r w:rsidR="00B47065" w:rsidRPr="00170EE1">
        <w:fldChar w:fldCharType="end"/>
      </w:r>
      <w:r w:rsidR="000348A5" w:rsidRPr="00170EE1">
        <w:t xml:space="preserve">. </w:t>
      </w:r>
      <w:r w:rsidR="008E49B1" w:rsidRPr="00170EE1">
        <w:t xml:space="preserve">This means that at a societal level, </w:t>
      </w:r>
      <w:r w:rsidR="001904BB" w:rsidRPr="00170EE1">
        <w:t xml:space="preserve">the </w:t>
      </w:r>
      <w:r w:rsidR="008E49B1" w:rsidRPr="00170EE1">
        <w:t>version of CFS/ME being produced</w:t>
      </w:r>
      <w:r w:rsidR="006E6D3F" w:rsidRPr="00170EE1">
        <w:t xml:space="preserve"> for public display</w:t>
      </w:r>
      <w:r w:rsidR="001904BB" w:rsidRPr="00170EE1">
        <w:t xml:space="preserve"> </w:t>
      </w:r>
      <w:r w:rsidR="008E49B1" w:rsidRPr="00170EE1">
        <w:t xml:space="preserve">‘is not a true reflection of the illness’ </w:t>
      </w:r>
      <w:r w:rsidR="008E49B1" w:rsidRPr="00170EE1">
        <w:fldChar w:fldCharType="begin">
          <w:fldData xml:space="preserve">PEVuZE5vdGU+PENpdGU+PEF1dGhvcj5DaGV3LUdyYWhhbTwvQXV0aG9yPjxZZWFyPjIwMDg8L1ll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</w:fldData>
        </w:fldChar>
      </w:r>
      <w:r w:rsidR="008E49B1" w:rsidRPr="00170EE1">
        <w:instrText xml:space="preserve"> ADDIN EN.CITE </w:instrText>
      </w:r>
      <w:r w:rsidR="008E49B1" w:rsidRPr="00170EE1">
        <w:fldChar w:fldCharType="begin">
          <w:fldData xml:space="preserve">PEVuZE5vdGU+PENpdGU+PEF1dGhvcj5DaGV3LUdyYWhhbTwvQXV0aG9yPjxZZWFyPjIwMDg8L1ll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</w:fldData>
        </w:fldChar>
      </w:r>
      <w:r w:rsidR="008E49B1" w:rsidRPr="00170EE1">
        <w:instrText xml:space="preserve"> ADDIN EN.CITE.DATA </w:instrText>
      </w:r>
      <w:r w:rsidR="008E49B1" w:rsidRPr="00170EE1">
        <w:fldChar w:fldCharType="end"/>
      </w:r>
      <w:r w:rsidR="008E49B1" w:rsidRPr="00170EE1">
        <w:fldChar w:fldCharType="separate"/>
      </w:r>
      <w:r w:rsidR="008E49B1" w:rsidRPr="00170EE1">
        <w:rPr>
          <w:noProof/>
        </w:rPr>
        <w:t>(XXX blinded for anonymous review)</w:t>
      </w:r>
      <w:r w:rsidR="008E49B1" w:rsidRPr="00170EE1">
        <w:fldChar w:fldCharType="end"/>
      </w:r>
      <w:r w:rsidR="008E49B1" w:rsidRPr="00170EE1">
        <w:t xml:space="preserve"> (p343), with all the subsequent lost</w:t>
      </w:r>
      <w:r w:rsidR="00F967C8" w:rsidRPr="00170EE1">
        <w:t xml:space="preserve"> opportunities </w:t>
      </w:r>
      <w:r w:rsidR="008E49B1" w:rsidRPr="00170EE1">
        <w:t xml:space="preserve">for recognition and </w:t>
      </w:r>
      <w:r w:rsidR="00253622" w:rsidRPr="00170EE1">
        <w:t>help</w:t>
      </w:r>
      <w:r w:rsidR="00F967C8" w:rsidRPr="00170EE1">
        <w:t xml:space="preserve">. </w:t>
      </w:r>
      <w:r w:rsidR="00253622" w:rsidRPr="00170EE1">
        <w:t>Those who do</w:t>
      </w:r>
      <w:r w:rsidR="00F967C8" w:rsidRPr="00170EE1">
        <w:t xml:space="preserve"> disclose their condition</w:t>
      </w:r>
      <w:r w:rsidR="00253622" w:rsidRPr="00170EE1">
        <w:t xml:space="preserve"> are taking a risk, as</w:t>
      </w:r>
      <w:r w:rsidR="00A64D73" w:rsidRPr="00170EE1">
        <w:t xml:space="preserve"> </w:t>
      </w:r>
      <w:r w:rsidR="00DF7C7F" w:rsidRPr="00170EE1">
        <w:t>significant others and</w:t>
      </w:r>
      <w:r w:rsidR="00F967C8" w:rsidRPr="00170EE1">
        <w:t>/or</w:t>
      </w:r>
      <w:r w:rsidR="00A64D73" w:rsidRPr="00170EE1">
        <w:t xml:space="preserve"> professionals</w:t>
      </w:r>
      <w:r w:rsidR="00DF7C7F" w:rsidRPr="00170EE1">
        <w:t xml:space="preserve"> respond</w:t>
      </w:r>
      <w:r w:rsidR="00A64D73" w:rsidRPr="00170EE1">
        <w:t xml:space="preserve"> </w:t>
      </w:r>
      <w:r w:rsidR="00746A7D" w:rsidRPr="00170EE1">
        <w:t>variably</w:t>
      </w:r>
      <w:r w:rsidR="003B27C0" w:rsidRPr="00170EE1">
        <w:t xml:space="preserve">, </w:t>
      </w:r>
      <w:r w:rsidR="009B20F1" w:rsidRPr="00170EE1">
        <w:t>with reactions ranging</w:t>
      </w:r>
      <w:r w:rsidR="003B27C0" w:rsidRPr="00170EE1">
        <w:t xml:space="preserve"> from</w:t>
      </w:r>
      <w:r w:rsidR="001904BB" w:rsidRPr="00170EE1">
        <w:t xml:space="preserve"> </w:t>
      </w:r>
      <w:r w:rsidR="003B27C0" w:rsidRPr="00170EE1">
        <w:t>disbelief</w:t>
      </w:r>
      <w:r w:rsidR="00B47065" w:rsidRPr="00170EE1">
        <w:t xml:space="preserve"> </w:t>
      </w:r>
      <w:r w:rsidR="00B47065" w:rsidRPr="00170EE1">
        <w:fldChar w:fldCharType="begin">
          <w:fldData xml:space="preserve">PEVuZE5vdGU+PENpdGU+PEF1dGhvcj5Db29wZXI8L0F1dGhvcj48WWVhcj4xOTk3PC9ZZWFyPjxS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</w:fldData>
        </w:fldChar>
      </w:r>
      <w:r w:rsidR="00932A81" w:rsidRPr="00170EE1">
        <w:instrText xml:space="preserve"> ADDIN EN.CITE </w:instrText>
      </w:r>
      <w:r w:rsidR="00932A81" w:rsidRPr="00170EE1">
        <w:fldChar w:fldCharType="begin">
          <w:fldData xml:space="preserve">PEVuZE5vdGU+PENpdGU+PEF1dGhvcj5Db29wZXI8L0F1dGhvcj48WWVhcj4xOTk3PC9ZZWFyPjxS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</w:fldData>
        </w:fldChar>
      </w:r>
      <w:r w:rsidR="00932A81" w:rsidRPr="00170EE1">
        <w:instrText xml:space="preserve"> ADDIN EN.CITE.DATA </w:instrText>
      </w:r>
      <w:r w:rsidR="00932A81" w:rsidRPr="00170EE1">
        <w:fldChar w:fldCharType="end"/>
      </w:r>
      <w:r w:rsidR="00B47065" w:rsidRPr="00170EE1">
        <w:fldChar w:fldCharType="separate"/>
      </w:r>
      <w:r w:rsidR="00932A81" w:rsidRPr="00170EE1">
        <w:rPr>
          <w:noProof/>
        </w:rPr>
        <w:t>(Cooper, 1997; Dickson et al., 2007; Travers &amp; Lawler, 2008)</w:t>
      </w:r>
      <w:r w:rsidR="00B47065" w:rsidRPr="00170EE1">
        <w:fldChar w:fldCharType="end"/>
      </w:r>
      <w:r w:rsidR="003B27C0" w:rsidRPr="00170EE1">
        <w:t>, through to recognition and acceptance</w:t>
      </w:r>
      <w:r w:rsidR="009B20F1" w:rsidRPr="00170EE1">
        <w:t xml:space="preserve"> </w:t>
      </w:r>
      <w:r w:rsidR="00B47065" w:rsidRPr="00170EE1">
        <w:fldChar w:fldCharType="begin">
          <w:fldData xml:space="preserve">PEVuZE5vdGU+PENpdGU+PEF1dGhvcj5DaGV3LUdyYWhhbTwvQXV0aG9yPjxZZWFyPjIwMTE8L1ll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</w:fldData>
        </w:fldChar>
      </w:r>
      <w:r w:rsidR="00932A81" w:rsidRPr="00170EE1">
        <w:instrText xml:space="preserve"> ADDIN EN.CITE </w:instrText>
      </w:r>
      <w:r w:rsidR="00932A81" w:rsidRPr="00170EE1">
        <w:fldChar w:fldCharType="begin">
          <w:fldData xml:space="preserve">PEVuZE5vdGU+PENpdGU+PEF1dGhvcj5DaGV3LUdyYWhhbTwvQXV0aG9yPjxZZWFyPjIwMTE8L1ll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</w:fldData>
        </w:fldChar>
      </w:r>
      <w:r w:rsidR="00932A81" w:rsidRPr="00170EE1">
        <w:instrText xml:space="preserve"> ADDIN EN.CITE.DATA </w:instrText>
      </w:r>
      <w:r w:rsidR="00932A81" w:rsidRPr="00170EE1">
        <w:fldChar w:fldCharType="end"/>
      </w:r>
      <w:r w:rsidR="00B47065" w:rsidRPr="00170EE1">
        <w:fldChar w:fldCharType="separate"/>
      </w:r>
      <w:r w:rsidR="00932A81" w:rsidRPr="00170EE1">
        <w:rPr>
          <w:noProof/>
        </w:rPr>
        <w:t>(</w:t>
      </w:r>
      <w:r w:rsidR="00223A30" w:rsidRPr="00170EE1">
        <w:rPr>
          <w:noProof/>
        </w:rPr>
        <w:t>XXX</w:t>
      </w:r>
      <w:r w:rsidR="007F0E17" w:rsidRPr="00170EE1">
        <w:rPr>
          <w:noProof/>
        </w:rPr>
        <w:t xml:space="preserve"> blinded for anonymous review</w:t>
      </w:r>
      <w:r w:rsidR="00932A81" w:rsidRPr="00170EE1">
        <w:rPr>
          <w:noProof/>
        </w:rPr>
        <w:t>; Pinxsterhuis, Hellum, Aannestad, &amp; Sveen, 2015</w:t>
      </w:r>
      <w:r w:rsidR="00B02FCF" w:rsidRPr="00170EE1">
        <w:rPr>
          <w:noProof/>
        </w:rPr>
        <w:t>b</w:t>
      </w:r>
      <w:r w:rsidR="00932A81" w:rsidRPr="00170EE1">
        <w:rPr>
          <w:noProof/>
        </w:rPr>
        <w:t>)</w:t>
      </w:r>
      <w:r w:rsidR="00B47065" w:rsidRPr="00170EE1">
        <w:fldChar w:fldCharType="end"/>
      </w:r>
      <w:r w:rsidR="003B27C0" w:rsidRPr="00170EE1">
        <w:t xml:space="preserve">. </w:t>
      </w:r>
      <w:r w:rsidR="007368B4" w:rsidRPr="00170EE1">
        <w:t xml:space="preserve">Financial support, </w:t>
      </w:r>
      <w:r w:rsidR="00B02E57" w:rsidRPr="00170EE1">
        <w:t>via</w:t>
      </w:r>
      <w:r w:rsidR="007368B4" w:rsidRPr="00170EE1">
        <w:t xml:space="preserve"> d</w:t>
      </w:r>
      <w:r w:rsidR="007C3660" w:rsidRPr="00170EE1">
        <w:t xml:space="preserve">isability benefits needed by people with </w:t>
      </w:r>
      <w:r w:rsidR="00957FEC" w:rsidRPr="00170EE1">
        <w:t xml:space="preserve">severe </w:t>
      </w:r>
      <w:r w:rsidR="00B516E9" w:rsidRPr="00170EE1">
        <w:t>symptoms</w:t>
      </w:r>
      <w:r w:rsidR="002C3178" w:rsidRPr="00170EE1">
        <w:t>,</w:t>
      </w:r>
      <w:r w:rsidR="007C3660" w:rsidRPr="00170EE1">
        <w:t xml:space="preserve"> </w:t>
      </w:r>
      <w:r w:rsidR="007368B4" w:rsidRPr="00170EE1">
        <w:t xml:space="preserve">is </w:t>
      </w:r>
      <w:r w:rsidR="00B516E9" w:rsidRPr="00170EE1">
        <w:t>perceived as</w:t>
      </w:r>
      <w:r w:rsidR="00F967C8" w:rsidRPr="00170EE1">
        <w:t xml:space="preserve"> </w:t>
      </w:r>
      <w:r w:rsidR="007C3660" w:rsidRPr="00170EE1">
        <w:t>difficult to obtain</w:t>
      </w:r>
      <w:r w:rsidR="00F967C8" w:rsidRPr="00170EE1">
        <w:t>,</w:t>
      </w:r>
      <w:r w:rsidR="007C3660" w:rsidRPr="00170EE1">
        <w:t xml:space="preserve"> due to</w:t>
      </w:r>
      <w:r w:rsidR="000B400D" w:rsidRPr="00170EE1">
        <w:t xml:space="preserve"> </w:t>
      </w:r>
      <w:r w:rsidR="00F967C8" w:rsidRPr="00170EE1">
        <w:t xml:space="preserve">problems </w:t>
      </w:r>
      <w:r w:rsidR="004E50D8" w:rsidRPr="00170EE1">
        <w:t>with</w:t>
      </w:r>
      <w:r w:rsidR="00B516E9" w:rsidRPr="00170EE1">
        <w:t xml:space="preserve"> </w:t>
      </w:r>
      <w:r w:rsidR="007C3660" w:rsidRPr="00170EE1">
        <w:t xml:space="preserve">legitimisation </w:t>
      </w:r>
      <w:r w:rsidR="006E6D3F" w:rsidRPr="00170EE1">
        <w:t>from</w:t>
      </w:r>
      <w:r w:rsidR="00B516E9" w:rsidRPr="00170EE1">
        <w:t xml:space="preserve"> </w:t>
      </w:r>
      <w:r w:rsidR="00957FEC" w:rsidRPr="00170EE1">
        <w:t xml:space="preserve">government </w:t>
      </w:r>
      <w:r w:rsidR="00957FEC" w:rsidRPr="00170EE1">
        <w:lastRenderedPageBreak/>
        <w:t>institutions</w:t>
      </w:r>
      <w:r w:rsidR="006E6D3F" w:rsidRPr="00170EE1">
        <w:t>.</w:t>
      </w:r>
      <w:r w:rsidR="0091586B" w:rsidRPr="00170EE1">
        <w:t xml:space="preserve"> CFS/ME has serious hidden financial implications due to the cost of treatments, potential loss of employment, not to mention the cost of obtaining practical help (Key/recurring concept 5. Illness at a cost). Such costs are compounded by the limited access to employment or disability benefits, as well as many workplaces reportedly not being well set up to adapt to the less severe, albeit variable symptoms, of workers with CFS/ME. Those with CFS/ME tend to be excluded (and rendered invisible) by work and financial considerations.</w:t>
      </w:r>
    </w:p>
    <w:p w14:paraId="72A4F551" w14:textId="0EAADCFC" w:rsidR="007C3660" w:rsidRPr="00170EE1" w:rsidRDefault="007C3660" w:rsidP="0063004E">
      <w:pPr>
        <w:spacing w:line="480" w:lineRule="auto"/>
        <w:rPr>
          <w:b/>
        </w:rPr>
      </w:pPr>
      <w:r w:rsidRPr="00170EE1">
        <w:rPr>
          <w:b/>
        </w:rPr>
        <w:t>2.</w:t>
      </w:r>
      <w:r w:rsidRPr="00170EE1">
        <w:rPr>
          <w:b/>
        </w:rPr>
        <w:tab/>
      </w:r>
      <w:r w:rsidR="003D6046" w:rsidRPr="00170EE1">
        <w:rPr>
          <w:b/>
        </w:rPr>
        <w:t>Relationship with health professionals:</w:t>
      </w:r>
      <w:r w:rsidR="00EB7468" w:rsidRPr="00170EE1">
        <w:rPr>
          <w:b/>
        </w:rPr>
        <w:t xml:space="preserve"> T</w:t>
      </w:r>
      <w:r w:rsidR="003D6046" w:rsidRPr="00170EE1">
        <w:rPr>
          <w:b/>
        </w:rPr>
        <w:t>he f</w:t>
      </w:r>
      <w:r w:rsidR="00BF1405" w:rsidRPr="00170EE1">
        <w:rPr>
          <w:b/>
        </w:rPr>
        <w:t xml:space="preserve">irst </w:t>
      </w:r>
      <w:r w:rsidR="00C07FF1" w:rsidRPr="00170EE1">
        <w:rPr>
          <w:b/>
        </w:rPr>
        <w:t xml:space="preserve">health </w:t>
      </w:r>
      <w:r w:rsidR="00BF1405" w:rsidRPr="00170EE1">
        <w:rPr>
          <w:b/>
        </w:rPr>
        <w:t>encounters</w:t>
      </w:r>
    </w:p>
    <w:p w14:paraId="6AB4E159" w14:textId="5249F8A1" w:rsidR="007368B4" w:rsidRPr="00170EE1" w:rsidRDefault="00BA6969" w:rsidP="00492752">
      <w:pPr>
        <w:spacing w:line="480" w:lineRule="auto"/>
        <w:ind w:firstLine="720"/>
      </w:pPr>
      <w:r w:rsidRPr="00170EE1">
        <w:t xml:space="preserve">This </w:t>
      </w:r>
      <w:r w:rsidR="0024760B" w:rsidRPr="00170EE1">
        <w:t xml:space="preserve">third order interpretation </w:t>
      </w:r>
      <w:r w:rsidR="007368B4" w:rsidRPr="00170EE1">
        <w:t>relate</w:t>
      </w:r>
      <w:r w:rsidRPr="00170EE1">
        <w:t>s</w:t>
      </w:r>
      <w:r w:rsidR="007368B4" w:rsidRPr="00170EE1">
        <w:t xml:space="preserve"> to</w:t>
      </w:r>
      <w:r w:rsidRPr="00170EE1">
        <w:t xml:space="preserve"> the social processes of</w:t>
      </w:r>
      <w:r w:rsidR="007368B4" w:rsidRPr="00170EE1">
        <w:t xml:space="preserve"> legitimisation and validation (key/recurring concept 3)</w:t>
      </w:r>
      <w:r w:rsidR="00483912" w:rsidRPr="00170EE1">
        <w:t xml:space="preserve"> and</w:t>
      </w:r>
      <w:r w:rsidR="007368B4" w:rsidRPr="00170EE1">
        <w:t xml:space="preserve"> psychologisation (</w:t>
      </w:r>
      <w:r w:rsidR="009C7A96" w:rsidRPr="00170EE1">
        <w:t xml:space="preserve">key/recurring </w:t>
      </w:r>
      <w:r w:rsidR="007368B4" w:rsidRPr="00170EE1">
        <w:t xml:space="preserve">concept 4). </w:t>
      </w:r>
      <w:r w:rsidR="009C7A96" w:rsidRPr="00170EE1">
        <w:t xml:space="preserve"> </w:t>
      </w:r>
      <w:r w:rsidR="007C3660" w:rsidRPr="00170EE1">
        <w:t xml:space="preserve">In initial </w:t>
      </w:r>
      <w:r w:rsidR="003D2D75" w:rsidRPr="00170EE1">
        <w:t>consultations</w:t>
      </w:r>
      <w:r w:rsidR="000C364F" w:rsidRPr="00170EE1">
        <w:t xml:space="preserve"> with health services</w:t>
      </w:r>
      <w:r w:rsidR="007C3660" w:rsidRPr="00170EE1">
        <w:t xml:space="preserve">, people with CFS/ME </w:t>
      </w:r>
      <w:r w:rsidR="004E50D8" w:rsidRPr="00170EE1">
        <w:t>want</w:t>
      </w:r>
      <w:r w:rsidR="003D2D75" w:rsidRPr="00170EE1">
        <w:t xml:space="preserve"> to be taken seriously, and </w:t>
      </w:r>
      <w:r w:rsidR="004E50D8" w:rsidRPr="00170EE1">
        <w:t>have</w:t>
      </w:r>
      <w:r w:rsidR="003D2D75" w:rsidRPr="00170EE1">
        <w:t xml:space="preserve"> their</w:t>
      </w:r>
      <w:r w:rsidR="007C3660" w:rsidRPr="00170EE1">
        <w:t xml:space="preserve"> </w:t>
      </w:r>
      <w:r w:rsidR="000C364F" w:rsidRPr="00170EE1">
        <w:t>symptoms</w:t>
      </w:r>
      <w:r w:rsidR="007C3660" w:rsidRPr="00170EE1">
        <w:t xml:space="preserve"> recognised as</w:t>
      </w:r>
      <w:r w:rsidR="008B6AFD" w:rsidRPr="00170EE1">
        <w:t xml:space="preserve"> </w:t>
      </w:r>
      <w:r w:rsidR="00D5207E" w:rsidRPr="00170EE1">
        <w:t xml:space="preserve">a </w:t>
      </w:r>
      <w:r w:rsidR="003D2D75" w:rsidRPr="00170EE1">
        <w:t>genuine illn</w:t>
      </w:r>
      <w:r w:rsidR="007C3660" w:rsidRPr="00170EE1">
        <w:t>e</w:t>
      </w:r>
      <w:r w:rsidR="003D2D75" w:rsidRPr="00170EE1">
        <w:t>ss</w:t>
      </w:r>
      <w:r w:rsidR="00EF2F9D" w:rsidRPr="00170EE1">
        <w:t xml:space="preserve">. </w:t>
      </w:r>
      <w:r w:rsidR="00C07FF1" w:rsidRPr="00170EE1">
        <w:t xml:space="preserve">However, </w:t>
      </w:r>
      <w:r w:rsidR="004E3DEB" w:rsidRPr="00170EE1">
        <w:t xml:space="preserve">many </w:t>
      </w:r>
      <w:r w:rsidR="00C07FF1" w:rsidRPr="00170EE1">
        <w:t>p</w:t>
      </w:r>
      <w:r w:rsidR="002F038A" w:rsidRPr="00170EE1">
        <w:t xml:space="preserve">eople with CFS </w:t>
      </w:r>
      <w:r w:rsidR="00C07FF1" w:rsidRPr="00170EE1">
        <w:t>recount (especially initial)</w:t>
      </w:r>
      <w:r w:rsidR="002F038A" w:rsidRPr="00170EE1">
        <w:t xml:space="preserve"> consultations where their symptoms and</w:t>
      </w:r>
      <w:r w:rsidR="00C07FF1" w:rsidRPr="00170EE1">
        <w:t>/or</w:t>
      </w:r>
      <w:r w:rsidR="002F038A" w:rsidRPr="00170EE1">
        <w:t xml:space="preserve"> condition are dis</w:t>
      </w:r>
      <w:r w:rsidR="00C07FF1" w:rsidRPr="00170EE1">
        <w:t xml:space="preserve">missed or </w:t>
      </w:r>
      <w:r w:rsidR="007368B4" w:rsidRPr="00170EE1">
        <w:t>‘</w:t>
      </w:r>
      <w:r w:rsidR="00C07FF1" w:rsidRPr="00170EE1">
        <w:t>trivialised</w:t>
      </w:r>
      <w:r w:rsidR="007368B4" w:rsidRPr="00170EE1">
        <w:t>’</w:t>
      </w:r>
      <w:r w:rsidR="00EA57E2" w:rsidRPr="00170EE1">
        <w:t xml:space="preserve"> </w:t>
      </w:r>
      <w:r w:rsidR="00CA1457" w:rsidRPr="00170EE1">
        <w:t>by professionals</w:t>
      </w:r>
      <w:r w:rsidR="007A07B4" w:rsidRPr="00170EE1">
        <w:t xml:space="preserve"> </w:t>
      </w:r>
      <w:r w:rsidR="007A07B4" w:rsidRPr="00170EE1">
        <w:fldChar w:fldCharType="begin">
          <w:fldData xml:space="preserve">PEVuZE5vdGU+PENpdGU+PEF1dGhvcj5XYXJlPC9BdXRob3I+PFllYXI+MTk5MjwvWWVhcj48UmVj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</w:fldData>
        </w:fldChar>
      </w:r>
      <w:r w:rsidR="00932A81" w:rsidRPr="00170EE1">
        <w:instrText xml:space="preserve"> ADDIN EN.CITE </w:instrText>
      </w:r>
      <w:r w:rsidR="00932A81" w:rsidRPr="00170EE1">
        <w:fldChar w:fldCharType="begin">
          <w:fldData xml:space="preserve">PEVuZE5vdGU+PENpdGU+PEF1dGhvcj5XYXJlPC9BdXRob3I+PFllYXI+MTk5MjwvWWVhcj48UmVj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</w:fldData>
        </w:fldChar>
      </w:r>
      <w:r w:rsidR="00932A81" w:rsidRPr="00170EE1">
        <w:instrText xml:space="preserve"> ADDIN EN.CITE.DATA </w:instrText>
      </w:r>
      <w:r w:rsidR="00932A81" w:rsidRPr="00170EE1">
        <w:fldChar w:fldCharType="end"/>
      </w:r>
      <w:r w:rsidR="007A07B4" w:rsidRPr="00170EE1">
        <w:fldChar w:fldCharType="separate"/>
      </w:r>
      <w:r w:rsidR="00932A81" w:rsidRPr="00170EE1">
        <w:rPr>
          <w:noProof/>
        </w:rPr>
        <w:t>(Gilje, Soderlund, &amp; Malterud, 2008; Taylor, 2005; Travers &amp; Lawler, 2008; Ware, 1992)</w:t>
      </w:r>
      <w:r w:rsidR="007A07B4" w:rsidRPr="00170EE1">
        <w:fldChar w:fldCharType="end"/>
      </w:r>
      <w:r w:rsidR="00A54216" w:rsidRPr="00170EE1">
        <w:t xml:space="preserve">. </w:t>
      </w:r>
      <w:r w:rsidR="00267990" w:rsidRPr="00170EE1">
        <w:t>Participants give an impression</w:t>
      </w:r>
      <w:r w:rsidR="003D2D75" w:rsidRPr="00170EE1">
        <w:t xml:space="preserve"> that </w:t>
      </w:r>
      <w:r w:rsidR="00C015B6" w:rsidRPr="00170EE1">
        <w:t>in consultations</w:t>
      </w:r>
      <w:r w:rsidR="00D5207E" w:rsidRPr="00170EE1">
        <w:t>, professionals</w:t>
      </w:r>
      <w:r w:rsidR="00EA1A55" w:rsidRPr="00170EE1">
        <w:t xml:space="preserve"> </w:t>
      </w:r>
      <w:r w:rsidR="00C015B6" w:rsidRPr="00170EE1">
        <w:t>try to</w:t>
      </w:r>
      <w:r w:rsidR="007D60EE" w:rsidRPr="00170EE1">
        <w:t xml:space="preserve"> prevail </w:t>
      </w:r>
      <w:r w:rsidR="00C015B6" w:rsidRPr="00170EE1">
        <w:t>with their</w:t>
      </w:r>
      <w:r w:rsidR="00267990" w:rsidRPr="00170EE1">
        <w:t xml:space="preserve"> particular</w:t>
      </w:r>
      <w:r w:rsidR="003A2207" w:rsidRPr="00170EE1">
        <w:t xml:space="preserve"> interpretations of symptoms</w:t>
      </w:r>
      <w:r w:rsidR="00C015B6" w:rsidRPr="00170EE1">
        <w:t xml:space="preserve"> as </w:t>
      </w:r>
      <w:r w:rsidR="00145041" w:rsidRPr="00170EE1">
        <w:t>psychological</w:t>
      </w:r>
      <w:r w:rsidR="003A2207" w:rsidRPr="00170EE1">
        <w:t xml:space="preserve"> e.g., “…</w:t>
      </w:r>
      <w:r w:rsidR="00C015B6" w:rsidRPr="00170EE1">
        <w:t>[</w:t>
      </w:r>
      <w:r w:rsidR="003A2207" w:rsidRPr="00170EE1">
        <w:t>he said</w:t>
      </w:r>
      <w:r w:rsidR="00C015B6" w:rsidRPr="00170EE1">
        <w:t>] ‘Oh you women, that’s all you ever say…you’re depressed</w:t>
      </w:r>
      <w:r w:rsidR="008B6AFD" w:rsidRPr="00170EE1">
        <w:t xml:space="preserve">” </w:t>
      </w:r>
      <w:r w:rsidR="00C015B6" w:rsidRPr="00170EE1">
        <w:t>(</w:t>
      </w:r>
      <w:r w:rsidR="007177F5" w:rsidRPr="00170EE1">
        <w:t xml:space="preserve">participant, </w:t>
      </w:r>
      <w:r w:rsidR="00C015B6" w:rsidRPr="00170EE1">
        <w:rPr>
          <w:noProof/>
        </w:rPr>
        <w:t>Cooper, 1997</w:t>
      </w:r>
      <w:r w:rsidR="0025300E" w:rsidRPr="00170EE1">
        <w:rPr>
          <w:noProof/>
        </w:rPr>
        <w:t>, p. 198</w:t>
      </w:r>
      <w:r w:rsidR="00C015B6" w:rsidRPr="00170EE1">
        <w:rPr>
          <w:noProof/>
        </w:rPr>
        <w:t>)</w:t>
      </w:r>
      <w:r w:rsidR="00C015B6" w:rsidRPr="00170EE1">
        <w:t xml:space="preserve">. </w:t>
      </w:r>
      <w:r w:rsidR="00267990" w:rsidRPr="00170EE1">
        <w:t>Subsequently, p</w:t>
      </w:r>
      <w:r w:rsidR="00F2515B" w:rsidRPr="00170EE1">
        <w:t>articipants, alert to the risk that professionals</w:t>
      </w:r>
      <w:r w:rsidR="00EA1A55" w:rsidRPr="00170EE1">
        <w:t xml:space="preserve"> might</w:t>
      </w:r>
      <w:r w:rsidR="00F2515B" w:rsidRPr="00170EE1">
        <w:t xml:space="preserve"> not </w:t>
      </w:r>
      <w:r w:rsidR="00D5207E" w:rsidRPr="00170EE1">
        <w:t xml:space="preserve">take </w:t>
      </w:r>
      <w:r w:rsidR="00F2515B" w:rsidRPr="00170EE1">
        <w:t>them at face value,</w:t>
      </w:r>
      <w:r w:rsidR="00A16A21" w:rsidRPr="00170EE1">
        <w:t xml:space="preserve"> </w:t>
      </w:r>
      <w:r w:rsidR="00EA1A55" w:rsidRPr="00170EE1">
        <w:t xml:space="preserve">can </w:t>
      </w:r>
      <w:r w:rsidR="00C015B6" w:rsidRPr="00170EE1">
        <w:t>become defensive about</w:t>
      </w:r>
      <w:r w:rsidR="00F2515B" w:rsidRPr="00170EE1">
        <w:t xml:space="preserve"> hint</w:t>
      </w:r>
      <w:r w:rsidR="004E50D8" w:rsidRPr="00170EE1">
        <w:t>s</w:t>
      </w:r>
      <w:r w:rsidR="00F2515B" w:rsidRPr="00170EE1">
        <w:t xml:space="preserve"> of</w:t>
      </w:r>
      <w:r w:rsidR="003A2207" w:rsidRPr="00170EE1">
        <w:t xml:space="preserve"> </w:t>
      </w:r>
      <w:r w:rsidR="00A16A21" w:rsidRPr="00170EE1">
        <w:t>psychologis</w:t>
      </w:r>
      <w:r w:rsidR="00C015B6" w:rsidRPr="00170EE1">
        <w:t>ation</w:t>
      </w:r>
      <w:r w:rsidR="00AB4E3E" w:rsidRPr="00170EE1">
        <w:t xml:space="preserve"> </w:t>
      </w:r>
      <w:r w:rsidR="00E446C4" w:rsidRPr="00170EE1">
        <w:fldChar w:fldCharType="begin">
          <w:fldData xml:space="preserve">PEVuZE5vdGU+PENpdGU+PEF1dGhvcj5BeDwvQXV0aG9yPjxZZWFyPjE5OTc8L1llYXI+PFJlY051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</w:fldData>
        </w:fldChar>
      </w:r>
      <w:r w:rsidR="00932A81" w:rsidRPr="00170EE1">
        <w:instrText xml:space="preserve"> ADDIN EN.CITE </w:instrText>
      </w:r>
      <w:r w:rsidR="00932A81" w:rsidRPr="00170EE1">
        <w:fldChar w:fldCharType="begin">
          <w:fldData xml:space="preserve">PEVuZE5vdGU+PENpdGU+PEF1dGhvcj5BeDwvQXV0aG9yPjxZZWFyPjE5OTc8L1llYXI+PFJlY051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</w:fldData>
        </w:fldChar>
      </w:r>
      <w:r w:rsidR="00932A81" w:rsidRPr="00170EE1">
        <w:instrText xml:space="preserve"> ADDIN EN.CITE.DATA </w:instrText>
      </w:r>
      <w:r w:rsidR="00932A81" w:rsidRPr="00170EE1">
        <w:fldChar w:fldCharType="end"/>
      </w:r>
      <w:r w:rsidR="00E446C4" w:rsidRPr="00170EE1">
        <w:fldChar w:fldCharType="separate"/>
      </w:r>
      <w:r w:rsidR="00932A81" w:rsidRPr="00170EE1">
        <w:rPr>
          <w:noProof/>
        </w:rPr>
        <w:t>(Ax, Gregg, &amp; Jones, 1997; Gilje et al., 2008; Guise, Widdicombe, &amp; McKinlay, 2007; McCue, 2004)</w:t>
      </w:r>
      <w:r w:rsidR="00E446C4" w:rsidRPr="00170EE1">
        <w:fldChar w:fldCharType="end"/>
      </w:r>
      <w:r w:rsidR="008824D5" w:rsidRPr="00170EE1">
        <w:t xml:space="preserve">. Participants </w:t>
      </w:r>
      <w:r w:rsidR="00A16A21" w:rsidRPr="00170EE1">
        <w:t>experience CFS</w:t>
      </w:r>
      <w:r w:rsidR="008824D5" w:rsidRPr="00170EE1">
        <w:t>/ME</w:t>
      </w:r>
      <w:r w:rsidR="00C015B6" w:rsidRPr="00170EE1">
        <w:t xml:space="preserve"> foremost</w:t>
      </w:r>
      <w:r w:rsidR="00A16A21" w:rsidRPr="00170EE1">
        <w:t xml:space="preserve"> </w:t>
      </w:r>
      <w:r w:rsidR="00C015B6" w:rsidRPr="00170EE1">
        <w:t xml:space="preserve">in </w:t>
      </w:r>
      <w:r w:rsidR="00A16A21" w:rsidRPr="00170EE1">
        <w:t>physical</w:t>
      </w:r>
      <w:r w:rsidR="00C015B6" w:rsidRPr="00170EE1">
        <w:t xml:space="preserve"> ways</w:t>
      </w:r>
      <w:r w:rsidR="008824D5" w:rsidRPr="00170EE1">
        <w:t xml:space="preserve">, </w:t>
      </w:r>
      <w:r w:rsidR="00E33174" w:rsidRPr="00170EE1">
        <w:t>where</w:t>
      </w:r>
      <w:r w:rsidR="00B25609" w:rsidRPr="00170EE1">
        <w:t xml:space="preserve"> </w:t>
      </w:r>
      <w:r w:rsidR="008824D5" w:rsidRPr="00170EE1">
        <w:t xml:space="preserve">psychological symptoms </w:t>
      </w:r>
      <w:r w:rsidR="00E33174" w:rsidRPr="00170EE1">
        <w:t>tend to be</w:t>
      </w:r>
      <w:r w:rsidR="008824D5" w:rsidRPr="00170EE1">
        <w:t xml:space="preserve"> considered</w:t>
      </w:r>
      <w:r w:rsidR="00F2515B" w:rsidRPr="00170EE1">
        <w:t xml:space="preserve"> </w:t>
      </w:r>
      <w:r w:rsidR="008824D5" w:rsidRPr="00170EE1">
        <w:t>secondary</w:t>
      </w:r>
      <w:r w:rsidR="00A16A21" w:rsidRPr="00170EE1">
        <w:t>.</w:t>
      </w:r>
      <w:r w:rsidR="006504EF" w:rsidRPr="00170EE1">
        <w:t xml:space="preserve"> </w:t>
      </w:r>
      <w:r w:rsidR="00C015B6" w:rsidRPr="00170EE1">
        <w:t>Thus, they</w:t>
      </w:r>
      <w:r w:rsidR="00F161A9" w:rsidRPr="00170EE1">
        <w:t xml:space="preserve"> want</w:t>
      </w:r>
      <w:r w:rsidR="00B3331B" w:rsidRPr="00170EE1">
        <w:t>ed</w:t>
      </w:r>
      <w:r w:rsidR="00F161A9" w:rsidRPr="00170EE1">
        <w:t xml:space="preserve"> their physical symptoms</w:t>
      </w:r>
      <w:r w:rsidR="003547C5" w:rsidRPr="00170EE1">
        <w:t xml:space="preserve"> – which</w:t>
      </w:r>
      <w:r w:rsidR="00A178D9" w:rsidRPr="00170EE1">
        <w:t xml:space="preserve"> are</w:t>
      </w:r>
      <w:r w:rsidR="003547C5" w:rsidRPr="00170EE1">
        <w:t xml:space="preserve"> </w:t>
      </w:r>
      <w:r w:rsidR="00B25609" w:rsidRPr="00170EE1">
        <w:t xml:space="preserve">the ones that are </w:t>
      </w:r>
      <w:r w:rsidR="00A178D9" w:rsidRPr="00170EE1">
        <w:t xml:space="preserve">critical </w:t>
      </w:r>
      <w:r w:rsidR="006B62F6" w:rsidRPr="00170EE1">
        <w:t>for them –</w:t>
      </w:r>
      <w:r w:rsidR="00C015B6" w:rsidRPr="00170EE1">
        <w:t>prioritised</w:t>
      </w:r>
      <w:r w:rsidR="00F161A9" w:rsidRPr="00170EE1">
        <w:t xml:space="preserve">. </w:t>
      </w:r>
      <w:r w:rsidR="006B62F6" w:rsidRPr="00170EE1">
        <w:t>Nevertheless</w:t>
      </w:r>
      <w:r w:rsidR="006504EF" w:rsidRPr="00170EE1">
        <w:t xml:space="preserve">, some participants </w:t>
      </w:r>
      <w:r w:rsidR="006B62F6" w:rsidRPr="00170EE1">
        <w:t>said</w:t>
      </w:r>
      <w:r w:rsidR="006504EF" w:rsidRPr="00170EE1">
        <w:t xml:space="preserve"> that having</w:t>
      </w:r>
      <w:r w:rsidR="00B3331B" w:rsidRPr="00170EE1">
        <w:t xml:space="preserve"> comorbid</w:t>
      </w:r>
      <w:r w:rsidR="006504EF" w:rsidRPr="00170EE1">
        <w:t xml:space="preserve"> </w:t>
      </w:r>
      <w:r w:rsidR="00F161A9" w:rsidRPr="00170EE1">
        <w:t>psychological issues like</w:t>
      </w:r>
      <w:r w:rsidR="006504EF" w:rsidRPr="00170EE1">
        <w:t xml:space="preserve"> depression rec</w:t>
      </w:r>
      <w:r w:rsidR="006B62F6" w:rsidRPr="00170EE1">
        <w:t xml:space="preserve">ognised and treated </w:t>
      </w:r>
      <w:r w:rsidR="00B3331B" w:rsidRPr="00170EE1">
        <w:t>could</w:t>
      </w:r>
      <w:r w:rsidR="004E3DEB" w:rsidRPr="00170EE1">
        <w:t xml:space="preserve"> be</w:t>
      </w:r>
      <w:r w:rsidR="006B62F6" w:rsidRPr="00170EE1">
        <w:t xml:space="preserve"> </w:t>
      </w:r>
      <w:r w:rsidR="00B930AC" w:rsidRPr="00170EE1">
        <w:t>helpful</w:t>
      </w:r>
      <w:r w:rsidR="004E3DEB" w:rsidRPr="00170EE1">
        <w:t xml:space="preserve">, especially where </w:t>
      </w:r>
      <w:r w:rsidR="00B930AC" w:rsidRPr="00170EE1">
        <w:t xml:space="preserve">emphasis is placed on </w:t>
      </w:r>
      <w:r w:rsidR="00F161A9" w:rsidRPr="00170EE1">
        <w:t>psychological aspect</w:t>
      </w:r>
      <w:r w:rsidR="004E3DEB" w:rsidRPr="00170EE1">
        <w:t xml:space="preserve">s </w:t>
      </w:r>
      <w:r w:rsidR="00B930AC" w:rsidRPr="00170EE1">
        <w:t xml:space="preserve">as a </w:t>
      </w:r>
      <w:r w:rsidR="00F161A9" w:rsidRPr="00170EE1">
        <w:rPr>
          <w:i/>
          <w:iCs/>
        </w:rPr>
        <w:t>consequence</w:t>
      </w:r>
      <w:r w:rsidR="008C6CEB" w:rsidRPr="00170EE1">
        <w:t xml:space="preserve"> of illness</w:t>
      </w:r>
      <w:r w:rsidR="00B930AC" w:rsidRPr="00170EE1">
        <w:t xml:space="preserve">, rather than a cause </w:t>
      </w:r>
      <w:r w:rsidR="00E446C4" w:rsidRPr="00170EE1">
        <w:fldChar w:fldCharType="begin">
          <w:fldData xml:space="preserve">PEVuZE5vdGU+PENpdGU+PEF1dGhvcj5Ccm93bjwvQXV0aG9yPjxZZWFyPjIwMTc8L1llYXI+PFJl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</w:fldData>
        </w:fldChar>
      </w:r>
      <w:r w:rsidR="00932A81" w:rsidRPr="00170EE1">
        <w:instrText xml:space="preserve"> ADDIN EN.CITE </w:instrText>
      </w:r>
      <w:r w:rsidR="00932A81" w:rsidRPr="00170EE1">
        <w:fldChar w:fldCharType="begin">
          <w:fldData xml:space="preserve">PEVuZE5vdGU+PENpdGU+PEF1dGhvcj5Ccm93bjwvQXV0aG9yPjxZZWFyPjIwMTc8L1llYXI+PFJl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</w:fldData>
        </w:fldChar>
      </w:r>
      <w:r w:rsidR="00932A81" w:rsidRPr="00170EE1">
        <w:instrText xml:space="preserve"> ADDIN EN.CITE.DATA </w:instrText>
      </w:r>
      <w:r w:rsidR="00932A81" w:rsidRPr="00170EE1">
        <w:fldChar w:fldCharType="end"/>
      </w:r>
      <w:r w:rsidR="00E446C4" w:rsidRPr="00170EE1">
        <w:fldChar w:fldCharType="separate"/>
      </w:r>
      <w:r w:rsidR="00932A81" w:rsidRPr="00170EE1">
        <w:rPr>
          <w:noProof/>
        </w:rPr>
        <w:t>(Brown, Huszar, &amp; Chapman, 2017; Picariello, Ali, Foubister, &amp; Chalder, 2017; Wheeler, 1992)</w:t>
      </w:r>
      <w:r w:rsidR="00E446C4" w:rsidRPr="00170EE1">
        <w:fldChar w:fldCharType="end"/>
      </w:r>
      <w:r w:rsidR="00E446C4" w:rsidRPr="00170EE1">
        <w:t>.</w:t>
      </w:r>
    </w:p>
    <w:p w14:paraId="36D3887E" w14:textId="6537EC33" w:rsidR="009C7A96" w:rsidRPr="00170EE1" w:rsidRDefault="00A933BD" w:rsidP="00492752">
      <w:pPr>
        <w:spacing w:line="480" w:lineRule="auto"/>
        <w:ind w:firstLine="720"/>
      </w:pPr>
      <w:r w:rsidRPr="00170EE1">
        <w:t>Lack of recognition and</w:t>
      </w:r>
      <w:r w:rsidR="00141040" w:rsidRPr="00170EE1">
        <w:t xml:space="preserve"> perceived</w:t>
      </w:r>
      <w:r w:rsidRPr="00170EE1">
        <w:t xml:space="preserve"> support in</w:t>
      </w:r>
      <w:r w:rsidR="004E3DEB" w:rsidRPr="00170EE1">
        <w:t xml:space="preserve"> </w:t>
      </w:r>
      <w:r w:rsidR="00B930AC" w:rsidRPr="00170EE1">
        <w:t xml:space="preserve">medical </w:t>
      </w:r>
      <w:r w:rsidR="007C3660" w:rsidRPr="00170EE1">
        <w:t>consultations</w:t>
      </w:r>
      <w:r w:rsidRPr="00170EE1">
        <w:t xml:space="preserve"> (e.g. </w:t>
      </w:r>
      <w:r w:rsidR="00141040" w:rsidRPr="00170EE1">
        <w:t>“</w:t>
      </w:r>
      <w:r w:rsidRPr="00170EE1">
        <w:t>I’d been rejected here, there and everywhere</w:t>
      </w:r>
      <w:r w:rsidR="00C160F2" w:rsidRPr="00170EE1">
        <w:t xml:space="preserve"> and </w:t>
      </w:r>
      <w:r w:rsidR="00C160F2" w:rsidRPr="00170EE1">
        <w:rPr>
          <w:i/>
          <w:iCs/>
        </w:rPr>
        <w:t>made</w:t>
      </w:r>
      <w:r w:rsidR="00C160F2" w:rsidRPr="00170EE1">
        <w:t xml:space="preserve"> </w:t>
      </w:r>
      <w:r w:rsidR="00EA1A55" w:rsidRPr="00170EE1">
        <w:t xml:space="preserve">[our emphasis] </w:t>
      </w:r>
      <w:r w:rsidR="00C160F2" w:rsidRPr="00170EE1">
        <w:t>to feel like an idiot</w:t>
      </w:r>
      <w:r w:rsidR="00141040" w:rsidRPr="00170EE1">
        <w:t>”</w:t>
      </w:r>
      <w:r w:rsidRPr="00170EE1">
        <w:t>)</w:t>
      </w:r>
      <w:r w:rsidR="007C3660" w:rsidRPr="00170EE1">
        <w:t xml:space="preserve"> </w:t>
      </w:r>
      <w:r w:rsidR="00A87C8F" w:rsidRPr="00170EE1">
        <w:t>(</w:t>
      </w:r>
      <w:r w:rsidR="007177F5" w:rsidRPr="00170EE1">
        <w:t xml:space="preserve">participant, </w:t>
      </w:r>
      <w:r w:rsidR="00A87C8F" w:rsidRPr="00170EE1">
        <w:rPr>
          <w:noProof/>
        </w:rPr>
        <w:t xml:space="preserve">Edwards, Thompson &amp; Blair, 2007, p. 208), </w:t>
      </w:r>
      <w:r w:rsidR="00267990" w:rsidRPr="00170EE1">
        <w:rPr>
          <w:noProof/>
        </w:rPr>
        <w:t>highlights the creation of</w:t>
      </w:r>
      <w:r w:rsidR="00EA1A55" w:rsidRPr="00170EE1">
        <w:rPr>
          <w:noProof/>
        </w:rPr>
        <w:t xml:space="preserve"> difficult relational goods (</w:t>
      </w:r>
      <w:r w:rsidR="008314DD" w:rsidRPr="00170EE1">
        <w:rPr>
          <w:noProof/>
        </w:rPr>
        <w:t>e.g.</w:t>
      </w:r>
      <w:r w:rsidR="00EA1A55" w:rsidRPr="00170EE1">
        <w:rPr>
          <w:noProof/>
        </w:rPr>
        <w:t xml:space="preserve"> </w:t>
      </w:r>
      <w:r w:rsidR="008314DD" w:rsidRPr="00170EE1">
        <w:rPr>
          <w:noProof/>
        </w:rPr>
        <w:t>shame</w:t>
      </w:r>
      <w:r w:rsidR="00EA1A55" w:rsidRPr="00170EE1">
        <w:rPr>
          <w:noProof/>
        </w:rPr>
        <w:t xml:space="preserve">). This </w:t>
      </w:r>
      <w:r w:rsidRPr="00170EE1">
        <w:t>means some</w:t>
      </w:r>
      <w:r w:rsidR="004E3DEB" w:rsidRPr="00170EE1">
        <w:t xml:space="preserve"> participants turn to </w:t>
      </w:r>
      <w:r w:rsidR="007C3660" w:rsidRPr="00170EE1">
        <w:t>complementary or alternative therapies</w:t>
      </w:r>
      <w:r w:rsidR="004E3DEB" w:rsidRPr="00170EE1">
        <w:t xml:space="preserve"> for</w:t>
      </w:r>
      <w:r w:rsidR="00267990" w:rsidRPr="00170EE1">
        <w:t xml:space="preserve"> recognition and help </w:t>
      </w:r>
      <w:r w:rsidR="009C7A96" w:rsidRPr="00170EE1">
        <w:t xml:space="preserve">(Key/recurring concept 8: Searching for alternatives). </w:t>
      </w:r>
      <w:r w:rsidR="005772B7" w:rsidRPr="00170EE1">
        <w:t>These</w:t>
      </w:r>
      <w:r w:rsidR="00141040" w:rsidRPr="00170EE1">
        <w:t xml:space="preserve"> latter</w:t>
      </w:r>
      <w:r w:rsidR="008C6CEB" w:rsidRPr="00170EE1">
        <w:t xml:space="preserve"> consultations </w:t>
      </w:r>
      <w:r w:rsidR="005772B7" w:rsidRPr="00170EE1">
        <w:t>typical</w:t>
      </w:r>
      <w:r w:rsidRPr="00170EE1">
        <w:t>l</w:t>
      </w:r>
      <w:r w:rsidR="005772B7" w:rsidRPr="00170EE1">
        <w:t>y</w:t>
      </w:r>
      <w:r w:rsidR="004E3DEB" w:rsidRPr="00170EE1">
        <w:t xml:space="preserve"> </w:t>
      </w:r>
      <w:r w:rsidR="009C7A96" w:rsidRPr="00170EE1">
        <w:t>involve</w:t>
      </w:r>
      <w:r w:rsidR="00D5207E" w:rsidRPr="00170EE1">
        <w:t xml:space="preserve"> </w:t>
      </w:r>
      <w:r w:rsidR="00267990" w:rsidRPr="00170EE1">
        <w:t xml:space="preserve">greater legitimisaton </w:t>
      </w:r>
      <w:r w:rsidRPr="00170EE1">
        <w:t xml:space="preserve">of the </w:t>
      </w:r>
      <w:r w:rsidR="008314DD" w:rsidRPr="00170EE1">
        <w:t xml:space="preserve">whole </w:t>
      </w:r>
      <w:r w:rsidRPr="00170EE1">
        <w:t>person</w:t>
      </w:r>
      <w:r w:rsidR="00200071" w:rsidRPr="00170EE1">
        <w:t xml:space="preserve">, </w:t>
      </w:r>
      <w:r w:rsidR="00ED19DF" w:rsidRPr="00170EE1">
        <w:t xml:space="preserve">and </w:t>
      </w:r>
      <w:r w:rsidR="00200071" w:rsidRPr="00170EE1">
        <w:t xml:space="preserve">in some cases, </w:t>
      </w:r>
      <w:r w:rsidRPr="00170EE1">
        <w:t xml:space="preserve">there were </w:t>
      </w:r>
      <w:r w:rsidR="009C7A96" w:rsidRPr="00170EE1">
        <w:t xml:space="preserve">perceived </w:t>
      </w:r>
      <w:r w:rsidR="00705B56" w:rsidRPr="00170EE1">
        <w:t>beneficial effects</w:t>
      </w:r>
      <w:r w:rsidRPr="00170EE1">
        <w:t xml:space="preserve"> (e.g. </w:t>
      </w:r>
      <w:r w:rsidR="004161BE" w:rsidRPr="00170EE1">
        <w:t>“</w:t>
      </w:r>
      <w:r w:rsidRPr="00170EE1">
        <w:t>…acupuncture …gave me a sort of energy boost…</w:t>
      </w:r>
      <w:r w:rsidR="004161BE" w:rsidRPr="00170EE1">
        <w:t>”</w:t>
      </w:r>
      <w:r w:rsidRPr="00170EE1">
        <w:t>)</w:t>
      </w:r>
      <w:r w:rsidR="00200071" w:rsidRPr="00170EE1">
        <w:t xml:space="preserve"> </w:t>
      </w:r>
      <w:r w:rsidR="004B0320" w:rsidRPr="00170EE1">
        <w:rPr>
          <w:noProof/>
        </w:rPr>
        <w:t xml:space="preserve"> (Ax, Gregg &amp; Jones, 1997</w:t>
      </w:r>
      <w:r w:rsidR="00671144" w:rsidRPr="00170EE1">
        <w:rPr>
          <w:noProof/>
        </w:rPr>
        <w:t xml:space="preserve">) (participant, </w:t>
      </w:r>
      <w:r w:rsidR="00025799" w:rsidRPr="00170EE1">
        <w:rPr>
          <w:noProof/>
        </w:rPr>
        <w:t>p. 253</w:t>
      </w:r>
      <w:r w:rsidR="004B0320" w:rsidRPr="00170EE1">
        <w:rPr>
          <w:noProof/>
        </w:rPr>
        <w:t>)</w:t>
      </w:r>
      <w:r w:rsidR="00B342BB" w:rsidRPr="00170EE1">
        <w:fldChar w:fldCharType="begin">
          <w:fldData xml:space="preserve">PEVuZE5vdGU+PENpdGU+PEF1dGhvcj5BbmRlcnNvbjwvQXV0aG9yPjxZZWFyPjIwMTQ8L1llYXI+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</w:fldData>
        </w:fldChar>
      </w:r>
      <w:r w:rsidR="00932A81" w:rsidRPr="00170EE1">
        <w:instrText xml:space="preserve"> ADDIN EN.CITE </w:instrText>
      </w:r>
      <w:r w:rsidR="00932A81" w:rsidRPr="00170EE1">
        <w:fldChar w:fldCharType="begin">
          <w:fldData xml:space="preserve">PEVuZE5vdGU+PENpdGU+PEF1dGhvcj5BbmRlcnNvbjwvQXV0aG9yPjxZZWFyPjIwMTQ8L1llYXI+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</w:fldData>
        </w:fldChar>
      </w:r>
      <w:r w:rsidR="00932A81" w:rsidRPr="00170EE1">
        <w:instrText xml:space="preserve"> ADDIN EN.CITE.DATA </w:instrText>
      </w:r>
      <w:r w:rsidR="00932A81" w:rsidRPr="00170EE1">
        <w:fldChar w:fldCharType="end"/>
      </w:r>
      <w:r w:rsidR="00B342BB" w:rsidRPr="00170EE1">
        <w:fldChar w:fldCharType="end"/>
      </w:r>
      <w:r w:rsidR="009C7A96" w:rsidRPr="00170EE1">
        <w:t xml:space="preserve">. </w:t>
      </w:r>
      <w:r w:rsidR="00ED19DF" w:rsidRPr="00170EE1">
        <w:t>Positive results</w:t>
      </w:r>
      <w:r w:rsidR="009C7A96" w:rsidRPr="00170EE1">
        <w:t xml:space="preserve"> were</w:t>
      </w:r>
      <w:r w:rsidR="00ED19DF" w:rsidRPr="00170EE1">
        <w:t xml:space="preserve"> not assured,</w:t>
      </w:r>
      <w:r w:rsidR="004161BE" w:rsidRPr="00170EE1">
        <w:t xml:space="preserve"> however,</w:t>
      </w:r>
      <w:r w:rsidR="00ED19DF" w:rsidRPr="00170EE1">
        <w:t xml:space="preserve"> and</w:t>
      </w:r>
      <w:r w:rsidR="009C7A96" w:rsidRPr="00170EE1">
        <w:t xml:space="preserve"> </w:t>
      </w:r>
      <w:r w:rsidR="00ED19DF" w:rsidRPr="00170EE1">
        <w:t xml:space="preserve">the </w:t>
      </w:r>
      <w:r w:rsidR="0007177B" w:rsidRPr="00170EE1">
        <w:t>significant cost</w:t>
      </w:r>
      <w:r w:rsidR="009C7A96" w:rsidRPr="00170EE1">
        <w:t>s</w:t>
      </w:r>
      <w:r w:rsidR="00ED19DF" w:rsidRPr="00170EE1">
        <w:t xml:space="preserve"> involved could</w:t>
      </w:r>
      <w:r w:rsidR="009C7A96" w:rsidRPr="00170EE1">
        <w:t xml:space="preserve"> exacerbate the financial burden associated with CFS/ME (Key concept 5: Illness at a cost) </w:t>
      </w:r>
      <w:r w:rsidR="00FF2E34" w:rsidRPr="00170EE1">
        <w:fldChar w:fldCharType="begin">
          <w:fldData xml:space="preserve">PEVuZE5vdGU+PENpdGU+PEF1dGhvcj5BeDwvQXV0aG9yPjxZZWFyPjE5OTc8L1llYXI+PFJlY051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</w:fldData>
        </w:fldChar>
      </w:r>
      <w:r w:rsidR="00932A81" w:rsidRPr="00170EE1">
        <w:instrText xml:space="preserve"> ADDIN EN.CITE </w:instrText>
      </w:r>
      <w:r w:rsidR="00932A81" w:rsidRPr="00170EE1">
        <w:fldChar w:fldCharType="begin">
          <w:fldData xml:space="preserve">PEVuZE5vdGU+PENpdGU+PEF1dGhvcj5BeDwvQXV0aG9yPjxZZWFyPjE5OTc8L1llYXI+PFJlY051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</w:fldData>
        </w:fldChar>
      </w:r>
      <w:r w:rsidR="00932A81" w:rsidRPr="00170EE1">
        <w:instrText xml:space="preserve"> ADDIN EN.CITE.DATA </w:instrText>
      </w:r>
      <w:r w:rsidR="00932A81" w:rsidRPr="00170EE1">
        <w:fldChar w:fldCharType="end"/>
      </w:r>
      <w:r w:rsidR="00FF2E34" w:rsidRPr="00170EE1">
        <w:fldChar w:fldCharType="separate"/>
      </w:r>
      <w:r w:rsidR="00932A81" w:rsidRPr="00170EE1">
        <w:rPr>
          <w:noProof/>
        </w:rPr>
        <w:t>(Ax et al., 1997; de Carvalho Leite et al., 2011; Hannon et al., 2012)</w:t>
      </w:r>
      <w:r w:rsidR="00FF2E34" w:rsidRPr="00170EE1">
        <w:fldChar w:fldCharType="end"/>
      </w:r>
      <w:r w:rsidR="004C7D82" w:rsidRPr="00170EE1">
        <w:t>.</w:t>
      </w:r>
      <w:r w:rsidR="00705B56" w:rsidRPr="00170EE1">
        <w:t xml:space="preserve"> </w:t>
      </w:r>
      <w:r w:rsidR="008C6CEB" w:rsidRPr="00170EE1">
        <w:t>Some participants turn away from complementary or alternative therapies due to</w:t>
      </w:r>
      <w:r w:rsidR="00705B56" w:rsidRPr="00170EE1">
        <w:t xml:space="preserve"> </w:t>
      </w:r>
      <w:r w:rsidR="004161BE" w:rsidRPr="00170EE1">
        <w:t>“</w:t>
      </w:r>
      <w:r w:rsidR="00705B56" w:rsidRPr="00170EE1">
        <w:t>high costs and minimal benefit</w:t>
      </w:r>
      <w:r w:rsidR="004161BE" w:rsidRPr="00170EE1">
        <w:t>”</w:t>
      </w:r>
      <w:r w:rsidR="00705B56" w:rsidRPr="00170EE1">
        <w:t xml:space="preserve"> </w:t>
      </w:r>
      <w:r w:rsidR="00983F78" w:rsidRPr="00170EE1">
        <w:fldChar w:fldCharType="begin"/>
      </w:r>
      <w:r w:rsidR="00932A81" w:rsidRPr="00170EE1">
        <w:instrText xml:space="preserve"> ADDIN EN.CITE &lt;EndNote&gt;&lt;Cite&gt;&lt;Author&gt;Anderson&lt;/Author&gt;&lt;Year&gt;1997&lt;/Year&gt;&lt;RecNum&gt;94&lt;/RecNum&gt;&lt;DisplayText&gt;(J. S. Anderson &amp;amp; Ferrans, 1997)&lt;/DisplayText&gt;&lt;record&gt;&lt;rec-number&gt;94&lt;/rec-number&gt;&lt;foreign-keys&gt;&lt;key app="EN" db-id="szd999tpsz9rpre2ar9pw9pktrr0spf0z9ra" timestamp="1561727063"&gt;94&lt;/key&gt;&lt;/foreign-keys&gt;&lt;ref-type name="Journal Article"&gt;17&lt;/ref-type&gt;&lt;contributors&gt;&lt;authors&gt;&lt;author&gt;Anderson, J. S.&lt;/author&gt;&lt;author&gt;Ferrans, C. E.&lt;/author&gt;&lt;/authors&gt;&lt;/contributors&gt;&lt;auth-address&gt;University of Illinois at Chicago Medical Center, Department of Psychiatry 60612, USA.&lt;/auth-address&gt;&lt;titles&gt;&lt;title&gt;The quality of life of persons with chronic fatigue syndrome&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359-67&lt;/pages&gt;&lt;volume&gt;185&lt;/volume&gt;&lt;number&gt;6&lt;/number&gt;&lt;keywords&gt;&lt;keyword&gt;Adolescent&lt;/keyword&gt;&lt;keyword&gt;Adult&lt;/keyword&gt;&lt;keyword&gt;Aged&lt;/keyword&gt;&lt;keyword&gt;Attitude to Health&lt;/keyword&gt;&lt;keyword&gt;Employment&lt;/keyword&gt;&lt;keyword&gt;Family&lt;/keyword&gt;&lt;keyword&gt;Fatigue Syndrome, Chronic/*diagnosis/psychology&lt;/keyword&gt;&lt;keyword&gt;Female&lt;/keyword&gt;&lt;keyword&gt;*Health Status Indicators&lt;/keyword&gt;&lt;keyword&gt;Humans&lt;/keyword&gt;&lt;keyword&gt;Income&lt;/keyword&gt;&lt;keyword&gt;Male&lt;/keyword&gt;&lt;keyword&gt;Middle Aged&lt;/keyword&gt;&lt;keyword&gt;Psychometrics&lt;/keyword&gt;&lt;keyword&gt;*Quality of Life&lt;/keyword&gt;&lt;keyword&gt;Sickness Impact Profile&lt;/keyword&gt;&lt;keyword&gt;Social Support&lt;/keyword&gt;&lt;keyword&gt;Surveys and Questionnaires&lt;/keyword&gt;&lt;/keywords&gt;&lt;dates&gt;&lt;year&gt;1997&lt;/year&gt;&lt;pub-dates&gt;&lt;date&gt;Jun&lt;/date&gt;&lt;/pub-dates&gt;&lt;/dates&gt;&lt;isbn&gt;0022-3018 (Print)&amp;#xD;0022-3018 (Linking)&lt;/isbn&gt;&lt;accession-num&gt;9205421&lt;/accession-num&gt;&lt;urls&gt;&lt;related-urls&gt;&lt;url&gt;http://www.ncbi.nlm.nih.gov/pubmed/9205421&lt;/url&gt;&lt;/related-urls&gt;&lt;/urls&gt;&lt;/record&gt;&lt;/Cite&gt;&lt;/EndNote&gt;</w:instrText>
      </w:r>
      <w:r w:rsidR="00983F78" w:rsidRPr="00170EE1">
        <w:fldChar w:fldCharType="separate"/>
      </w:r>
      <w:r w:rsidR="00932A81" w:rsidRPr="00170EE1">
        <w:rPr>
          <w:noProof/>
        </w:rPr>
        <w:t>(J. S. Anderson &amp; Ferrans, 1997</w:t>
      </w:r>
      <w:r w:rsidR="00BC1DDF" w:rsidRPr="00170EE1">
        <w:rPr>
          <w:noProof/>
        </w:rPr>
        <w:t>) (</w:t>
      </w:r>
      <w:r w:rsidR="00983F78" w:rsidRPr="00170EE1">
        <w:fldChar w:fldCharType="end"/>
      </w:r>
      <w:r w:rsidR="000E4827" w:rsidRPr="00170EE1">
        <w:t>p</w:t>
      </w:r>
      <w:r w:rsidR="00025799" w:rsidRPr="00170EE1">
        <w:t xml:space="preserve">. </w:t>
      </w:r>
      <w:r w:rsidR="000E4827" w:rsidRPr="00170EE1">
        <w:t>363</w:t>
      </w:r>
      <w:r w:rsidR="00705B56" w:rsidRPr="00170EE1">
        <w:t xml:space="preserve">). </w:t>
      </w:r>
      <w:r w:rsidR="008314DD" w:rsidRPr="00170EE1">
        <w:t>P</w:t>
      </w:r>
      <w:r w:rsidR="00705B56" w:rsidRPr="00170EE1">
        <w:t xml:space="preserve">articipants </w:t>
      </w:r>
      <w:r w:rsidR="003A2B02" w:rsidRPr="00170EE1">
        <w:t>noted</w:t>
      </w:r>
      <w:r w:rsidR="00705B56" w:rsidRPr="00170EE1">
        <w:t xml:space="preserve"> that </w:t>
      </w:r>
      <w:r w:rsidR="008C6CEB" w:rsidRPr="00170EE1">
        <w:t>peers</w:t>
      </w:r>
      <w:r w:rsidRPr="00170EE1">
        <w:t xml:space="preserve"> with CFS/ME</w:t>
      </w:r>
      <w:r w:rsidR="008C6CEB" w:rsidRPr="00170EE1">
        <w:t xml:space="preserve"> </w:t>
      </w:r>
      <w:r w:rsidR="004161BE" w:rsidRPr="00170EE1">
        <w:t>“</w:t>
      </w:r>
      <w:r w:rsidR="00705B56" w:rsidRPr="00170EE1">
        <w:t>became important alternative sources of information and support</w:t>
      </w:r>
      <w:r w:rsidR="004161BE" w:rsidRPr="00170EE1">
        <w:t>”</w:t>
      </w:r>
      <w:r w:rsidR="00705B56" w:rsidRPr="00170EE1">
        <w:t xml:space="preserve"> when</w:t>
      </w:r>
      <w:r w:rsidR="00D5207E" w:rsidRPr="00170EE1">
        <w:t xml:space="preserve"> </w:t>
      </w:r>
      <w:r w:rsidR="00ED19DF" w:rsidRPr="00170EE1">
        <w:t xml:space="preserve">professional </w:t>
      </w:r>
      <w:r w:rsidR="008314DD" w:rsidRPr="00170EE1">
        <w:t>routes</w:t>
      </w:r>
      <w:r w:rsidR="00705B56" w:rsidRPr="00170EE1">
        <w:t xml:space="preserve"> </w:t>
      </w:r>
      <w:r w:rsidR="008C6CEB" w:rsidRPr="00170EE1">
        <w:t>failed</w:t>
      </w:r>
      <w:r w:rsidR="00705B56" w:rsidRPr="00170EE1">
        <w:t xml:space="preserve"> </w:t>
      </w:r>
      <w:r w:rsidR="00983F78" w:rsidRPr="00170EE1">
        <w:fldChar w:fldCharType="begin"/>
      </w:r>
      <w:r w:rsidR="00932A81" w:rsidRPr="00170EE1">
        <w:instrText xml:space="preserve"> ADDIN EN.CITE &lt;EndNote&gt;&lt;Cite&gt;&lt;Author&gt;Brooks&lt;/Author&gt;&lt;Year&gt;2014&lt;/Year&gt;&lt;RecNum&gt;44&lt;/RecNum&gt;&lt;DisplayText&gt;(Brooks, King, &amp;amp; Wearden, 2014)&lt;/DisplayText&gt;&lt;record&gt;&lt;rec-number&gt;44&lt;/rec-number&gt;&lt;foreign-keys&gt;&lt;key app="EN" db-id="szd999tpsz9rpre2ar9pw9pktrr0spf0z9ra" timestamp="1561727059"&gt;44&lt;/key&gt;&lt;/foreign-keys&gt;&lt;ref-type name="Journal Article"&gt;17&lt;/ref-type&gt;&lt;contributors&gt;&lt;authors&gt;&lt;author&gt;Brooks, J.&lt;/author&gt;&lt;author&gt;King, N.&lt;/author&gt;&lt;author&gt;Wearden, A.&lt;/author&gt;&lt;/authors&gt;&lt;/contributors&gt;&lt;auth-address&gt;1Centre for Applied Psychological Research, University of Huddersfield, UK.&lt;/auth-address&gt;&lt;titles&gt;&lt;title&gt;Couples&amp;apos; experiences of interacting with outside others in chronic fatigue syndrome: a qualitative study&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5-17&lt;/pages&gt;&lt;volume&gt;10&lt;/volume&gt;&lt;number&gt;1&lt;/number&gt;&lt;keywords&gt;&lt;keyword&gt;Adaptation, Psychological&lt;/keyword&gt;&lt;keyword&gt;Adult&lt;/keyword&gt;&lt;keyword&gt;*Attitude to Health&lt;/keyword&gt;&lt;keyword&gt;Fatigue Syndrome, Chronic/*psychology&lt;/keyword&gt;&lt;keyword&gt;Female&lt;/keyword&gt;&lt;keyword&gt;Humans&lt;/keyword&gt;&lt;keyword&gt;*Interpersonal Relations&lt;/keyword&gt;&lt;keyword&gt;Interviews as Topic&lt;/keyword&gt;&lt;keyword&gt;Male&lt;/keyword&gt;&lt;keyword&gt;Middle Aged&lt;/keyword&gt;&lt;keyword&gt;Qualitative Research&lt;/keyword&gt;&lt;keyword&gt;Spouses/*psychology&lt;/keyword&gt;&lt;/keywords&gt;&lt;dates&gt;&lt;year&gt;2014&lt;/year&gt;&lt;pub-dates&gt;&lt;date&gt;Mar&lt;/date&gt;&lt;/pub-dates&gt;&lt;/dates&gt;&lt;isbn&gt;1745-9206 (Electronic)&amp;#xD;1742-3953 (Linking)&lt;/isbn&gt;&lt;accession-num&gt;23585635&lt;/accession-num&gt;&lt;urls&gt;&lt;related-urls&gt;&lt;url&gt;http://www.ncbi.nlm.nih.gov/pubmed/23585635&lt;/url&gt;&lt;/related-urls&gt;&lt;/urls&gt;&lt;electronic-resource-num&gt;10.1177/1742395312474478&lt;/electronic-resource-num&gt;&lt;/record&gt;&lt;/Cite&gt;&lt;/EndNote&gt;</w:instrText>
      </w:r>
      <w:r w:rsidR="00983F78" w:rsidRPr="00170EE1">
        <w:fldChar w:fldCharType="separate"/>
      </w:r>
      <w:r w:rsidR="00932A81" w:rsidRPr="00170EE1">
        <w:rPr>
          <w:noProof/>
        </w:rPr>
        <w:t>(Brooks, King, &amp; Wearden, 2014)</w:t>
      </w:r>
      <w:r w:rsidR="00983F78" w:rsidRPr="00170EE1">
        <w:fldChar w:fldCharType="end"/>
      </w:r>
      <w:r w:rsidR="00983F78" w:rsidRPr="00170EE1">
        <w:t xml:space="preserve"> (</w:t>
      </w:r>
      <w:r w:rsidR="000E4827" w:rsidRPr="00170EE1">
        <w:t>p</w:t>
      </w:r>
      <w:r w:rsidR="00BC1DDF" w:rsidRPr="00170EE1">
        <w:t xml:space="preserve">. </w:t>
      </w:r>
      <w:r w:rsidR="000E4827" w:rsidRPr="00170EE1">
        <w:t>9</w:t>
      </w:r>
      <w:r w:rsidR="00705B56" w:rsidRPr="00170EE1">
        <w:t>).</w:t>
      </w:r>
    </w:p>
    <w:p w14:paraId="43E6FCCB" w14:textId="00FC6911" w:rsidR="007C3660" w:rsidRPr="00170EE1" w:rsidRDefault="007C3660" w:rsidP="0063004E">
      <w:pPr>
        <w:tabs>
          <w:tab w:val="left" w:pos="720"/>
          <w:tab w:val="left" w:pos="1440"/>
          <w:tab w:val="left" w:pos="2160"/>
          <w:tab w:val="left" w:pos="2880"/>
          <w:tab w:val="left" w:pos="3600"/>
          <w:tab w:val="left" w:pos="4320"/>
          <w:tab w:val="left" w:pos="8156"/>
        </w:tabs>
        <w:spacing w:line="480" w:lineRule="auto"/>
        <w:rPr>
          <w:b/>
        </w:rPr>
      </w:pPr>
      <w:r w:rsidRPr="00170EE1">
        <w:rPr>
          <w:b/>
        </w:rPr>
        <w:t>3.</w:t>
      </w:r>
      <w:r w:rsidRPr="00170EE1">
        <w:rPr>
          <w:b/>
        </w:rPr>
        <w:tab/>
        <w:t xml:space="preserve">Person-centred </w:t>
      </w:r>
      <w:r w:rsidR="00BD269A" w:rsidRPr="00170EE1">
        <w:rPr>
          <w:b/>
        </w:rPr>
        <w:t xml:space="preserve">and </w:t>
      </w:r>
      <w:r w:rsidR="00B02FCF" w:rsidRPr="00170EE1">
        <w:rPr>
          <w:b/>
        </w:rPr>
        <w:t>relational care</w:t>
      </w:r>
      <w:r w:rsidR="00BB6116" w:rsidRPr="00170EE1">
        <w:rPr>
          <w:b/>
        </w:rPr>
        <w:tab/>
      </w:r>
    </w:p>
    <w:p w14:paraId="7C2851E2" w14:textId="6E89FD20" w:rsidR="0024760B" w:rsidRPr="00170EE1" w:rsidRDefault="007B1804" w:rsidP="00492752">
      <w:pPr>
        <w:spacing w:line="480" w:lineRule="auto"/>
        <w:ind w:firstLine="720"/>
      </w:pPr>
      <w:r w:rsidRPr="00170EE1">
        <w:t xml:space="preserve">Person-centred care – increasingly recognised as essential to quality healthcare </w:t>
      </w:r>
      <w:r w:rsidR="000E72A4" w:rsidRPr="00170EE1">
        <w:t>–</w:t>
      </w:r>
      <w:r w:rsidRPr="00170EE1">
        <w:t xml:space="preserve"> </w:t>
      </w:r>
      <w:r w:rsidR="008E327C" w:rsidRPr="00170EE1">
        <w:t>involves</w:t>
      </w:r>
      <w:r w:rsidR="000E72A4" w:rsidRPr="00170EE1">
        <w:t xml:space="preserve"> patients working together with professional carers to plan care, where carers (health</w:t>
      </w:r>
      <w:r w:rsidR="008E327C" w:rsidRPr="00170EE1">
        <w:t xml:space="preserve"> and</w:t>
      </w:r>
      <w:r w:rsidR="000E72A4" w:rsidRPr="00170EE1">
        <w:t xml:space="preserve"> social) </w:t>
      </w:r>
      <w:r w:rsidR="008E327C" w:rsidRPr="00170EE1">
        <w:t>attempt to understand</w:t>
      </w:r>
      <w:r w:rsidR="000E72A4" w:rsidRPr="00170EE1">
        <w:t xml:space="preserve"> patients and their communities as a whole, in essence giving them</w:t>
      </w:r>
      <w:r w:rsidR="00267990" w:rsidRPr="00170EE1">
        <w:t xml:space="preserve"> as much</w:t>
      </w:r>
      <w:r w:rsidR="000E72A4" w:rsidRPr="00170EE1">
        <w:t xml:space="preserve"> control</w:t>
      </w:r>
      <w:r w:rsidR="00BD269A" w:rsidRPr="00170EE1">
        <w:t xml:space="preserve"> </w:t>
      </w:r>
      <w:r w:rsidR="00267990" w:rsidRPr="00170EE1">
        <w:t>of</w:t>
      </w:r>
      <w:r w:rsidR="00BD269A" w:rsidRPr="00170EE1">
        <w:t xml:space="preserve"> their care</w:t>
      </w:r>
      <w:r w:rsidR="00267990" w:rsidRPr="00170EE1">
        <w:t xml:space="preserve"> as possible</w:t>
      </w:r>
      <w:r w:rsidR="000E72A4" w:rsidRPr="00170EE1">
        <w:t>, and then bringing together the services that best ensures the outcomes valued by patients, not to mention better equity in care</w:t>
      </w:r>
      <w:r w:rsidR="00BD269A" w:rsidRPr="00170EE1">
        <w:t xml:space="preserve"> for patients</w:t>
      </w:r>
      <w:r w:rsidR="000E72A4" w:rsidRPr="00170EE1">
        <w:t xml:space="preserve"> [XXX blinded for anonymous review]. </w:t>
      </w:r>
      <w:r w:rsidR="00BD269A" w:rsidRPr="00170EE1">
        <w:t>This</w:t>
      </w:r>
      <w:r w:rsidR="0024760B" w:rsidRPr="00170EE1">
        <w:t xml:space="preserve"> overarching theme (third order interpretation) particularly reflects the Key/recurring concepts 6 (Seeking patient-centred care) and 13 (Support that is flexible, adaptable and understanding). It also incorporates the ideas of Ongoing support (Key/recurring concept 15) and equity in support (Key/recurring concept 14).</w:t>
      </w:r>
      <w:r w:rsidR="001B1720" w:rsidRPr="00170EE1">
        <w:t xml:space="preserve"> </w:t>
      </w:r>
      <w:r w:rsidR="00ED425D" w:rsidRPr="00170EE1">
        <w:t xml:space="preserve">In relation to professionals, </w:t>
      </w:r>
      <w:r w:rsidR="00B930AC" w:rsidRPr="00170EE1">
        <w:t>a</w:t>
      </w:r>
      <w:r w:rsidR="00F469CA" w:rsidRPr="00170EE1">
        <w:t xml:space="preserve"> deep</w:t>
      </w:r>
      <w:r w:rsidR="00B930AC" w:rsidRPr="00170EE1">
        <w:t xml:space="preserve"> need for </w:t>
      </w:r>
      <w:r w:rsidR="00BD269A" w:rsidRPr="00170EE1">
        <w:t>relational goods like r</w:t>
      </w:r>
      <w:r w:rsidR="00F469CA" w:rsidRPr="00170EE1">
        <w:t>ecogni</w:t>
      </w:r>
      <w:r w:rsidR="00BD269A" w:rsidRPr="00170EE1">
        <w:t>tion</w:t>
      </w:r>
      <w:r w:rsidR="00F469CA" w:rsidRPr="00170EE1">
        <w:t xml:space="preserve">, </w:t>
      </w:r>
      <w:r w:rsidR="00C13049" w:rsidRPr="00170EE1">
        <w:t>accept</w:t>
      </w:r>
      <w:r w:rsidR="00BD269A" w:rsidRPr="00170EE1">
        <w:t>ance</w:t>
      </w:r>
      <w:r w:rsidR="00C13049" w:rsidRPr="00170EE1">
        <w:t xml:space="preserve"> and validat</w:t>
      </w:r>
      <w:r w:rsidR="00BD269A" w:rsidRPr="00170EE1">
        <w:t>ion</w:t>
      </w:r>
      <w:r w:rsidR="00C13049" w:rsidRPr="00170EE1">
        <w:t xml:space="preserve"> </w:t>
      </w:r>
      <w:r w:rsidR="00ED425D" w:rsidRPr="00170EE1">
        <w:t>emerged from the studies</w:t>
      </w:r>
      <w:r w:rsidR="007B7757" w:rsidRPr="00170EE1">
        <w:t xml:space="preserve">. </w:t>
      </w:r>
      <w:r w:rsidR="00ED425D" w:rsidRPr="00170EE1">
        <w:t>Participants</w:t>
      </w:r>
      <w:r w:rsidR="00C13049" w:rsidRPr="00170EE1">
        <w:t xml:space="preserve"> want</w:t>
      </w:r>
      <w:r w:rsidR="00B930AC" w:rsidRPr="00170EE1">
        <w:t>ed</w:t>
      </w:r>
      <w:r w:rsidR="00C13049" w:rsidRPr="00170EE1">
        <w:t xml:space="preserve"> their clinicians to </w:t>
      </w:r>
      <w:r w:rsidR="007B7757" w:rsidRPr="00170EE1">
        <w:t>share in their</w:t>
      </w:r>
      <w:r w:rsidR="00C13049" w:rsidRPr="00170EE1">
        <w:t xml:space="preserve"> understanding</w:t>
      </w:r>
      <w:r w:rsidR="007B7757" w:rsidRPr="00170EE1">
        <w:t xml:space="preserve"> of CFS</w:t>
      </w:r>
      <w:r w:rsidR="00B930AC" w:rsidRPr="00170EE1">
        <w:t>/ME</w:t>
      </w:r>
      <w:r w:rsidR="00ED425D" w:rsidRPr="00170EE1">
        <w:t>,</w:t>
      </w:r>
      <w:r w:rsidR="00705B56" w:rsidRPr="00170EE1">
        <w:t xml:space="preserve"> </w:t>
      </w:r>
      <w:r w:rsidR="00E80BB2" w:rsidRPr="00170EE1">
        <w:t>as a means to begin to</w:t>
      </w:r>
      <w:r w:rsidR="00705B56" w:rsidRPr="00170EE1">
        <w:t xml:space="preserve"> offer </w:t>
      </w:r>
      <w:r w:rsidR="000A6813" w:rsidRPr="00170EE1">
        <w:t>“</w:t>
      </w:r>
      <w:r w:rsidR="00705B56" w:rsidRPr="00170EE1">
        <w:t>a route out of this cycle of fatigue</w:t>
      </w:r>
      <w:r w:rsidR="000A6813" w:rsidRPr="00170EE1">
        <w:t>”</w:t>
      </w:r>
      <w:r w:rsidR="007177F5" w:rsidRPr="00170EE1">
        <w:t xml:space="preserve"> </w:t>
      </w:r>
      <w:r w:rsidR="0083654C" w:rsidRPr="00170EE1">
        <w:fldChar w:fldCharType="begin"/>
      </w:r>
      <w:r w:rsidR="00932A81" w:rsidRPr="00170EE1">
        <w:instrText xml:space="preserve"> ADDIN EN.CITE &lt;EndNote&gt;&lt;Cite&gt;&lt;Author&gt;McDermott&lt;/Author&gt;&lt;Year&gt;2011&lt;/Year&gt;&lt;RecNum&gt;54&lt;/RecNum&gt;&lt;DisplayText&gt;(C. McDermott, Lynch, &amp;amp; Leydon, 2011)&lt;/DisplayText&gt;&lt;record&gt;&lt;rec-number&gt;54&lt;/rec-number&gt;&lt;foreign-keys&gt;&lt;key app="EN" db-id="szd999tpsz9rpre2ar9pw9pktrr0spf0z9ra" timestamp="1561727059"&gt;54&lt;/key&gt;&lt;/foreign-keys&gt;&lt;ref-type name="Journal Article"&gt;17&lt;/ref-type&gt;&lt;contributors&gt;&lt;authors&gt;&lt;author&gt;McDermott, C.&lt;/author&gt;&lt;author&gt;Lynch, J.&lt;/author&gt;&lt;author&gt;Leydon, G. M.&lt;/author&gt;&lt;/authors&gt;&lt;/contributors&gt;&lt;auth-address&gt;Primary Medical Care Research Department, University of Southampton, Southampton, UK. crm20@soton.ac.uk&lt;/auth-address&gt;&lt;titles&gt;&lt;title&gt;Patients&amp;apos; hopes and expectations of a specialist chronic fatigue syndrome/ME service: a qualitative study&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72-8&lt;/pages&gt;&lt;volume&gt;28&lt;/volume&gt;&lt;number&gt;5&lt;/number&gt;&lt;keywords&gt;&lt;keyword&gt;Adult&lt;/keyword&gt;&lt;keyword&gt;Fatigue Syndrome, Chronic/*diagnosis/*psychology/therapy&lt;/keyword&gt;&lt;keyword&gt;Female&lt;/keyword&gt;&lt;keyword&gt;*Health Knowledge, Attitudes, Practice&lt;/keyword&gt;&lt;keyword&gt;Health Services Needs and Demand&lt;/keyword&gt;&lt;keyword&gt;Humans&lt;/keyword&gt;&lt;keyword&gt;Interviews as Topic&lt;/keyword&gt;&lt;keyword&gt;Male&lt;/keyword&gt;&lt;keyword&gt;Middle Aged&lt;/keyword&gt;&lt;keyword&gt;Prognosis&lt;/keyword&gt;&lt;keyword&gt;*Referral and Consultation&lt;/keyword&gt;&lt;keyword&gt;Specialization&lt;/keyword&gt;&lt;keyword&gt;United Kingdom&lt;/keyword&gt;&lt;keyword&gt;Young Adult&lt;/keyword&gt;&lt;/keywords&gt;&lt;dates&gt;&lt;year&gt;2011&lt;/year&gt;&lt;pub-dates&gt;&lt;date&gt;Oct&lt;/date&gt;&lt;/pub-dates&gt;&lt;/dates&gt;&lt;isbn&gt;1460-2229 (Electronic)&amp;#xD;0263-2136 (Linking)&lt;/isbn&gt;&lt;accession-num&gt;21555341&lt;/accession-num&gt;&lt;urls&gt;&lt;related-urls&gt;&lt;url&gt;http://www.ncbi.nlm.nih.gov/pubmed/21555341&lt;/url&gt;&lt;/related-urls&gt;&lt;/urls&gt;&lt;electronic-resource-num&gt;10.1093/fampra/cmr016&lt;/electronic-resource-num&gt;&lt;/record&gt;&lt;/Cite&gt;&lt;/EndNote&gt;</w:instrText>
      </w:r>
      <w:r w:rsidR="0083654C" w:rsidRPr="00170EE1">
        <w:fldChar w:fldCharType="separate"/>
      </w:r>
      <w:r w:rsidR="00932A81" w:rsidRPr="00170EE1">
        <w:rPr>
          <w:noProof/>
        </w:rPr>
        <w:t>(</w:t>
      </w:r>
      <w:r w:rsidR="00C73F3E" w:rsidRPr="00170EE1">
        <w:rPr>
          <w:noProof/>
        </w:rPr>
        <w:t>XXX blinded for anonymous review</w:t>
      </w:r>
      <w:r w:rsidR="00932A81" w:rsidRPr="00170EE1">
        <w:rPr>
          <w:noProof/>
        </w:rPr>
        <w:t>)</w:t>
      </w:r>
      <w:r w:rsidR="0083654C" w:rsidRPr="00170EE1">
        <w:fldChar w:fldCharType="end"/>
      </w:r>
      <w:r w:rsidR="000E4827" w:rsidRPr="00170EE1">
        <w:t xml:space="preserve"> </w:t>
      </w:r>
      <w:r w:rsidR="0083654C" w:rsidRPr="00170EE1">
        <w:t>(</w:t>
      </w:r>
      <w:r w:rsidR="000E4827" w:rsidRPr="00170EE1">
        <w:t>p</w:t>
      </w:r>
      <w:r w:rsidR="00A93B09" w:rsidRPr="00170EE1">
        <w:t xml:space="preserve">. </w:t>
      </w:r>
      <w:r w:rsidR="000E4827" w:rsidRPr="00170EE1">
        <w:t>575</w:t>
      </w:r>
      <w:r w:rsidR="00705B56" w:rsidRPr="00170EE1">
        <w:t>)</w:t>
      </w:r>
      <w:r w:rsidR="00C13049" w:rsidRPr="00170EE1">
        <w:t xml:space="preserve">. </w:t>
      </w:r>
      <w:r w:rsidR="00E80BB2" w:rsidRPr="00170EE1">
        <w:t>It is when participants trust</w:t>
      </w:r>
      <w:r w:rsidR="00BD269A" w:rsidRPr="00170EE1">
        <w:t xml:space="preserve"> that</w:t>
      </w:r>
      <w:r w:rsidR="00327D8B" w:rsidRPr="00170EE1">
        <w:t xml:space="preserve"> </w:t>
      </w:r>
      <w:r w:rsidR="00E80BB2" w:rsidRPr="00170EE1">
        <w:t>the</w:t>
      </w:r>
      <w:r w:rsidR="00327D8B" w:rsidRPr="00170EE1">
        <w:t xml:space="preserve"> relationship with a professional</w:t>
      </w:r>
      <w:r w:rsidR="00E80BB2" w:rsidRPr="00170EE1">
        <w:t xml:space="preserve"> is safe</w:t>
      </w:r>
      <w:r w:rsidR="000A6813" w:rsidRPr="00170EE1">
        <w:t xml:space="preserve"> and respectful</w:t>
      </w:r>
      <w:r w:rsidR="00563199" w:rsidRPr="00170EE1">
        <w:t xml:space="preserve">, </w:t>
      </w:r>
      <w:r w:rsidR="00E80BB2" w:rsidRPr="00170EE1">
        <w:t xml:space="preserve">that </w:t>
      </w:r>
      <w:r w:rsidR="00F469CA" w:rsidRPr="00170EE1">
        <w:t xml:space="preserve">participants </w:t>
      </w:r>
      <w:r w:rsidR="00E80BB2" w:rsidRPr="00170EE1">
        <w:t>are</w:t>
      </w:r>
      <w:r w:rsidR="00D6522D" w:rsidRPr="00170EE1">
        <w:t xml:space="preserve"> free</w:t>
      </w:r>
      <w:r w:rsidR="000A6813" w:rsidRPr="00170EE1">
        <w:t>r</w:t>
      </w:r>
      <w:r w:rsidR="00D6522D" w:rsidRPr="00170EE1">
        <w:t xml:space="preserve"> to explore their</w:t>
      </w:r>
      <w:r w:rsidR="008C1096" w:rsidRPr="00170EE1">
        <w:t xml:space="preserve"> more complex</w:t>
      </w:r>
      <w:r w:rsidR="00D6522D" w:rsidRPr="00170EE1">
        <w:t xml:space="preserve"> feelings about CFS/ME</w:t>
      </w:r>
      <w:r w:rsidR="008314DD" w:rsidRPr="00170EE1">
        <w:t>,</w:t>
      </w:r>
      <w:r w:rsidR="00D6522D" w:rsidRPr="00170EE1">
        <w:t xml:space="preserve"> and</w:t>
      </w:r>
      <w:r w:rsidR="00563199" w:rsidRPr="00170EE1">
        <w:t xml:space="preserve"> </w:t>
      </w:r>
      <w:r w:rsidR="00E80BB2" w:rsidRPr="00170EE1">
        <w:t xml:space="preserve">impacts on their </w:t>
      </w:r>
      <w:r w:rsidR="00D6522D" w:rsidRPr="00170EE1">
        <w:t xml:space="preserve">lives, including </w:t>
      </w:r>
      <w:r w:rsidR="0074486A" w:rsidRPr="00170EE1">
        <w:t>the psychology</w:t>
      </w:r>
      <w:r w:rsidR="00D6522D" w:rsidRPr="00170EE1">
        <w:t>.</w:t>
      </w:r>
      <w:r w:rsidR="00705B56" w:rsidRPr="00170EE1">
        <w:t xml:space="preserve"> </w:t>
      </w:r>
      <w:r w:rsidR="00327D8B" w:rsidRPr="00170EE1">
        <w:t>Participants</w:t>
      </w:r>
      <w:r w:rsidR="00705B56" w:rsidRPr="00170EE1">
        <w:t xml:space="preserve"> expect health professionals to </w:t>
      </w:r>
      <w:r w:rsidR="00F511B8" w:rsidRPr="00170EE1">
        <w:t>provi</w:t>
      </w:r>
      <w:r w:rsidR="00E80BB2" w:rsidRPr="00170EE1">
        <w:t>de a foundation of</w:t>
      </w:r>
      <w:r w:rsidR="00705B56" w:rsidRPr="00170EE1">
        <w:t xml:space="preserve"> understanding</w:t>
      </w:r>
      <w:r w:rsidR="00E80BB2" w:rsidRPr="00170EE1">
        <w:t>, from which individualised management strategies and a range of options emerge</w:t>
      </w:r>
      <w:r w:rsidR="0083654C" w:rsidRPr="00170EE1">
        <w:t xml:space="preserve"> </w:t>
      </w:r>
      <w:r w:rsidR="0049755A" w:rsidRPr="00170EE1">
        <w:fldChar w:fldCharType="begin">
          <w:fldData xml:space="preserve">PEVuZE5vdGU+PENpdGU+PEF1dGhvcj5QZXRlcnM8L0F1dGhvcj48WWVhcj4yMDExPC9ZZWFyPjxS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32A81" w:rsidRPr="00170EE1">
        <w:instrText xml:space="preserve"> ADDIN EN.CITE </w:instrText>
      </w:r>
      <w:r w:rsidR="00932A81" w:rsidRPr="00170EE1">
        <w:fldChar w:fldCharType="begin">
          <w:fldData xml:space="preserve">PEVuZE5vdGU+PENpdGU+PEF1dGhvcj5QZXRlcnM8L0F1dGhvcj48WWVhcj4yMDExPC9ZZWFyPjxS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32A81" w:rsidRPr="00170EE1">
        <w:instrText xml:space="preserve"> ADDIN EN.CITE.DATA </w:instrText>
      </w:r>
      <w:r w:rsidR="00932A81" w:rsidRPr="00170EE1">
        <w:fldChar w:fldCharType="end"/>
      </w:r>
      <w:r w:rsidR="0049755A" w:rsidRPr="00170EE1">
        <w:fldChar w:fldCharType="separate"/>
      </w:r>
      <w:r w:rsidR="00932A81" w:rsidRPr="00170EE1">
        <w:rPr>
          <w:noProof/>
        </w:rPr>
        <w:t>(Gladwell, Pheby, Rodriguez, &amp; Poland, 2014; Peters et al., 2011)</w:t>
      </w:r>
      <w:r w:rsidR="0049755A" w:rsidRPr="00170EE1">
        <w:fldChar w:fldCharType="end"/>
      </w:r>
      <w:r w:rsidR="00705B56" w:rsidRPr="00170EE1">
        <w:t xml:space="preserve">. </w:t>
      </w:r>
      <w:r w:rsidR="00B202D6" w:rsidRPr="00170EE1">
        <w:t>One participant put it this way, ‘</w:t>
      </w:r>
      <w:r w:rsidR="00B202D6" w:rsidRPr="00170EE1">
        <w:rPr>
          <w:lang w:val="es-EC"/>
        </w:rPr>
        <w:t>her [health professional’s] empathic nature, was her greatest skill, anything else for me came secondarily’</w:t>
      </w:r>
      <w:r w:rsidR="00705B56" w:rsidRPr="00170EE1">
        <w:t xml:space="preserve"> </w:t>
      </w:r>
      <w:r w:rsidR="0049755A" w:rsidRPr="00170EE1">
        <w:fldChar w:fldCharType="begin">
          <w:fldData xml:space="preserve">PEVuZE5vdGU+PENpdGU+PEF1dGhvcj5QZXRlcnM8L0F1dGhvcj48WWVhcj4yMDExPC9ZZWFyPjxS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</w:fldData>
        </w:fldChar>
      </w:r>
      <w:r w:rsidR="0049755A" w:rsidRPr="00170EE1">
        <w:instrText xml:space="preserve"> ADDIN EN.CITE </w:instrText>
      </w:r>
      <w:r w:rsidR="0049755A" w:rsidRPr="00170EE1">
        <w:fldChar w:fldCharType="begin">
          <w:fldData xml:space="preserve">PEVuZE5vdGU+PENpdGU+PEF1dGhvcj5QZXRlcnM8L0F1dGhvcj48WWVhcj4yMDExPC9ZZWFyPjxS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</w:fldData>
        </w:fldChar>
      </w:r>
      <w:r w:rsidR="0049755A" w:rsidRPr="00170EE1">
        <w:instrText xml:space="preserve"> ADDIN EN.CITE.DATA </w:instrText>
      </w:r>
      <w:r w:rsidR="0049755A" w:rsidRPr="00170EE1">
        <w:fldChar w:fldCharType="end"/>
      </w:r>
      <w:r w:rsidR="0049755A" w:rsidRPr="00170EE1">
        <w:fldChar w:fldCharType="separate"/>
      </w:r>
      <w:r w:rsidR="0049755A" w:rsidRPr="00170EE1">
        <w:rPr>
          <w:noProof/>
        </w:rPr>
        <w:t>(Peters et al., 2011)</w:t>
      </w:r>
      <w:r w:rsidR="0049755A" w:rsidRPr="00170EE1">
        <w:fldChar w:fldCharType="end"/>
      </w:r>
      <w:r w:rsidR="000E4827" w:rsidRPr="00170EE1">
        <w:t xml:space="preserve"> </w:t>
      </w:r>
      <w:r w:rsidR="0049755A" w:rsidRPr="00170EE1">
        <w:t>(</w:t>
      </w:r>
      <w:r w:rsidR="000E4827" w:rsidRPr="00170EE1">
        <w:t>p9</w:t>
      </w:r>
      <w:r w:rsidR="00705B56" w:rsidRPr="00170EE1">
        <w:t xml:space="preserve">).  </w:t>
      </w:r>
      <w:r w:rsidR="00E80BB2" w:rsidRPr="00170EE1">
        <w:t>In relationship to professionals (and more widely)</w:t>
      </w:r>
      <w:r w:rsidR="008314DD" w:rsidRPr="00170EE1">
        <w:t>,</w:t>
      </w:r>
      <w:r w:rsidR="00F667E0" w:rsidRPr="00170EE1">
        <w:t xml:space="preserve"> people </w:t>
      </w:r>
      <w:r w:rsidR="00C13049" w:rsidRPr="00170EE1">
        <w:t xml:space="preserve">want to be listened to, </w:t>
      </w:r>
      <w:r w:rsidR="008C1096" w:rsidRPr="00170EE1">
        <w:t>taken at face value</w:t>
      </w:r>
      <w:r w:rsidR="00C13049" w:rsidRPr="00170EE1">
        <w:t xml:space="preserve">, </w:t>
      </w:r>
      <w:r w:rsidR="00B76C45" w:rsidRPr="00170EE1">
        <w:t xml:space="preserve">have their feelings </w:t>
      </w:r>
      <w:r w:rsidR="00C13049" w:rsidRPr="00170EE1">
        <w:t>underst</w:t>
      </w:r>
      <w:r w:rsidR="00F667E0" w:rsidRPr="00170EE1">
        <w:t xml:space="preserve">ood, and </w:t>
      </w:r>
      <w:r w:rsidR="00E80BB2" w:rsidRPr="00170EE1">
        <w:t>feel valued.</w:t>
      </w:r>
      <w:r w:rsidR="00F511B8" w:rsidRPr="00170EE1">
        <w:t xml:space="preserve"> </w:t>
      </w:r>
      <w:r w:rsidR="00E80BB2" w:rsidRPr="00170EE1">
        <w:t>Here</w:t>
      </w:r>
      <w:r w:rsidR="00B76C45" w:rsidRPr="00170EE1">
        <w:t xml:space="preserve">, </w:t>
      </w:r>
      <w:r w:rsidR="00F511B8" w:rsidRPr="00170EE1">
        <w:t>they want</w:t>
      </w:r>
      <w:r w:rsidR="00F667E0" w:rsidRPr="00170EE1">
        <w:t xml:space="preserve"> a sense that </w:t>
      </w:r>
      <w:r w:rsidR="00F511B8" w:rsidRPr="00170EE1">
        <w:t xml:space="preserve">their </w:t>
      </w:r>
      <w:r w:rsidR="00F667E0" w:rsidRPr="00170EE1">
        <w:t xml:space="preserve">clinicians know something of what it is like to </w:t>
      </w:r>
      <w:r w:rsidR="00B76C45" w:rsidRPr="00170EE1">
        <w:t xml:space="preserve">experience </w:t>
      </w:r>
      <w:r w:rsidR="00F667E0" w:rsidRPr="00170EE1">
        <w:t>CFS</w:t>
      </w:r>
      <w:r w:rsidR="00B930AC" w:rsidRPr="00170EE1">
        <w:t>/ME</w:t>
      </w:r>
      <w:r w:rsidR="0049755A" w:rsidRPr="00170EE1">
        <w:t xml:space="preserve"> </w:t>
      </w:r>
      <w:r w:rsidR="0049755A" w:rsidRPr="00170EE1">
        <w:fldChar w:fldCharType="begin">
          <w:fldData xml:space="preserve">PEVuZE5vdGU+PENpdGU+PEF1dGhvcj5BbmRlcnNvbjwvQXV0aG9yPjxZZWFyPjIwMTQ8L1llYXI+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NjEwLTE2MTk8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</w:fldData>
        </w:fldChar>
      </w:r>
      <w:r w:rsidR="00932A81" w:rsidRPr="00170EE1">
        <w:instrText xml:space="preserve"> ADDIN EN.CITE </w:instrText>
      </w:r>
      <w:r w:rsidR="00932A81" w:rsidRPr="00170EE1">
        <w:fldChar w:fldCharType="begin">
          <w:fldData xml:space="preserve">PEVuZE5vdGU+PENpdGU+PEF1dGhvcj5BbmRlcnNvbjwvQXV0aG9yPjxZZWFyPjIwMTQ8L1llYXI+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</w:fldData>
        </w:fldChar>
      </w:r>
      <w:r w:rsidR="00932A81" w:rsidRPr="00170EE1">
        <w:instrText xml:space="preserve"> ADDIN EN.CITE.DATA </w:instrText>
      </w:r>
      <w:r w:rsidR="00932A81" w:rsidRPr="00170EE1">
        <w:fldChar w:fldCharType="end"/>
      </w:r>
      <w:r w:rsidR="0049755A" w:rsidRPr="00170EE1">
        <w:fldChar w:fldCharType="separate"/>
      </w:r>
      <w:r w:rsidR="00932A81" w:rsidRPr="00170EE1">
        <w:rPr>
          <w:noProof/>
        </w:rPr>
        <w:t>(V. R. Anderson et al., 2014; Peters et al., 2011; Ryckeghem et al., 2017; Ward, Hogan, Stuart, &amp; Singleton, 2008)</w:t>
      </w:r>
      <w:r w:rsidR="0049755A" w:rsidRPr="00170EE1">
        <w:fldChar w:fldCharType="end"/>
      </w:r>
      <w:r w:rsidR="0049755A" w:rsidRPr="00170EE1">
        <w:t xml:space="preserve">. </w:t>
      </w:r>
      <w:r w:rsidR="002A2E38" w:rsidRPr="00170EE1">
        <w:t>It should be noted that some participants pointed out that women</w:t>
      </w:r>
      <w:r w:rsidR="00770531" w:rsidRPr="00170EE1">
        <w:t xml:space="preserve"> (and Black or ethnic minorities)</w:t>
      </w:r>
      <w:r w:rsidR="002A2E38" w:rsidRPr="00170EE1">
        <w:t xml:space="preserve"> can have heightened problems </w:t>
      </w:r>
      <w:r w:rsidR="000A6813" w:rsidRPr="00170EE1">
        <w:t>eliciting</w:t>
      </w:r>
      <w:r w:rsidR="002A2E38" w:rsidRPr="00170EE1">
        <w:t xml:space="preserve"> empath</w:t>
      </w:r>
      <w:r w:rsidR="000A6813" w:rsidRPr="00170EE1">
        <w:t xml:space="preserve">y from professionals </w:t>
      </w:r>
      <w:r w:rsidR="00770531" w:rsidRPr="00170EE1">
        <w:fldChar w:fldCharType="begin">
          <w:fldData xml:space="preserve">PEVuZE5vdGU+PENpdGU+PEF1dGhvcj5BcnJvbGw8L0F1dGhvcj48WWVhcj4yMDA4PC9ZZWFyPjxS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</w:fldData>
        </w:fldChar>
      </w:r>
      <w:r w:rsidR="00932A81" w:rsidRPr="00170EE1">
        <w:instrText xml:space="preserve"> ADDIN EN.CITE </w:instrText>
      </w:r>
      <w:r w:rsidR="00932A81" w:rsidRPr="00170EE1">
        <w:fldChar w:fldCharType="begin">
          <w:fldData xml:space="preserve">PEVuZE5vdGU+PENpdGU+PEF1dGhvcj5BcnJvbGw8L0F1dGhvcj48WWVhcj4yMDA4PC9ZZWFyPjxS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</w:fldData>
        </w:fldChar>
      </w:r>
      <w:r w:rsidR="00932A81" w:rsidRPr="00170EE1">
        <w:instrText xml:space="preserve"> ADDIN EN.CITE.DATA </w:instrText>
      </w:r>
      <w:r w:rsidR="00932A81" w:rsidRPr="00170EE1">
        <w:fldChar w:fldCharType="end"/>
      </w:r>
      <w:r w:rsidR="00770531" w:rsidRPr="00170EE1">
        <w:fldChar w:fldCharType="separate"/>
      </w:r>
      <w:r w:rsidR="00932A81" w:rsidRPr="00170EE1">
        <w:rPr>
          <w:noProof/>
        </w:rPr>
        <w:t>(Arroll &amp; Senior, 2008; Cooper, 1997; de Carvalho Leite et al., 2011)</w:t>
      </w:r>
      <w:r w:rsidR="00770531" w:rsidRPr="00170EE1">
        <w:fldChar w:fldCharType="end"/>
      </w:r>
      <w:r w:rsidR="00770531" w:rsidRPr="00170EE1">
        <w:t xml:space="preserve">. </w:t>
      </w:r>
      <w:r w:rsidR="002A2E38" w:rsidRPr="00170EE1">
        <w:t xml:space="preserve">In general, the </w:t>
      </w:r>
      <w:r w:rsidR="00E80BB2" w:rsidRPr="00170EE1">
        <w:t xml:space="preserve">relational </w:t>
      </w:r>
      <w:r w:rsidR="00C13049" w:rsidRPr="00170EE1">
        <w:t xml:space="preserve">approach </w:t>
      </w:r>
      <w:r w:rsidR="00287749" w:rsidRPr="00170EE1">
        <w:t>requested</w:t>
      </w:r>
      <w:r w:rsidR="00F463FA" w:rsidRPr="00170EE1">
        <w:t xml:space="preserve"> of</w:t>
      </w:r>
      <w:r w:rsidR="00C13049" w:rsidRPr="00170EE1">
        <w:t xml:space="preserve"> clinicians </w:t>
      </w:r>
      <w:r w:rsidR="00F463FA" w:rsidRPr="00170EE1">
        <w:t xml:space="preserve">involves </w:t>
      </w:r>
      <w:r w:rsidR="00563199" w:rsidRPr="00170EE1">
        <w:t>flexibility in terms of</w:t>
      </w:r>
      <w:r w:rsidR="00C13049" w:rsidRPr="00170EE1">
        <w:t xml:space="preserve"> adapt</w:t>
      </w:r>
      <w:r w:rsidR="00563199" w:rsidRPr="00170EE1">
        <w:t>ing</w:t>
      </w:r>
      <w:r w:rsidR="00C13049" w:rsidRPr="00170EE1">
        <w:t xml:space="preserve"> to </w:t>
      </w:r>
      <w:r w:rsidR="00C530C9" w:rsidRPr="00170EE1">
        <w:t>unique</w:t>
      </w:r>
      <w:r w:rsidR="002A2E38" w:rsidRPr="00170EE1">
        <w:t xml:space="preserve"> patient</w:t>
      </w:r>
      <w:r w:rsidR="00C13049" w:rsidRPr="00170EE1">
        <w:t xml:space="preserve"> circumstance</w:t>
      </w:r>
      <w:r w:rsidR="00C530C9" w:rsidRPr="00170EE1">
        <w:t>s</w:t>
      </w:r>
      <w:r w:rsidR="00C13049" w:rsidRPr="00170EE1">
        <w:t>, including</w:t>
      </w:r>
      <w:r w:rsidR="00F463FA" w:rsidRPr="00170EE1">
        <w:t xml:space="preserve"> </w:t>
      </w:r>
      <w:r w:rsidR="0074486A" w:rsidRPr="00170EE1">
        <w:t>their</w:t>
      </w:r>
      <w:r w:rsidR="00C13049" w:rsidRPr="00170EE1">
        <w:t xml:space="preserve"> </w:t>
      </w:r>
      <w:r w:rsidR="00563199" w:rsidRPr="00170EE1">
        <w:t xml:space="preserve">choices, </w:t>
      </w:r>
      <w:r w:rsidR="00C13049" w:rsidRPr="00170EE1">
        <w:t>preferences, and limitations.</w:t>
      </w:r>
      <w:r w:rsidR="008C6A66" w:rsidRPr="00170EE1">
        <w:t xml:space="preserve"> </w:t>
      </w:r>
      <w:r w:rsidR="00705B56" w:rsidRPr="00170EE1">
        <w:t xml:space="preserve">Practical support, flexibility in frequency and </w:t>
      </w:r>
      <w:r w:rsidR="00B02E57" w:rsidRPr="00170EE1">
        <w:t>type</w:t>
      </w:r>
      <w:r w:rsidR="00705B56" w:rsidRPr="00170EE1">
        <w:t xml:space="preserve"> of appointments</w:t>
      </w:r>
      <w:r w:rsidR="00B202D6" w:rsidRPr="00170EE1">
        <w:t>,</w:t>
      </w:r>
      <w:r w:rsidR="00705B56" w:rsidRPr="00170EE1">
        <w:t xml:space="preserve"> is also valued</w:t>
      </w:r>
      <w:r w:rsidR="00770531" w:rsidRPr="00170EE1">
        <w:t xml:space="preserve"> </w:t>
      </w:r>
      <w:r w:rsidR="00110123" w:rsidRPr="00170EE1">
        <w:fldChar w:fldCharType="begin">
          <w:fldData xml:space="preserve">PEVuZE5vdGU+PENpdGU+PEF1dGhvcj5Ccm91Z2h0b248L0F1dGhvcj48WWVhcj4yMDE3PC9ZZWFy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</w:fldData>
        </w:fldChar>
      </w:r>
      <w:r w:rsidR="00932A81" w:rsidRPr="00170EE1">
        <w:instrText xml:space="preserve"> ADDIN EN.CITE </w:instrText>
      </w:r>
      <w:r w:rsidR="00932A81" w:rsidRPr="00170EE1">
        <w:fldChar w:fldCharType="begin">
          <w:fldData xml:space="preserve">PEVuZE5vdGU+PENpdGU+PEF1dGhvcj5Ccm91Z2h0b248L0F1dGhvcj48WWVhcj4yMDE3PC9ZZWFy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</w:fldData>
        </w:fldChar>
      </w:r>
      <w:r w:rsidR="00932A81" w:rsidRPr="00170EE1">
        <w:instrText xml:space="preserve"> ADDIN EN.CITE.DATA </w:instrText>
      </w:r>
      <w:r w:rsidR="00932A81" w:rsidRPr="00170EE1">
        <w:fldChar w:fldCharType="end"/>
      </w:r>
      <w:r w:rsidR="00110123" w:rsidRPr="00170EE1">
        <w:fldChar w:fldCharType="separate"/>
      </w:r>
      <w:r w:rsidR="00932A81" w:rsidRPr="00170EE1">
        <w:rPr>
          <w:noProof/>
        </w:rPr>
        <w:t>(Broughton, Harris, Beasant, Crawley, &amp; Collin, 2017)</w:t>
      </w:r>
      <w:r w:rsidR="00110123" w:rsidRPr="00170EE1">
        <w:fldChar w:fldCharType="end"/>
      </w:r>
      <w:r w:rsidR="00770531" w:rsidRPr="00170EE1">
        <w:t>.</w:t>
      </w:r>
      <w:r w:rsidR="00110123" w:rsidRPr="00170EE1">
        <w:t xml:space="preserve"> </w:t>
      </w:r>
      <w:r w:rsidR="00D848A1" w:rsidRPr="00170EE1">
        <w:t>Participants need</w:t>
      </w:r>
      <w:r w:rsidR="008C6A66" w:rsidRPr="00170EE1">
        <w:t xml:space="preserve"> </w:t>
      </w:r>
      <w:r w:rsidR="00327D8B" w:rsidRPr="00170EE1">
        <w:t>support</w:t>
      </w:r>
      <w:r w:rsidR="008C6A66" w:rsidRPr="00170EE1">
        <w:t xml:space="preserve"> </w:t>
      </w:r>
      <w:r w:rsidR="00D848A1" w:rsidRPr="00170EE1">
        <w:t>for the stage and type of condition they have, e.g. to accept</w:t>
      </w:r>
      <w:r w:rsidR="008C6A66" w:rsidRPr="00170EE1">
        <w:t xml:space="preserve"> that their condition may</w:t>
      </w:r>
      <w:r w:rsidR="00FD521D" w:rsidRPr="00170EE1">
        <w:t xml:space="preserve"> </w:t>
      </w:r>
      <w:r w:rsidR="008C6A66" w:rsidRPr="00170EE1">
        <w:t>be long-standing</w:t>
      </w:r>
      <w:r w:rsidR="00FD521D" w:rsidRPr="00170EE1">
        <w:t xml:space="preserve">, </w:t>
      </w:r>
      <w:r w:rsidR="00D848A1" w:rsidRPr="00170EE1">
        <w:t>or that there</w:t>
      </w:r>
      <w:r w:rsidR="008E2232" w:rsidRPr="00170EE1">
        <w:t xml:space="preserve"> is </w:t>
      </w:r>
      <w:r w:rsidR="002A2E38" w:rsidRPr="00170EE1">
        <w:t>hope</w:t>
      </w:r>
      <w:r w:rsidR="008E2232" w:rsidRPr="00170EE1">
        <w:t xml:space="preserve"> </w:t>
      </w:r>
      <w:r w:rsidR="002A2E38" w:rsidRPr="00170EE1">
        <w:t>for</w:t>
      </w:r>
      <w:r w:rsidR="00F463FA" w:rsidRPr="00170EE1">
        <w:t xml:space="preserve"> improvement and/or</w:t>
      </w:r>
      <w:r w:rsidR="008E2232" w:rsidRPr="00170EE1">
        <w:t xml:space="preserve"> recovery.</w:t>
      </w:r>
      <w:r w:rsidR="0096119F" w:rsidRPr="00170EE1">
        <w:t xml:space="preserve"> </w:t>
      </w:r>
      <w:r w:rsidR="00B02FCF" w:rsidRPr="00170EE1">
        <w:t xml:space="preserve">Subsequently, positive relations can be internalised by participants, e.g. “I feel that I’m having more consideration for myself than ever before…” </w:t>
      </w:r>
      <w:r w:rsidR="008E2232" w:rsidRPr="00170EE1">
        <w:t xml:space="preserve"> </w:t>
      </w:r>
      <w:r w:rsidR="00B02FCF" w:rsidRPr="00170EE1">
        <w:t>(Pinxsterhuis et al. 2015</w:t>
      </w:r>
      <w:r w:rsidR="0074486A" w:rsidRPr="00170EE1">
        <w:t>b)</w:t>
      </w:r>
      <w:r w:rsidR="00BD61BA" w:rsidRPr="00170EE1">
        <w:t xml:space="preserve"> (participant, p. </w:t>
      </w:r>
      <w:r w:rsidR="001C3C3D" w:rsidRPr="00170EE1">
        <w:t>121</w:t>
      </w:r>
      <w:r w:rsidR="00BD61BA" w:rsidRPr="00170EE1">
        <w:t>)</w:t>
      </w:r>
      <w:r w:rsidR="00B02FCF" w:rsidRPr="00170EE1">
        <w:t xml:space="preserve">. </w:t>
      </w:r>
      <w:r w:rsidR="00F463FA" w:rsidRPr="00170EE1">
        <w:t xml:space="preserve">Participants </w:t>
      </w:r>
      <w:r w:rsidR="00D848A1" w:rsidRPr="00170EE1">
        <w:t>prefer</w:t>
      </w:r>
      <w:r w:rsidR="00705B56" w:rsidRPr="00170EE1">
        <w:t xml:space="preserve"> support that </w:t>
      </w:r>
      <w:r w:rsidR="00B02FCF" w:rsidRPr="00170EE1">
        <w:t>has continuity</w:t>
      </w:r>
      <w:r w:rsidR="00705B56" w:rsidRPr="00170EE1">
        <w:t xml:space="preserve">, so that they have a </w:t>
      </w:r>
      <w:r w:rsidR="00267990" w:rsidRPr="00170EE1">
        <w:t>“</w:t>
      </w:r>
      <w:r w:rsidR="00705B56" w:rsidRPr="00170EE1">
        <w:t>safety net</w:t>
      </w:r>
      <w:r w:rsidR="00267990" w:rsidRPr="00170EE1">
        <w:t>”</w:t>
      </w:r>
      <w:r w:rsidR="00705B56" w:rsidRPr="00170EE1">
        <w:t xml:space="preserve"> </w:t>
      </w:r>
      <w:r w:rsidR="008E079A" w:rsidRPr="00170EE1">
        <w:t xml:space="preserve">to fall back on </w:t>
      </w:r>
      <w:r w:rsidR="00D848A1" w:rsidRPr="00170EE1">
        <w:t>when things are difficult</w:t>
      </w:r>
      <w:r w:rsidR="007177F5" w:rsidRPr="00170EE1">
        <w:t xml:space="preserve"> </w:t>
      </w:r>
      <w:r w:rsidR="00110123" w:rsidRPr="00170EE1">
        <w:fldChar w:fldCharType="begin">
          <w:fldData xml:space="preserve">PEVuZE5vdGU+PENpdGU+PEF1dGhvcj5Ccm91Z2h0b248L0F1dGhvcj48WWVhcj4yMDE3PC9ZZWFy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</w:fldData>
        </w:fldChar>
      </w:r>
      <w:r w:rsidR="00110123" w:rsidRPr="00170EE1">
        <w:instrText xml:space="preserve"> ADDIN EN.CITE </w:instrText>
      </w:r>
      <w:r w:rsidR="00110123" w:rsidRPr="00170EE1">
        <w:fldChar w:fldCharType="begin">
          <w:fldData xml:space="preserve">PEVuZE5vdGU+PENpdGU+PEF1dGhvcj5Ccm91Z2h0b248L0F1dGhvcj48WWVhcj4yMDE3PC9ZZWFy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</w:fldData>
        </w:fldChar>
      </w:r>
      <w:r w:rsidR="00110123" w:rsidRPr="00170EE1">
        <w:instrText xml:space="preserve"> ADDIN EN.CITE.DATA </w:instrText>
      </w:r>
      <w:r w:rsidR="00110123" w:rsidRPr="00170EE1">
        <w:fldChar w:fldCharType="end"/>
      </w:r>
      <w:r w:rsidR="00110123" w:rsidRPr="00170EE1">
        <w:fldChar w:fldCharType="separate"/>
      </w:r>
      <w:r w:rsidR="00110123" w:rsidRPr="00170EE1">
        <w:rPr>
          <w:noProof/>
        </w:rPr>
        <w:t>(Broughton et al., 2017)</w:t>
      </w:r>
      <w:r w:rsidR="00110123" w:rsidRPr="00170EE1">
        <w:fldChar w:fldCharType="end"/>
      </w:r>
      <w:r w:rsidR="00BD61BA" w:rsidRPr="00170EE1">
        <w:t xml:space="preserve"> (participant, p. 7)</w:t>
      </w:r>
      <w:r w:rsidR="0024760B" w:rsidRPr="00170EE1">
        <w:t>. When participants had “flown the nest”</w:t>
      </w:r>
      <w:r w:rsidR="007177F5" w:rsidRPr="00170EE1">
        <w:t>(Broughton et al, 2017</w:t>
      </w:r>
      <w:r w:rsidR="001C102A" w:rsidRPr="00170EE1">
        <w:t xml:space="preserve">) (participant, </w:t>
      </w:r>
      <w:r w:rsidR="007177F5" w:rsidRPr="00170EE1">
        <w:t>p</w:t>
      </w:r>
      <w:r w:rsidR="001C102A" w:rsidRPr="00170EE1">
        <w:t>.</w:t>
      </w:r>
      <w:r w:rsidR="007177F5" w:rsidRPr="00170EE1">
        <w:t>7)</w:t>
      </w:r>
      <w:r w:rsidR="0024760B" w:rsidRPr="00170EE1">
        <w:t xml:space="preserve"> in terms coming to the end of a helpful</w:t>
      </w:r>
      <w:r w:rsidR="00D848A1" w:rsidRPr="00170EE1">
        <w:t xml:space="preserve"> kind of</w:t>
      </w:r>
      <w:r w:rsidR="0024760B" w:rsidRPr="00170EE1">
        <w:t xml:space="preserve"> support</w:t>
      </w:r>
      <w:r w:rsidR="00287749" w:rsidRPr="00170EE1">
        <w:t xml:space="preserve"> (e.g. </w:t>
      </w:r>
      <w:r w:rsidR="0024760B" w:rsidRPr="00170EE1">
        <w:t>by being discharged from a specialist health service</w:t>
      </w:r>
      <w:r w:rsidR="00287749" w:rsidRPr="00170EE1">
        <w:t>)</w:t>
      </w:r>
      <w:r w:rsidR="0024760B" w:rsidRPr="00170EE1">
        <w:t xml:space="preserve">, </w:t>
      </w:r>
      <w:r w:rsidR="00D848A1" w:rsidRPr="00170EE1">
        <w:t>there can be feelings of abandonment</w:t>
      </w:r>
      <w:r w:rsidR="000A6813" w:rsidRPr="00170EE1">
        <w:t>.</w:t>
      </w:r>
      <w:r w:rsidR="00D848A1" w:rsidRPr="00170EE1">
        <w:t xml:space="preserve"> </w:t>
      </w:r>
      <w:r w:rsidR="000A6813" w:rsidRPr="00170EE1">
        <w:t>T</w:t>
      </w:r>
      <w:r w:rsidR="00D848A1" w:rsidRPr="00170EE1">
        <w:t>hus</w:t>
      </w:r>
      <w:r w:rsidR="001C102A" w:rsidRPr="00170EE1">
        <w:t>,</w:t>
      </w:r>
      <w:r w:rsidR="0024760B" w:rsidRPr="00170EE1">
        <w:t xml:space="preserve"> reassurance that they could return for </w:t>
      </w:r>
      <w:r w:rsidR="000A6813" w:rsidRPr="00170EE1">
        <w:t>–</w:t>
      </w:r>
      <w:r w:rsidR="0024760B" w:rsidRPr="00170EE1">
        <w:t xml:space="preserve"> or call on – support, if struggling in the future</w:t>
      </w:r>
      <w:r w:rsidR="00D848A1" w:rsidRPr="00170EE1">
        <w:t xml:space="preserve">, </w:t>
      </w:r>
      <w:r w:rsidR="001C102A" w:rsidRPr="00170EE1">
        <w:t xml:space="preserve">was comforting for </w:t>
      </w:r>
      <w:r w:rsidR="008314DD" w:rsidRPr="00170EE1">
        <w:t>such</w:t>
      </w:r>
      <w:r w:rsidR="001C102A" w:rsidRPr="00170EE1">
        <w:t xml:space="preserve"> participants</w:t>
      </w:r>
      <w:r w:rsidR="00D848A1" w:rsidRPr="00170EE1">
        <w:t>.</w:t>
      </w:r>
    </w:p>
    <w:p w14:paraId="144087F2" w14:textId="06F8CD94" w:rsidR="007C3660" w:rsidRPr="00170EE1" w:rsidRDefault="00725A46" w:rsidP="0063004E">
      <w:pPr>
        <w:spacing w:line="480" w:lineRule="auto"/>
        <w:rPr>
          <w:b/>
        </w:rPr>
      </w:pPr>
      <w:r w:rsidRPr="00170EE1">
        <w:rPr>
          <w:b/>
        </w:rPr>
        <w:t>4</w:t>
      </w:r>
      <w:r w:rsidR="007C3660" w:rsidRPr="00170EE1">
        <w:rPr>
          <w:b/>
        </w:rPr>
        <w:t>.</w:t>
      </w:r>
      <w:r w:rsidR="007C3660" w:rsidRPr="00170EE1">
        <w:rPr>
          <w:b/>
        </w:rPr>
        <w:tab/>
      </w:r>
      <w:r w:rsidR="00003E39" w:rsidRPr="00170EE1">
        <w:rPr>
          <w:b/>
        </w:rPr>
        <w:t>Wide ranging</w:t>
      </w:r>
      <w:r w:rsidR="00B02FCF" w:rsidRPr="00170EE1">
        <w:rPr>
          <w:b/>
        </w:rPr>
        <w:t xml:space="preserve"> support</w:t>
      </w:r>
      <w:r w:rsidR="00EF4484" w:rsidRPr="00170EE1">
        <w:rPr>
          <w:b/>
        </w:rPr>
        <w:t xml:space="preserve"> needed</w:t>
      </w:r>
      <w:r w:rsidR="00B02FCF" w:rsidRPr="00170EE1">
        <w:rPr>
          <w:b/>
        </w:rPr>
        <w:t xml:space="preserve"> for </w:t>
      </w:r>
      <w:r w:rsidR="000A28E1" w:rsidRPr="00170EE1">
        <w:rPr>
          <w:b/>
        </w:rPr>
        <w:t xml:space="preserve">all aspects of </w:t>
      </w:r>
      <w:r w:rsidR="007C3660" w:rsidRPr="00170EE1">
        <w:rPr>
          <w:b/>
        </w:rPr>
        <w:t>daily living</w:t>
      </w:r>
    </w:p>
    <w:p w14:paraId="0AABF8F4" w14:textId="5A995F50" w:rsidR="00427140" w:rsidRPr="00170EE1" w:rsidRDefault="00BD269A" w:rsidP="00492752">
      <w:pPr>
        <w:spacing w:line="480" w:lineRule="auto"/>
        <w:ind w:firstLine="720"/>
      </w:pPr>
      <w:r w:rsidRPr="00170EE1">
        <w:t>Donati (2019</w:t>
      </w:r>
      <w:r w:rsidR="0074360D" w:rsidRPr="00170EE1">
        <w:t>, p. 255</w:t>
      </w:r>
      <w:r w:rsidRPr="00170EE1">
        <w:t>) is clear that it is the “social fabric that produces the [relational goods]</w:t>
      </w:r>
      <w:r w:rsidR="0074360D" w:rsidRPr="00170EE1">
        <w:t xml:space="preserve"> and is both enable</w:t>
      </w:r>
      <w:r w:rsidR="00D02C1D" w:rsidRPr="00170EE1">
        <w:t>d</w:t>
      </w:r>
      <w:r w:rsidR="0074360D" w:rsidRPr="00170EE1">
        <w:t xml:space="preserve"> and constructed by them.”</w:t>
      </w:r>
      <w:r w:rsidRPr="00170EE1">
        <w:t xml:space="preserve"> </w:t>
      </w:r>
      <w:r w:rsidR="007C3660" w:rsidRPr="00170EE1">
        <w:t xml:space="preserve">People </w:t>
      </w:r>
      <w:r w:rsidR="00D005F7" w:rsidRPr="00170EE1">
        <w:t>who are more severely affected by</w:t>
      </w:r>
      <w:r w:rsidR="007C3660" w:rsidRPr="00170EE1">
        <w:t xml:space="preserve"> CFS/ME </w:t>
      </w:r>
      <w:r w:rsidR="00522939" w:rsidRPr="00170EE1">
        <w:t>need to call on their relationships</w:t>
      </w:r>
      <w:r w:rsidR="007C3660" w:rsidRPr="00170EE1">
        <w:t xml:space="preserve"> </w:t>
      </w:r>
      <w:r w:rsidR="00522939" w:rsidRPr="00170EE1">
        <w:t xml:space="preserve">with </w:t>
      </w:r>
      <w:r w:rsidR="007C3660" w:rsidRPr="00170EE1">
        <w:t>a</w:t>
      </w:r>
      <w:r w:rsidR="00522939" w:rsidRPr="00170EE1">
        <w:t>n especially wide</w:t>
      </w:r>
      <w:r w:rsidR="007C3660" w:rsidRPr="00170EE1">
        <w:t xml:space="preserve"> range of people including significant others,</w:t>
      </w:r>
      <w:r w:rsidR="00D02C1D" w:rsidRPr="00170EE1">
        <w:t xml:space="preserve"> </w:t>
      </w:r>
      <w:r w:rsidR="000A6C20" w:rsidRPr="00170EE1">
        <w:t>professionals (health and social care), families, colleagues and friends</w:t>
      </w:r>
      <w:r w:rsidR="007C3660" w:rsidRPr="00170EE1">
        <w:t xml:space="preserve"> </w:t>
      </w:r>
      <w:r w:rsidR="00110123" w:rsidRPr="00170EE1">
        <w:fldChar w:fldCharType="begin">
          <w:fldData xml:space="preserve">PEVuZE5vdGU+PENpdGU+PEF1dGhvcj5BbmRlcnNvbjwvQXV0aG9yPjxZZWFyPjE5OTc8L1llYXI+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M5NC00MDE8L3BhZ2VzPjx2b2x1bWU+NjA8L3ZvbHVtZT48bnVtYmVy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</w:fldData>
        </w:fldChar>
      </w:r>
      <w:r w:rsidR="00932A81" w:rsidRPr="00170EE1">
        <w:instrText xml:space="preserve"> ADDIN EN.CITE </w:instrText>
      </w:r>
      <w:r w:rsidR="00932A81" w:rsidRPr="00170EE1">
        <w:fldChar w:fldCharType="begin">
          <w:fldData xml:space="preserve">PEVuZE5vdGU+PENpdGU+PEF1dGhvcj5BbmRlcnNvbjwvQXV0aG9yPjxZZWFyPjE5OTc8L1llYXI+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</w:fldData>
        </w:fldChar>
      </w:r>
      <w:r w:rsidR="00932A81" w:rsidRPr="00170EE1">
        <w:instrText xml:space="preserve"> ADDIN EN.CITE.DATA </w:instrText>
      </w:r>
      <w:r w:rsidR="00932A81" w:rsidRPr="00170EE1">
        <w:fldChar w:fldCharType="end"/>
      </w:r>
      <w:r w:rsidR="00110123" w:rsidRPr="00170EE1">
        <w:fldChar w:fldCharType="separate"/>
      </w:r>
      <w:r w:rsidR="00932A81" w:rsidRPr="00170EE1">
        <w:rPr>
          <w:noProof/>
        </w:rPr>
        <w:t xml:space="preserve">(J. S. Anderson &amp; Ferrans, 1997; de Carvalho Leite et al., 2011; Edwards et al., 2007; L. Larun &amp; Malterud, 2011; C. </w:t>
      </w:r>
      <w:r w:rsidR="00C73F3E" w:rsidRPr="00170EE1">
        <w:rPr>
          <w:noProof/>
        </w:rPr>
        <w:t>XXX blinded for anonymous review</w:t>
      </w:r>
      <w:r w:rsidR="00932A81" w:rsidRPr="00170EE1">
        <w:rPr>
          <w:noProof/>
        </w:rPr>
        <w:t>; Stormorken, Jason, &amp; Kirkevold, 2015; Ware, 1998)</w:t>
      </w:r>
      <w:r w:rsidR="00110123" w:rsidRPr="00170EE1">
        <w:fldChar w:fldCharType="end"/>
      </w:r>
      <w:r w:rsidR="00110123" w:rsidRPr="00170EE1">
        <w:t>.</w:t>
      </w:r>
      <w:r w:rsidR="00ED7DF2" w:rsidRPr="00170EE1">
        <w:t xml:space="preserve"> </w:t>
      </w:r>
      <w:r w:rsidR="00DE220A" w:rsidRPr="00170EE1">
        <w:t>As</w:t>
      </w:r>
      <w:r w:rsidR="00420799" w:rsidRPr="00170EE1">
        <w:t xml:space="preserve"> one participant put it, the</w:t>
      </w:r>
      <w:r w:rsidR="00DE220A" w:rsidRPr="00170EE1">
        <w:t>y required the</w:t>
      </w:r>
      <w:r w:rsidR="008D4BAF" w:rsidRPr="00170EE1">
        <w:t xml:space="preserve"> </w:t>
      </w:r>
      <w:r w:rsidR="005D080D" w:rsidRPr="00170EE1">
        <w:t>“</w:t>
      </w:r>
      <w:r w:rsidR="00D005F7" w:rsidRPr="00170EE1">
        <w:t>F</w:t>
      </w:r>
      <w:r w:rsidR="008D4BAF" w:rsidRPr="00170EE1">
        <w:t xml:space="preserve">ull </w:t>
      </w:r>
      <w:r w:rsidR="00990CD7" w:rsidRPr="00170EE1">
        <w:t>M</w:t>
      </w:r>
      <w:r w:rsidR="008D4BAF" w:rsidRPr="00170EE1">
        <w:t>onty</w:t>
      </w:r>
      <w:r w:rsidR="005D080D" w:rsidRPr="00170EE1">
        <w:t>”</w:t>
      </w:r>
      <w:r w:rsidR="00E44EC3" w:rsidRPr="00170EE1">
        <w:rPr>
          <w:rStyle w:val="FootnoteReference"/>
        </w:rPr>
        <w:footnoteReference w:id="1"/>
      </w:r>
      <w:r w:rsidR="0024760B" w:rsidRPr="00170EE1">
        <w:t xml:space="preserve"> </w:t>
      </w:r>
      <w:r w:rsidR="00DE220A" w:rsidRPr="00170EE1">
        <w:t xml:space="preserve">of support </w:t>
      </w:r>
      <w:r w:rsidR="0024760B" w:rsidRPr="00170EE1">
        <w:t>(Key/recurring concept 16)</w:t>
      </w:r>
      <w:r w:rsidR="00DE220A" w:rsidRPr="00170EE1">
        <w:t>,</w:t>
      </w:r>
      <w:r w:rsidR="007C3660" w:rsidRPr="00170EE1">
        <w:t xml:space="preserve"> </w:t>
      </w:r>
      <w:r w:rsidR="0024760B" w:rsidRPr="00170EE1">
        <w:t>reflecting the fact that</w:t>
      </w:r>
      <w:r w:rsidR="00145041" w:rsidRPr="00170EE1">
        <w:t xml:space="preserve"> she needed a range of support</w:t>
      </w:r>
      <w:r w:rsidR="00597ECF" w:rsidRPr="00170EE1">
        <w:t xml:space="preserve"> (</w:t>
      </w:r>
      <w:r w:rsidR="007177F5" w:rsidRPr="00170EE1">
        <w:t>de Carvalho Leite et al. 2011</w:t>
      </w:r>
      <w:r w:rsidR="001E724B" w:rsidRPr="00170EE1">
        <w:t>) (participant</w:t>
      </w:r>
      <w:r w:rsidR="007177F5" w:rsidRPr="00170EE1">
        <w:t>,</w:t>
      </w:r>
      <w:r w:rsidR="001E724B" w:rsidRPr="00170EE1">
        <w:t xml:space="preserve"> p. </w:t>
      </w:r>
      <w:r w:rsidR="007177F5" w:rsidRPr="00170EE1">
        <w:t>8</w:t>
      </w:r>
      <w:r w:rsidR="00597ECF" w:rsidRPr="00170EE1">
        <w:t>).</w:t>
      </w:r>
      <w:r w:rsidR="007177F5" w:rsidRPr="00170EE1">
        <w:t xml:space="preserve"> </w:t>
      </w:r>
      <w:r w:rsidR="00836F69" w:rsidRPr="00170EE1">
        <w:t>A</w:t>
      </w:r>
      <w:r w:rsidR="00145041" w:rsidRPr="00170EE1">
        <w:t>nother participant explained,</w:t>
      </w:r>
      <w:r w:rsidR="0024760B" w:rsidRPr="00170EE1">
        <w:t xml:space="preserve"> he </w:t>
      </w:r>
      <w:r w:rsidR="00597ECF" w:rsidRPr="00170EE1">
        <w:t>“</w:t>
      </w:r>
      <w:r w:rsidR="0024760B" w:rsidRPr="00170EE1">
        <w:t>…needed complete rest and somebody</w:t>
      </w:r>
      <w:r w:rsidR="00DE220A" w:rsidRPr="00170EE1">
        <w:t xml:space="preserve"> [else]</w:t>
      </w:r>
      <w:r w:rsidR="0024760B" w:rsidRPr="00170EE1">
        <w:t xml:space="preserve"> to do the shopping, to do the cooking …</w:t>
      </w:r>
      <w:r w:rsidR="00597ECF" w:rsidRPr="00170EE1">
        <w:t>”</w:t>
      </w:r>
      <w:r w:rsidR="00D06D7F" w:rsidRPr="00170EE1">
        <w:t xml:space="preserve"> </w:t>
      </w:r>
      <w:r w:rsidR="00D06D7F" w:rsidRPr="00170EE1">
        <w:fldChar w:fldCharType="begin"/>
      </w:r>
      <w:r w:rsidR="00D06D7F" w:rsidRPr="00170EE1">
        <w:instrText xml:space="preserve"> ADDIN EN.CITE &lt;EndNote&gt;&lt;Cite&gt;&lt;Author&gt;de Carvalho Leite&lt;/Author&gt;&lt;Year&gt;2011&lt;/Year&gt;&lt;RecNum&gt;50&lt;/RecNum&gt;&lt;DisplayText&gt;(de Carvalho Leite et al., 2011)&lt;/DisplayText&gt;&lt;record&gt;&lt;rec-number&gt;50&lt;/rec-number&gt;&lt;foreign-keys&gt;&lt;key app="EN" db-id="szd999tpsz9rpre2ar9pw9pktrr0spf0z9ra" timestamp="1561727059"&gt;50&lt;/key&gt;&lt;/foreign-keys&gt;&lt;ref-type name="Journal Article"&gt;17&lt;/ref-type&gt;&lt;contributors&gt;&lt;authors&gt;&lt;author&gt;de Carvalho Leite, J. C.&lt;/author&gt;&lt;author&gt;de, L. Drachler M.&lt;/author&gt;&lt;author&gt;Killett, A.&lt;/author&gt;&lt;author&gt;Kale, S.&lt;/author&gt;&lt;author&gt;Nacul, L.&lt;/author&gt;&lt;author&gt;McArthur, M.&lt;/author&gt;&lt;author&gt;Hong, C. S.&lt;/author&gt;&lt;author&gt;O&amp;apos;Driscoll, L.&lt;/author&gt;&lt;author&gt;Pheby, D.&lt;/author&gt;&lt;author&gt;Campion, P.&lt;/author&gt;&lt;author&gt;Lacerda, E.&lt;/author&gt;&lt;author&gt;Poland, F.&lt;/author&gt;&lt;/authors&gt;&lt;/contributors&gt;&lt;auth-address&gt;School of Allied Health Professions, University of East Anglia, Norwich, England, United Kingdom, NR4 7TJ, UK. f.poland@uea.ac.uk.&lt;/auth-address&gt;&lt;titles&gt;&lt;title&gt;Social support needs for equity in health and social care: a thematic analysis of experiences of people with chronic fatigue syndrome/myalgic encephalomyelitis&lt;/title&gt;&lt;secondary-title&gt;Int J Equity Health&lt;/secondary-title&gt;&lt;alt-title&gt;International journal for equity in health&lt;/alt-title&gt;&lt;/titles&gt;&lt;periodical&gt;&lt;full-title&gt;Int J Equity Health&lt;/full-title&gt;&lt;abbr-1&gt;International journal for equity in health&lt;/abbr-1&gt;&lt;/periodical&gt;&lt;alt-periodical&gt;&lt;full-title&gt;Int J Equity Health&lt;/full-title&gt;&lt;abbr-1&gt;International journal for equity in health&lt;/abbr-1&gt;&lt;/alt-periodical&gt;&lt;pages&gt;46&lt;/pages&gt;&lt;volume&gt;10&lt;/volume&gt;&lt;dates&gt;&lt;year&gt;2011&lt;/year&gt;&lt;pub-dates&gt;&lt;date&gt;Nov 2&lt;/date&gt;&lt;/pub-dates&gt;&lt;/dates&gt;&lt;isbn&gt;1475-9276 (Electronic)&amp;#xD;1475-9276 (Linking)&lt;/isbn&gt;&lt;accession-num&gt;22044797&lt;/accession-num&gt;&lt;urls&gt;&lt;related-urls&gt;&lt;url&gt;http://www.ncbi.nlm.nih.gov/pubmed/22044797&lt;/url&gt;&lt;/related-urls&gt;&lt;/urls&gt;&lt;custom2&gt;3229491&lt;/custom2&gt;&lt;electronic-resource-num&gt;10.1186/1475-9276-10-46&lt;/electronic-resource-num&gt;&lt;/record&gt;&lt;/Cite&gt;&lt;/EndNote&gt;</w:instrText>
      </w:r>
      <w:r w:rsidR="00D06D7F" w:rsidRPr="00170EE1">
        <w:fldChar w:fldCharType="separate"/>
      </w:r>
      <w:r w:rsidR="00D06D7F" w:rsidRPr="00170EE1">
        <w:rPr>
          <w:noProof/>
        </w:rPr>
        <w:t>(de Carvalho Leite et al., 2011)</w:t>
      </w:r>
      <w:r w:rsidR="00D06D7F" w:rsidRPr="00170EE1">
        <w:fldChar w:fldCharType="end"/>
      </w:r>
      <w:r w:rsidR="00D06D7F" w:rsidRPr="00170EE1">
        <w:t xml:space="preserve"> </w:t>
      </w:r>
      <w:r w:rsidR="008D3E5F" w:rsidRPr="00170EE1">
        <w:t>(</w:t>
      </w:r>
      <w:r w:rsidR="007A7920" w:rsidRPr="00170EE1">
        <w:t xml:space="preserve">participant, </w:t>
      </w:r>
      <w:r w:rsidR="000E4827" w:rsidRPr="00170EE1">
        <w:t>p</w:t>
      </w:r>
      <w:r w:rsidR="007A7920" w:rsidRPr="00170EE1">
        <w:t xml:space="preserve">. </w:t>
      </w:r>
      <w:r w:rsidR="000E4827" w:rsidRPr="00170EE1">
        <w:t>8</w:t>
      </w:r>
      <w:r w:rsidR="0024760B" w:rsidRPr="00170EE1">
        <w:t xml:space="preserve">). </w:t>
      </w:r>
      <w:r w:rsidR="00DE220A" w:rsidRPr="00170EE1">
        <w:t>With increased</w:t>
      </w:r>
      <w:r w:rsidR="007C3660" w:rsidRPr="00170EE1">
        <w:t xml:space="preserve"> severity of illness, </w:t>
      </w:r>
      <w:r w:rsidR="008D4BAF" w:rsidRPr="00170EE1">
        <w:t>help</w:t>
      </w:r>
      <w:r w:rsidR="00836F69" w:rsidRPr="00170EE1">
        <w:t xml:space="preserve"> was</w:t>
      </w:r>
      <w:r w:rsidR="008D4BAF" w:rsidRPr="00170EE1">
        <w:t xml:space="preserve"> needed </w:t>
      </w:r>
      <w:r w:rsidR="00DE220A" w:rsidRPr="00170EE1">
        <w:t xml:space="preserve">to </w:t>
      </w:r>
      <w:r w:rsidR="00420799" w:rsidRPr="00170EE1">
        <w:t xml:space="preserve">cover </w:t>
      </w:r>
      <w:r w:rsidR="00DE220A" w:rsidRPr="00170EE1">
        <w:t xml:space="preserve">increasing </w:t>
      </w:r>
      <w:r w:rsidR="007C3660" w:rsidRPr="00170EE1">
        <w:t xml:space="preserve">facets of </w:t>
      </w:r>
      <w:r w:rsidR="005D080D" w:rsidRPr="00170EE1">
        <w:t xml:space="preserve">people’s </w:t>
      </w:r>
      <w:r w:rsidR="007C3660" w:rsidRPr="00170EE1">
        <w:t>lives</w:t>
      </w:r>
      <w:r w:rsidR="005D080D" w:rsidRPr="00170EE1">
        <w:t>,</w:t>
      </w:r>
      <w:r w:rsidR="007C3660" w:rsidRPr="00170EE1">
        <w:t xml:space="preserve"> including medical/health, practical, social,</w:t>
      </w:r>
      <w:r w:rsidR="008D4BAF" w:rsidRPr="00170EE1">
        <w:t xml:space="preserve"> and</w:t>
      </w:r>
      <w:r w:rsidR="007C3660" w:rsidRPr="00170EE1">
        <w:t xml:space="preserve"> financial. </w:t>
      </w:r>
      <w:r w:rsidR="00C73F3E" w:rsidRPr="00170EE1">
        <w:t>[XXX blinded for anonymous review]</w:t>
      </w:r>
      <w:r w:rsidR="0024760B" w:rsidRPr="00170EE1">
        <w:t xml:space="preserve"> </w:t>
      </w:r>
      <w:r w:rsidR="00D06D7F" w:rsidRPr="00170EE1">
        <w:t>and colleagues</w:t>
      </w:r>
      <w:r w:rsidR="007177F5" w:rsidRPr="00170EE1">
        <w:t xml:space="preserve"> </w:t>
      </w:r>
      <w:r w:rsidR="00D06D7F" w:rsidRPr="00170EE1">
        <w:fldChar w:fldCharType="begin"/>
      </w:r>
      <w:r w:rsidR="00D06D7F" w:rsidRPr="00170EE1">
        <w:instrText xml:space="preserve"> ADDIN EN.CITE &lt;EndNote&gt;&lt;Cite ExcludeAuth="1"&gt;&lt;Author&gt;McDermott&lt;/Author&gt;&lt;Year&gt;2011&lt;/Year&gt;&lt;RecNum&gt;54&lt;/RecNum&gt;&lt;DisplayText&gt;(2011)&lt;/DisplayText&gt;&lt;record&gt;&lt;rec-number&gt;54&lt;/rec-number&gt;&lt;foreign-keys&gt;&lt;key app="EN" db-id="szd999tpsz9rpre2ar9pw9pktrr0spf0z9ra" timestamp="1561727059"&gt;54&lt;/key&gt;&lt;/foreign-keys&gt;&lt;ref-type name="Journal Article"&gt;17&lt;/ref-type&gt;&lt;contributors&gt;&lt;authors&gt;&lt;author&gt;McDermott, C.&lt;/author&gt;&lt;author&gt;Lynch, J.&lt;/author&gt;&lt;author&gt;Leydon, G. M.&lt;/author&gt;&lt;/authors&gt;&lt;/contributors&gt;&lt;auth-address&gt;Primary Medical Care Research Department, University of Southampton, Southampton, UK. crm20@soton.ac.uk&lt;/auth-address&gt;&lt;titles&gt;&lt;title&gt;Patients&amp;apos; hopes and expectations of a specialist chronic fatigue syndrome/ME service: a qualitative study&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572-8&lt;/pages&gt;&lt;volume&gt;28&lt;/volume&gt;&lt;number&gt;5&lt;/number&gt;&lt;keywords&gt;&lt;keyword&gt;Adult&lt;/keyword&gt;&lt;keyword&gt;Fatigue Syndrome, Chronic/*diagnosis/*psychology/therapy&lt;/keyword&gt;&lt;keyword&gt;Female&lt;/keyword&gt;&lt;keyword&gt;*Health Knowledge, Attitudes, Practice&lt;/keyword&gt;&lt;keyword&gt;Health Services Needs and Demand&lt;/keyword&gt;&lt;keyword&gt;Humans&lt;/keyword&gt;&lt;keyword&gt;Interviews as Topic&lt;/keyword&gt;&lt;keyword&gt;Male&lt;/keyword&gt;&lt;keyword&gt;Middle Aged&lt;/keyword&gt;&lt;keyword&gt;Prognosis&lt;/keyword&gt;&lt;keyword&gt;*Referral and Consultation&lt;/keyword&gt;&lt;keyword&gt;Specialization&lt;/keyword&gt;&lt;keyword&gt;United Kingdom&lt;/keyword&gt;&lt;keyword&gt;Young Adult&lt;/keyword&gt;&lt;/keywords&gt;&lt;dates&gt;&lt;year&gt;2011&lt;/year&gt;&lt;pub-dates&gt;&lt;date&gt;Oct&lt;/date&gt;&lt;/pub-dates&gt;&lt;/dates&gt;&lt;isbn&gt;1460-2229 (Electronic)&amp;#xD;0263-2136 (Linking)&lt;/isbn&gt;&lt;accession-num&gt;21555341&lt;/accession-num&gt;&lt;urls&gt;&lt;related-urls&gt;&lt;url&gt;http://www.ncbi.nlm.nih.gov/pubmed/21555341&lt;/url&gt;&lt;/related-urls&gt;&lt;/urls&gt;&lt;electronic-resource-num&gt;10.1093/fampra/cmr016&lt;/electronic-resource-num&gt;&lt;/record&gt;&lt;/Cite&gt;&lt;/EndNote&gt;</w:instrText>
      </w:r>
      <w:r w:rsidR="00D06D7F" w:rsidRPr="00170EE1">
        <w:fldChar w:fldCharType="separate"/>
      </w:r>
      <w:r w:rsidR="00D06D7F" w:rsidRPr="00170EE1">
        <w:rPr>
          <w:noProof/>
        </w:rPr>
        <w:t>(2011)</w:t>
      </w:r>
      <w:r w:rsidR="00D06D7F" w:rsidRPr="00170EE1">
        <w:fldChar w:fldCharType="end"/>
      </w:r>
      <w:r w:rsidR="00D06D7F" w:rsidRPr="00170EE1">
        <w:t xml:space="preserve"> (</w:t>
      </w:r>
      <w:r w:rsidR="000E4827" w:rsidRPr="00170EE1">
        <w:t>p</w:t>
      </w:r>
      <w:r w:rsidR="00CD0146" w:rsidRPr="00170EE1">
        <w:t xml:space="preserve">. </w:t>
      </w:r>
      <w:r w:rsidR="000E4827" w:rsidRPr="00170EE1">
        <w:t>575</w:t>
      </w:r>
      <w:r w:rsidR="0024760B" w:rsidRPr="00170EE1">
        <w:t xml:space="preserve">) found that </w:t>
      </w:r>
      <w:r w:rsidR="00162A58" w:rsidRPr="00170EE1">
        <w:t>“</w:t>
      </w:r>
      <w:r w:rsidR="0024760B" w:rsidRPr="00170EE1">
        <w:t>practical pressures from work or family, escalating worry about how to cope, increased strain on relationships and worsening physical and mental exhaustion</w:t>
      </w:r>
      <w:r w:rsidR="00162A58" w:rsidRPr="00170EE1">
        <w:t>”</w:t>
      </w:r>
      <w:r w:rsidR="0024760B" w:rsidRPr="00170EE1">
        <w:t xml:space="preserve"> combine to create a</w:t>
      </w:r>
      <w:r w:rsidR="00A22E4D" w:rsidRPr="00170EE1">
        <w:t xml:space="preserve"> particularly</w:t>
      </w:r>
      <w:r w:rsidR="0024760B" w:rsidRPr="00170EE1">
        <w:t xml:space="preserve"> </w:t>
      </w:r>
      <w:r w:rsidR="00162A58" w:rsidRPr="00170EE1">
        <w:t>“</w:t>
      </w:r>
      <w:r w:rsidR="0024760B" w:rsidRPr="00170EE1">
        <w:t>vicious circle</w:t>
      </w:r>
      <w:r w:rsidR="00162A58" w:rsidRPr="00170EE1">
        <w:t>”</w:t>
      </w:r>
      <w:r w:rsidR="00CC7D78" w:rsidRPr="00170EE1">
        <w:t xml:space="preserve">. </w:t>
      </w:r>
      <w:r w:rsidR="00E7534E" w:rsidRPr="00170EE1">
        <w:t xml:space="preserve">Given </w:t>
      </w:r>
      <w:r w:rsidR="008D4BAF" w:rsidRPr="00170EE1">
        <w:t>th</w:t>
      </w:r>
      <w:r w:rsidR="005D080D" w:rsidRPr="00170EE1">
        <w:t>at</w:t>
      </w:r>
      <w:r w:rsidR="00A02A0F" w:rsidRPr="00170EE1">
        <w:t xml:space="preserve"> professional </w:t>
      </w:r>
      <w:r w:rsidR="00420799" w:rsidRPr="00170EE1">
        <w:t xml:space="preserve">support </w:t>
      </w:r>
      <w:r w:rsidR="00E7534E" w:rsidRPr="00170EE1">
        <w:t>costs</w:t>
      </w:r>
      <w:r w:rsidR="005D080D" w:rsidRPr="00170EE1">
        <w:t xml:space="preserve"> are prohibitive for most,</w:t>
      </w:r>
      <w:r w:rsidR="00E7534E" w:rsidRPr="00170EE1">
        <w:t xml:space="preserve"> </w:t>
      </w:r>
      <w:r w:rsidR="008D4BAF" w:rsidRPr="00170EE1">
        <w:t>informal support</w:t>
      </w:r>
      <w:r w:rsidR="00A675A7" w:rsidRPr="00170EE1">
        <w:t>ers</w:t>
      </w:r>
      <w:r w:rsidR="005D080D" w:rsidRPr="00170EE1">
        <w:t xml:space="preserve"> </w:t>
      </w:r>
      <w:r w:rsidR="008E0A03" w:rsidRPr="00170EE1">
        <w:t xml:space="preserve">may </w:t>
      </w:r>
      <w:r w:rsidR="00336FB7" w:rsidRPr="00170EE1">
        <w:t>be asked to</w:t>
      </w:r>
      <w:r w:rsidR="008E0A03" w:rsidRPr="00170EE1">
        <w:t xml:space="preserve"> take </w:t>
      </w:r>
      <w:r w:rsidR="00A675A7" w:rsidRPr="00170EE1">
        <w:t>over</w:t>
      </w:r>
      <w:r w:rsidR="008E0A03" w:rsidRPr="00170EE1">
        <w:t xml:space="preserve"> daily functions of the person, </w:t>
      </w:r>
      <w:r w:rsidR="00973B13" w:rsidRPr="00170EE1">
        <w:t xml:space="preserve">e.g. </w:t>
      </w:r>
      <w:r w:rsidR="008D4BAF" w:rsidRPr="00170EE1">
        <w:t>ensuring</w:t>
      </w:r>
      <w:r w:rsidR="007C3660" w:rsidRPr="00170EE1">
        <w:t xml:space="preserve"> health care needs</w:t>
      </w:r>
      <w:r w:rsidR="008D4BAF" w:rsidRPr="00170EE1">
        <w:t xml:space="preserve"> are met</w:t>
      </w:r>
      <w:r w:rsidR="007C3660" w:rsidRPr="00170EE1">
        <w:t xml:space="preserve">, </w:t>
      </w:r>
      <w:r w:rsidR="00973B13" w:rsidRPr="00170EE1">
        <w:t xml:space="preserve">helping </w:t>
      </w:r>
      <w:r w:rsidR="00F36F46" w:rsidRPr="00170EE1">
        <w:t>with</w:t>
      </w:r>
      <w:r w:rsidR="008D4BAF" w:rsidRPr="00170EE1">
        <w:t xml:space="preserve"> </w:t>
      </w:r>
      <w:r w:rsidR="007C3660" w:rsidRPr="00170EE1">
        <w:t>social participation</w:t>
      </w:r>
      <w:r w:rsidR="00973B13" w:rsidRPr="00170EE1">
        <w:t>,</w:t>
      </w:r>
      <w:r w:rsidR="007C3660" w:rsidRPr="00170EE1">
        <w:t xml:space="preserve"> </w:t>
      </w:r>
      <w:r w:rsidR="00973B13" w:rsidRPr="00170EE1">
        <w:t xml:space="preserve">or </w:t>
      </w:r>
      <w:r w:rsidR="008D4BAF" w:rsidRPr="00170EE1">
        <w:t xml:space="preserve">covering </w:t>
      </w:r>
      <w:r w:rsidR="00420799" w:rsidRPr="00170EE1">
        <w:t>expenses</w:t>
      </w:r>
      <w:r w:rsidR="00D06D7F" w:rsidRPr="00170EE1">
        <w:t xml:space="preserve"> </w:t>
      </w:r>
      <w:r w:rsidR="007817A0" w:rsidRPr="00170EE1">
        <w:fldChar w:fldCharType="begin">
          <w:fldData xml:space="preserve">PEVuZE5vdGU+PENpdGU+PEF1dGhvcj5SZXlub2xkczwvQXV0aG9yPjxZZWFyPjIwMDY8L1llYXI+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</w:fldData>
        </w:fldChar>
      </w:r>
      <w:r w:rsidR="00932A81" w:rsidRPr="00170EE1">
        <w:instrText xml:space="preserve"> ADDIN EN.CITE </w:instrText>
      </w:r>
      <w:r w:rsidR="00932A81" w:rsidRPr="00170EE1">
        <w:fldChar w:fldCharType="begin">
          <w:fldData xml:space="preserve">PEVuZE5vdGU+PENpdGU+PEF1dGhvcj5SZXlub2xkczwvQXV0aG9yPjxZZWFyPjIwMDY8L1llYXI+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</w:fldData>
        </w:fldChar>
      </w:r>
      <w:r w:rsidR="00932A81" w:rsidRPr="00170EE1">
        <w:instrText xml:space="preserve"> ADDIN EN.CITE.DATA </w:instrText>
      </w:r>
      <w:r w:rsidR="00932A81" w:rsidRPr="00170EE1">
        <w:fldChar w:fldCharType="end"/>
      </w:r>
      <w:r w:rsidR="007817A0" w:rsidRPr="00170EE1">
        <w:fldChar w:fldCharType="separate"/>
      </w:r>
      <w:r w:rsidR="00932A81" w:rsidRPr="00170EE1">
        <w:rPr>
          <w:noProof/>
        </w:rPr>
        <w:t>(Donalek, 2009; Reynolds &amp; Vivat, 20</w:t>
      </w:r>
      <w:r w:rsidR="009F3C0B" w:rsidRPr="00170EE1">
        <w:rPr>
          <w:noProof/>
        </w:rPr>
        <w:t>10</w:t>
      </w:r>
      <w:r w:rsidR="00932A81" w:rsidRPr="00170EE1">
        <w:rPr>
          <w:noProof/>
        </w:rPr>
        <w:t>; Williams et al., 2019)</w:t>
      </w:r>
      <w:r w:rsidR="007817A0" w:rsidRPr="00170EE1">
        <w:fldChar w:fldCharType="end"/>
      </w:r>
      <w:r w:rsidR="00D06D7F" w:rsidRPr="00170EE1">
        <w:t>.</w:t>
      </w:r>
      <w:r w:rsidR="00420799" w:rsidRPr="00170EE1">
        <w:t xml:space="preserve"> </w:t>
      </w:r>
      <w:r w:rsidR="00A675A7" w:rsidRPr="00170EE1">
        <w:t>S</w:t>
      </w:r>
      <w:r w:rsidR="0024760B" w:rsidRPr="00170EE1">
        <w:t xml:space="preserve">ignificant others </w:t>
      </w:r>
      <w:r w:rsidR="00A675A7" w:rsidRPr="00170EE1">
        <w:t xml:space="preserve">thus </w:t>
      </w:r>
      <w:r w:rsidR="0024760B" w:rsidRPr="00170EE1">
        <w:t xml:space="preserve">play a role in </w:t>
      </w:r>
      <w:r w:rsidR="00A675A7" w:rsidRPr="00170EE1">
        <w:t xml:space="preserve">supporting the functionality of </w:t>
      </w:r>
      <w:r w:rsidR="0024760B" w:rsidRPr="00170EE1">
        <w:t>people with CFS/ME throughout the course of the</w:t>
      </w:r>
      <w:r w:rsidR="00420799" w:rsidRPr="00170EE1">
        <w:t>ir</w:t>
      </w:r>
      <w:r w:rsidR="0024760B" w:rsidRPr="00170EE1">
        <w:t xml:space="preserve"> illness, from pre-diagnosis onwards. </w:t>
      </w:r>
      <w:r w:rsidR="00973B13" w:rsidRPr="00170EE1">
        <w:t>Howe</w:t>
      </w:r>
      <w:r w:rsidR="00E53E65" w:rsidRPr="00170EE1">
        <w:t>v</w:t>
      </w:r>
      <w:r w:rsidR="00973B13" w:rsidRPr="00170EE1">
        <w:t xml:space="preserve">er, a </w:t>
      </w:r>
      <w:r w:rsidR="00237A04" w:rsidRPr="00170EE1">
        <w:t>‘</w:t>
      </w:r>
      <w:r w:rsidR="00AD4645" w:rsidRPr="00170EE1">
        <w:t>Catch 22</w:t>
      </w:r>
      <w:r w:rsidR="00237A04" w:rsidRPr="00170EE1">
        <w:t xml:space="preserve">’, </w:t>
      </w:r>
      <w:r w:rsidR="0024760B" w:rsidRPr="00170EE1">
        <w:t xml:space="preserve">(key/recurring concept 7) </w:t>
      </w:r>
      <w:r w:rsidR="00973B13" w:rsidRPr="00170EE1">
        <w:t>was identified by some participants. S</w:t>
      </w:r>
      <w:r w:rsidR="006E72C2" w:rsidRPr="00170EE1">
        <w:t xml:space="preserve">everely affected </w:t>
      </w:r>
      <w:r w:rsidR="00AD4645" w:rsidRPr="00170EE1">
        <w:t xml:space="preserve">people can find it exhausting to do things by themselves, but equally, having to explain and justify </w:t>
      </w:r>
      <w:r w:rsidR="008D4BAF" w:rsidRPr="00170EE1">
        <w:t xml:space="preserve">needs </w:t>
      </w:r>
      <w:r w:rsidR="00585876" w:rsidRPr="00170EE1">
        <w:t xml:space="preserve">in order to gain </w:t>
      </w:r>
      <w:r w:rsidR="000E6B08" w:rsidRPr="00170EE1">
        <w:t xml:space="preserve">help </w:t>
      </w:r>
      <w:r w:rsidR="00585876" w:rsidRPr="00170EE1">
        <w:t xml:space="preserve">from </w:t>
      </w:r>
      <w:r w:rsidR="000E6B08" w:rsidRPr="00170EE1">
        <w:t>other</w:t>
      </w:r>
      <w:r w:rsidR="00237A04" w:rsidRPr="00170EE1">
        <w:t>s</w:t>
      </w:r>
      <w:r w:rsidR="0091361D" w:rsidRPr="00170EE1">
        <w:t xml:space="preserve"> </w:t>
      </w:r>
      <w:r w:rsidR="00D502E6" w:rsidRPr="00170EE1">
        <w:t>could</w:t>
      </w:r>
      <w:r w:rsidR="0091361D" w:rsidRPr="00170EE1">
        <w:t xml:space="preserve"> also </w:t>
      </w:r>
      <w:r w:rsidR="00D502E6" w:rsidRPr="00170EE1">
        <w:t>contribute to fatigue</w:t>
      </w:r>
      <w:r w:rsidR="0024760B" w:rsidRPr="00170EE1">
        <w:t xml:space="preserve">. Williams and colleagues </w:t>
      </w:r>
      <w:r w:rsidR="007817A0" w:rsidRPr="00170EE1">
        <w:fldChar w:fldCharType="begin"/>
      </w:r>
      <w:r w:rsidR="007817A0" w:rsidRPr="00170EE1">
        <w:instrText xml:space="preserve"> ADDIN EN.CITE &lt;EndNote&gt;&lt;Cite ExcludeAuth="1"&gt;&lt;Author&gt;Williams&lt;/Author&gt;&lt;Year&gt;2019&lt;/Year&gt;&lt;RecNum&gt;108&lt;/RecNum&gt;&lt;DisplayText&gt;(2019)&lt;/DisplayText&gt;&lt;record&gt;&lt;rec-number&gt;108&lt;/rec-number&gt;&lt;foreign-keys&gt;&lt;key app="EN" db-id="szd999tpsz9rpre2ar9pw9pktrr0spf0z9ra" timestamp="1561729850"&gt;108&lt;/key&gt;&lt;/foreign-keys&gt;&lt;ref-type name="Journal Article"&gt;17&lt;/ref-type&gt;&lt;contributors&gt;&lt;authors&gt;&lt;author&gt;Williams, A. M.&lt;/author&gt;&lt;author&gt;Christopher, G.&lt;/author&gt;&lt;author&gt;Jenkinson, E.&lt;/author&gt;&lt;/authors&gt;&lt;/contributors&gt;&lt;auth-address&gt;University of the West of England, UK.&lt;/auth-address&gt;&lt;titles&gt;&lt;title&gt;The psychological impact of dependency in adults with chronic fatigue syndrome/myalgic encephalomyelitis: A qualitative exploration&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264-275&lt;/pages&gt;&lt;volume&gt;24&lt;/volume&gt;&lt;number&gt;2&lt;/number&gt;&lt;edition&gt;2016/04/22&lt;/edition&gt;&lt;dates&gt;&lt;year&gt;2019&lt;/year&gt;&lt;pub-dates&gt;&lt;date&gt;Feb&lt;/date&gt;&lt;/pub-dates&gt;&lt;/dates&gt;&lt;isbn&gt;1461-7277 (Electronic)&amp;#xD;1359-1053 (Linking)&lt;/isbn&gt;&lt;accession-num&gt;27098385&lt;/accession-num&gt;&lt;urls&gt;&lt;/urls&gt;&lt;electronic-resource-num&gt;10.1177/1359105316643376&lt;/electronic-resource-num&gt;&lt;remote-database-provider&gt;NLM&lt;/remote-database-provider&gt;&lt;language&gt;eng&lt;/language&gt;&lt;/record&gt;&lt;/Cite&gt;&lt;/EndNote&gt;</w:instrText>
      </w:r>
      <w:r w:rsidR="007817A0" w:rsidRPr="00170EE1">
        <w:fldChar w:fldCharType="separate"/>
      </w:r>
      <w:r w:rsidR="007817A0" w:rsidRPr="00170EE1">
        <w:rPr>
          <w:noProof/>
        </w:rPr>
        <w:t>(201</w:t>
      </w:r>
      <w:r w:rsidR="00E022DB" w:rsidRPr="00170EE1">
        <w:rPr>
          <w:noProof/>
        </w:rPr>
        <w:t>6</w:t>
      </w:r>
      <w:r w:rsidR="007817A0" w:rsidRPr="00170EE1">
        <w:rPr>
          <w:noProof/>
        </w:rPr>
        <w:t>)</w:t>
      </w:r>
      <w:r w:rsidR="007817A0" w:rsidRPr="00170EE1">
        <w:fldChar w:fldCharType="end"/>
      </w:r>
      <w:r w:rsidR="000E4827" w:rsidRPr="00170EE1">
        <w:t xml:space="preserve"> </w:t>
      </w:r>
      <w:r w:rsidR="007817A0" w:rsidRPr="00170EE1">
        <w:t>(</w:t>
      </w:r>
      <w:r w:rsidR="000E4827" w:rsidRPr="00170EE1">
        <w:t>p</w:t>
      </w:r>
      <w:r w:rsidR="007A7920" w:rsidRPr="00170EE1">
        <w:t xml:space="preserve">. </w:t>
      </w:r>
      <w:r w:rsidR="000E4827" w:rsidRPr="00170EE1">
        <w:t>7</w:t>
      </w:r>
      <w:r w:rsidR="0024760B" w:rsidRPr="00170EE1">
        <w:t xml:space="preserve">) reported that participants found </w:t>
      </w:r>
      <w:r w:rsidRPr="00170EE1">
        <w:t>“</w:t>
      </w:r>
      <w:r w:rsidR="0024760B" w:rsidRPr="00170EE1">
        <w:t xml:space="preserve">informing </w:t>
      </w:r>
      <w:r w:rsidR="00420799" w:rsidRPr="00170EE1">
        <w:t xml:space="preserve">[people] </w:t>
      </w:r>
      <w:r w:rsidR="0024760B" w:rsidRPr="00170EE1">
        <w:t>of how, when and why is almost as exhausting as completing the task themselves</w:t>
      </w:r>
      <w:r w:rsidRPr="00170EE1">
        <w:t>”</w:t>
      </w:r>
      <w:r w:rsidR="0024760B" w:rsidRPr="00170EE1">
        <w:t xml:space="preserve">. </w:t>
      </w:r>
      <w:r w:rsidR="00CE5643" w:rsidRPr="00170EE1">
        <w:t>Yet, without such help, daily living c</w:t>
      </w:r>
      <w:r w:rsidR="001466E9" w:rsidRPr="00170EE1">
        <w:t>ould</w:t>
      </w:r>
      <w:r w:rsidR="00CE5643" w:rsidRPr="00170EE1">
        <w:t xml:space="preserve"> be</w:t>
      </w:r>
      <w:r w:rsidR="008D4BAF" w:rsidRPr="00170EE1">
        <w:t>come</w:t>
      </w:r>
      <w:r w:rsidR="007817A0" w:rsidRPr="00170EE1">
        <w:t xml:space="preserve"> difficult or impossible.</w:t>
      </w:r>
    </w:p>
    <w:p w14:paraId="05FC4B6D" w14:textId="397E4AC9" w:rsidR="00725A46" w:rsidRPr="00170EE1" w:rsidRDefault="00EA33F1" w:rsidP="0063004E">
      <w:pPr>
        <w:spacing w:line="480" w:lineRule="auto"/>
        <w:rPr>
          <w:b/>
        </w:rPr>
      </w:pPr>
      <w:r w:rsidRPr="00170EE1">
        <w:rPr>
          <w:b/>
        </w:rPr>
        <w:t>5</w:t>
      </w:r>
      <w:r w:rsidR="00725A46" w:rsidRPr="00170EE1">
        <w:rPr>
          <w:b/>
        </w:rPr>
        <w:t>.</w:t>
      </w:r>
      <w:r w:rsidR="00725A46" w:rsidRPr="00170EE1">
        <w:rPr>
          <w:b/>
        </w:rPr>
        <w:tab/>
        <w:t xml:space="preserve">Social </w:t>
      </w:r>
      <w:r w:rsidR="0007710D" w:rsidRPr="00170EE1">
        <w:rPr>
          <w:b/>
        </w:rPr>
        <w:t>circles and identities</w:t>
      </w:r>
    </w:p>
    <w:p w14:paraId="213CDF35" w14:textId="5628FAB1" w:rsidR="00DF2062" w:rsidRPr="00170EE1" w:rsidRDefault="00725A46" w:rsidP="00492752">
      <w:pPr>
        <w:spacing w:line="480" w:lineRule="auto"/>
        <w:ind w:firstLine="720"/>
      </w:pPr>
      <w:r w:rsidRPr="00170EE1">
        <w:t>People with CFS/ME describe</w:t>
      </w:r>
      <w:r w:rsidR="006661CA" w:rsidRPr="00170EE1">
        <w:t xml:space="preserve"> how</w:t>
      </w:r>
      <w:r w:rsidRPr="00170EE1">
        <w:t xml:space="preserve"> </w:t>
      </w:r>
      <w:r w:rsidR="006661CA" w:rsidRPr="00170EE1">
        <w:t>their</w:t>
      </w:r>
      <w:r w:rsidRPr="00170EE1">
        <w:t xml:space="preserve"> social circles</w:t>
      </w:r>
      <w:r w:rsidR="006661CA" w:rsidRPr="00170EE1">
        <w:t xml:space="preserve"> shrink over time,</w:t>
      </w:r>
      <w:r w:rsidRPr="00170EE1">
        <w:t xml:space="preserve"> due to the</w:t>
      </w:r>
      <w:r w:rsidR="004B3AAD" w:rsidRPr="00170EE1">
        <w:t xml:space="preserve"> limitations set by their</w:t>
      </w:r>
      <w:r w:rsidRPr="00170EE1">
        <w:t xml:space="preserve"> illness and the difficulties</w:t>
      </w:r>
      <w:r w:rsidR="006661CA" w:rsidRPr="00170EE1">
        <w:t xml:space="preserve"> they ha</w:t>
      </w:r>
      <w:r w:rsidR="009306EB" w:rsidRPr="00170EE1">
        <w:t>d</w:t>
      </w:r>
      <w:r w:rsidRPr="00170EE1">
        <w:t xml:space="preserve"> coping with symptoms (like fatigue)</w:t>
      </w:r>
      <w:r w:rsidR="006661CA" w:rsidRPr="00170EE1">
        <w:t>,</w:t>
      </w:r>
      <w:r w:rsidRPr="00170EE1">
        <w:t xml:space="preserve"> prevent</w:t>
      </w:r>
      <w:r w:rsidR="008D3897" w:rsidRPr="00170EE1">
        <w:t>ing</w:t>
      </w:r>
      <w:r w:rsidRPr="00170EE1">
        <w:t xml:space="preserve"> them from</w:t>
      </w:r>
      <w:r w:rsidR="008B7D9B" w:rsidRPr="00170EE1">
        <w:t xml:space="preserve"> fully</w:t>
      </w:r>
      <w:r w:rsidRPr="00170EE1">
        <w:t xml:space="preserve"> engaging with friends and family </w:t>
      </w:r>
      <w:r w:rsidR="00556BA4" w:rsidRPr="00170EE1">
        <w:fldChar w:fldCharType="begin">
          <w:fldData xml:space="preserve">PEVuZE5vdGU+PENpdGU+PEF1dGhvcj5BbmRlcnNvbjwvQXV0aG9yPjxZZWFyPjE5OTc8L1llYXI+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</w:fldData>
        </w:fldChar>
      </w:r>
      <w:r w:rsidR="00932A81" w:rsidRPr="00170EE1">
        <w:instrText xml:space="preserve"> ADDIN EN.CITE </w:instrText>
      </w:r>
      <w:r w:rsidR="00932A81" w:rsidRPr="00170EE1">
        <w:fldChar w:fldCharType="begin">
          <w:fldData xml:space="preserve">PEVuZE5vdGU+PENpdGU+PEF1dGhvcj5BbmRlcnNvbjwvQXV0aG9yPjxZZWFyPjE5OTc8L1llYXI+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</w:fldData>
        </w:fldChar>
      </w:r>
      <w:r w:rsidR="00932A81" w:rsidRPr="00170EE1">
        <w:instrText xml:space="preserve"> ADDIN EN.CITE.DATA </w:instrText>
      </w:r>
      <w:r w:rsidR="00932A81" w:rsidRPr="00170EE1">
        <w:fldChar w:fldCharType="end"/>
      </w:r>
      <w:r w:rsidR="00556BA4" w:rsidRPr="00170EE1">
        <w:fldChar w:fldCharType="separate"/>
      </w:r>
      <w:r w:rsidR="00932A81" w:rsidRPr="00170EE1">
        <w:rPr>
          <w:noProof/>
        </w:rPr>
        <w:t>(J. S. Anderson &amp; Ferrans, 1997; Best &amp; Butler, 2013; Reynolds &amp; Vivat, 20</w:t>
      </w:r>
      <w:r w:rsidR="009F3C0B" w:rsidRPr="00170EE1">
        <w:rPr>
          <w:noProof/>
        </w:rPr>
        <w:t>10</w:t>
      </w:r>
      <w:r w:rsidR="00932A81" w:rsidRPr="00170EE1">
        <w:rPr>
          <w:noProof/>
        </w:rPr>
        <w:t>; Travers &amp; Lawler, 2008)</w:t>
      </w:r>
      <w:r w:rsidR="00556BA4" w:rsidRPr="00170EE1">
        <w:fldChar w:fldCharType="end"/>
      </w:r>
      <w:r w:rsidRPr="00170EE1">
        <w:t xml:space="preserve">. </w:t>
      </w:r>
      <w:r w:rsidR="00E23D93" w:rsidRPr="00170EE1">
        <w:t xml:space="preserve">CFS/ME </w:t>
      </w:r>
      <w:r w:rsidR="00192165" w:rsidRPr="00170EE1">
        <w:t>exerts a strain on relations that sort</w:t>
      </w:r>
      <w:r w:rsidR="008B7D9B" w:rsidRPr="00170EE1">
        <w:t>s</w:t>
      </w:r>
      <w:r w:rsidR="00192165" w:rsidRPr="00170EE1">
        <w:t xml:space="preserve"> ou</w:t>
      </w:r>
      <w:r w:rsidR="00836F69" w:rsidRPr="00170EE1">
        <w:t>t</w:t>
      </w:r>
      <w:r w:rsidR="00192165" w:rsidRPr="00170EE1">
        <w:t xml:space="preserve"> who is (and is not)</w:t>
      </w:r>
      <w:r w:rsidR="00836F69" w:rsidRPr="00170EE1">
        <w:t xml:space="preserve"> going to be</w:t>
      </w:r>
      <w:r w:rsidR="00192165" w:rsidRPr="00170EE1">
        <w:t xml:space="preserve"> supportive,</w:t>
      </w:r>
      <w:r w:rsidR="00E23D93" w:rsidRPr="00170EE1">
        <w:t xml:space="preserve"> </w:t>
      </w:r>
      <w:r w:rsidR="00192165" w:rsidRPr="00170EE1">
        <w:t>e.g.</w:t>
      </w:r>
      <w:r w:rsidR="0024760B" w:rsidRPr="00170EE1">
        <w:t xml:space="preserve"> </w:t>
      </w:r>
      <w:r w:rsidR="00836F69" w:rsidRPr="00170EE1">
        <w:t>“</w:t>
      </w:r>
      <w:r w:rsidR="0024760B" w:rsidRPr="00170EE1">
        <w:t>people I thought I could count on weren't there for me</w:t>
      </w:r>
      <w:r w:rsidR="00192165" w:rsidRPr="00170EE1">
        <w:t>…people who I thought were mere acquaintances turned out to be my real friends</w:t>
      </w:r>
      <w:r w:rsidR="00836F69" w:rsidRPr="00170EE1">
        <w:t>”</w:t>
      </w:r>
      <w:r w:rsidR="001466E9" w:rsidRPr="00170EE1">
        <w:t xml:space="preserve"> </w:t>
      </w:r>
      <w:r w:rsidR="00556BA4" w:rsidRPr="00170EE1">
        <w:fldChar w:fldCharType="begin"/>
      </w:r>
      <w:r w:rsidR="00932A81" w:rsidRPr="00170EE1">
        <w:instrText xml:space="preserve"> ADDIN EN.CITE &lt;EndNote&gt;&lt;Cite&gt;&lt;Author&gt;Anderson&lt;/Author&gt;&lt;Year&gt;1997&lt;/Year&gt;&lt;RecNum&gt;94&lt;/RecNum&gt;&lt;DisplayText&gt;(J. S. Anderson &amp;amp; Ferrans, 1997)&lt;/DisplayText&gt;&lt;record&gt;&lt;rec-number&gt;94&lt;/rec-number&gt;&lt;foreign-keys&gt;&lt;key app="EN" db-id="szd999tpsz9rpre2ar9pw9pktrr0spf0z9ra" timestamp="1561727063"&gt;94&lt;/key&gt;&lt;/foreign-keys&gt;&lt;ref-type name="Journal Article"&gt;17&lt;/ref-type&gt;&lt;contributors&gt;&lt;authors&gt;&lt;author&gt;Anderson, J. S.&lt;/author&gt;&lt;author&gt;Ferrans, C. E.&lt;/author&gt;&lt;/authors&gt;&lt;/contributors&gt;&lt;auth-address&gt;University of Illinois at Chicago Medical Center, Department of Psychiatry 60612, USA.&lt;/auth-address&gt;&lt;titles&gt;&lt;title&gt;The quality of life of persons with chronic fatigue syndrome&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359-67&lt;/pages&gt;&lt;volume&gt;185&lt;/volume&gt;&lt;number&gt;6&lt;/number&gt;&lt;keywords&gt;&lt;keyword&gt;Adolescent&lt;/keyword&gt;&lt;keyword&gt;Adult&lt;/keyword&gt;&lt;keyword&gt;Aged&lt;/keyword&gt;&lt;keyword&gt;Attitude to Health&lt;/keyword&gt;&lt;keyword&gt;Employment&lt;/keyword&gt;&lt;keyword&gt;Family&lt;/keyword&gt;&lt;keyword&gt;Fatigue Syndrome, Chronic/*diagnosis/psychology&lt;/keyword&gt;&lt;keyword&gt;Female&lt;/keyword&gt;&lt;keyword&gt;*Health Status Indicators&lt;/keyword&gt;&lt;keyword&gt;Humans&lt;/keyword&gt;&lt;keyword&gt;Income&lt;/keyword&gt;&lt;keyword&gt;Male&lt;/keyword&gt;&lt;keyword&gt;Middle Aged&lt;/keyword&gt;&lt;keyword&gt;Psychometrics&lt;/keyword&gt;&lt;keyword&gt;*Quality of Life&lt;/keyword&gt;&lt;keyword&gt;Sickness Impact Profile&lt;/keyword&gt;&lt;keyword&gt;Social Support&lt;/keyword&gt;&lt;keyword&gt;Surveys and Questionnaires&lt;/keyword&gt;&lt;/keywords&gt;&lt;dates&gt;&lt;year&gt;1997&lt;/year&gt;&lt;pub-dates&gt;&lt;date&gt;Jun&lt;/date&gt;&lt;/pub-dates&gt;&lt;/dates&gt;&lt;isbn&gt;0022-3018 (Print)&amp;#xD;0022-3018 (Linking)&lt;/isbn&gt;&lt;accession-num&gt;9205421&lt;/accession-num&gt;&lt;urls&gt;&lt;related-urls&gt;&lt;url&gt;http://www.ncbi.nlm.nih.gov/pubmed/9205421&lt;/url&gt;&lt;/related-urls&gt;&lt;/urls&gt;&lt;/record&gt;&lt;/Cite&gt;&lt;/EndNote&gt;</w:instrText>
      </w:r>
      <w:r w:rsidR="00556BA4" w:rsidRPr="00170EE1">
        <w:fldChar w:fldCharType="separate"/>
      </w:r>
      <w:r w:rsidR="00932A81" w:rsidRPr="00170EE1">
        <w:rPr>
          <w:noProof/>
        </w:rPr>
        <w:t>(Anderson &amp; Ferrans, 1997)</w:t>
      </w:r>
      <w:r w:rsidR="00556BA4" w:rsidRPr="00170EE1">
        <w:fldChar w:fldCharType="end"/>
      </w:r>
      <w:r w:rsidR="000E4827" w:rsidRPr="00170EE1">
        <w:t xml:space="preserve"> </w:t>
      </w:r>
      <w:r w:rsidR="00556BA4" w:rsidRPr="00170EE1">
        <w:t>(</w:t>
      </w:r>
      <w:r w:rsidR="001466E9" w:rsidRPr="00170EE1">
        <w:t xml:space="preserve">participant, </w:t>
      </w:r>
      <w:r w:rsidR="000E4827" w:rsidRPr="00170EE1">
        <w:t>p364</w:t>
      </w:r>
      <w:r w:rsidR="0024760B" w:rsidRPr="00170EE1">
        <w:t xml:space="preserve">). </w:t>
      </w:r>
      <w:r w:rsidR="00192165" w:rsidRPr="00170EE1">
        <w:t xml:space="preserve">Reportedly, friends can find it difficult to accept </w:t>
      </w:r>
      <w:r w:rsidRPr="00170EE1">
        <w:t>symptoms, understand</w:t>
      </w:r>
      <w:r w:rsidR="00192165" w:rsidRPr="00170EE1">
        <w:t xml:space="preserve"> </w:t>
      </w:r>
      <w:r w:rsidRPr="00170EE1">
        <w:t xml:space="preserve">the illness, </w:t>
      </w:r>
      <w:r w:rsidR="00192165" w:rsidRPr="00170EE1">
        <w:t>as well as</w:t>
      </w:r>
      <w:r w:rsidR="00A50605" w:rsidRPr="00170EE1">
        <w:t xml:space="preserve"> cope with</w:t>
      </w:r>
      <w:r w:rsidR="00192165" w:rsidRPr="00170EE1">
        <w:t xml:space="preserve"> the </w:t>
      </w:r>
      <w:r w:rsidRPr="00170EE1">
        <w:t>loss of activities that</w:t>
      </w:r>
      <w:r w:rsidR="008B7D9B" w:rsidRPr="00170EE1">
        <w:t xml:space="preserve"> initially</w:t>
      </w:r>
      <w:r w:rsidRPr="00170EE1">
        <w:t xml:space="preserve"> formed the basis of </w:t>
      </w:r>
      <w:r w:rsidR="008B7D9B" w:rsidRPr="00170EE1">
        <w:t>friendship</w:t>
      </w:r>
      <w:r w:rsidR="00192165" w:rsidRPr="00170EE1">
        <w:t xml:space="preserve">. In turn, participants report being unable to give back to </w:t>
      </w:r>
      <w:r w:rsidR="00A50605" w:rsidRPr="00170EE1">
        <w:t>friends as they once did</w:t>
      </w:r>
      <w:r w:rsidR="00192165" w:rsidRPr="00170EE1">
        <w:t>,</w:t>
      </w:r>
      <w:r w:rsidRPr="00170EE1">
        <w:t xml:space="preserve"> </w:t>
      </w:r>
      <w:r w:rsidR="009306EB" w:rsidRPr="00170EE1">
        <w:t>creating a loss of</w:t>
      </w:r>
      <w:r w:rsidRPr="00170EE1">
        <w:t xml:space="preserve"> reciprocity. </w:t>
      </w:r>
      <w:r w:rsidR="00F36561" w:rsidRPr="00170EE1">
        <w:t>Importantly</w:t>
      </w:r>
      <w:r w:rsidRPr="00170EE1">
        <w:t xml:space="preserve">, although people with CFS/ME may need </w:t>
      </w:r>
      <w:r w:rsidR="001A635D" w:rsidRPr="00170EE1">
        <w:t>assistance to do so</w:t>
      </w:r>
      <w:r w:rsidRPr="00170EE1">
        <w:t xml:space="preserve">, </w:t>
      </w:r>
      <w:r w:rsidR="00F36561" w:rsidRPr="00170EE1">
        <w:t>participants report</w:t>
      </w:r>
      <w:r w:rsidRPr="00170EE1">
        <w:t xml:space="preserve"> form</w:t>
      </w:r>
      <w:r w:rsidR="00FE56F6" w:rsidRPr="00170EE1">
        <w:t>ing</w:t>
      </w:r>
      <w:r w:rsidRPr="00170EE1">
        <w:t xml:space="preserve"> new</w:t>
      </w:r>
      <w:r w:rsidR="00F36561" w:rsidRPr="00170EE1">
        <w:t xml:space="preserve"> </w:t>
      </w:r>
      <w:r w:rsidRPr="00170EE1">
        <w:t>relatio</w:t>
      </w:r>
      <w:r w:rsidR="00337369" w:rsidRPr="00170EE1">
        <w:t>n</w:t>
      </w:r>
      <w:r w:rsidRPr="00170EE1">
        <w:t>s</w:t>
      </w:r>
      <w:r w:rsidR="0007710D" w:rsidRPr="00170EE1">
        <w:t xml:space="preserve"> and friendship networks</w:t>
      </w:r>
      <w:r w:rsidR="001A635D" w:rsidRPr="00170EE1">
        <w:t xml:space="preserve"> </w:t>
      </w:r>
      <w:r w:rsidRPr="00170EE1">
        <w:t>post-illness</w:t>
      </w:r>
      <w:r w:rsidR="00337369" w:rsidRPr="00170EE1">
        <w:t xml:space="preserve"> with peers</w:t>
      </w:r>
      <w:r w:rsidR="00D969ED" w:rsidRPr="00170EE1">
        <w:t xml:space="preserve"> who have similar </w:t>
      </w:r>
      <w:r w:rsidR="00C54EAD" w:rsidRPr="00170EE1">
        <w:t xml:space="preserve">experiences </w:t>
      </w:r>
      <w:r w:rsidR="00B625A8" w:rsidRPr="00170EE1">
        <w:t>e.g. “I’m developing another circle of friends through CFS” (Travers &amp; Lawler, 2008</w:t>
      </w:r>
      <w:r w:rsidR="00025799" w:rsidRPr="00170EE1">
        <w:t>,</w:t>
      </w:r>
      <w:r w:rsidR="00922D4E" w:rsidRPr="00170EE1">
        <w:t xml:space="preserve"> participant,</w:t>
      </w:r>
      <w:r w:rsidR="00025799" w:rsidRPr="00170EE1">
        <w:t xml:space="preserve"> p. 322</w:t>
      </w:r>
      <w:r w:rsidR="00B625A8" w:rsidRPr="00170EE1">
        <w:t>)</w:t>
      </w:r>
      <w:r w:rsidR="001A635D" w:rsidRPr="00170EE1">
        <w:t>.</w:t>
      </w:r>
      <w:r w:rsidRPr="00170EE1">
        <w:t xml:space="preserve"> </w:t>
      </w:r>
      <w:r w:rsidR="001B0B45" w:rsidRPr="00170EE1">
        <w:t xml:space="preserve">Others sought activities more suited to their current capabilities and found that these led to new </w:t>
      </w:r>
      <w:r w:rsidR="00C54EAD" w:rsidRPr="00170EE1">
        <w:t>networks</w:t>
      </w:r>
      <w:r w:rsidR="00D969ED" w:rsidRPr="00170EE1">
        <w:t>:</w:t>
      </w:r>
      <w:r w:rsidR="001B0B45" w:rsidRPr="00170EE1">
        <w:t xml:space="preserve"> </w:t>
      </w:r>
      <w:r w:rsidR="00D969ED" w:rsidRPr="00170EE1">
        <w:t>“</w:t>
      </w:r>
      <w:r w:rsidR="00DF2062" w:rsidRPr="00170EE1">
        <w:t>…</w:t>
      </w:r>
      <w:r w:rsidR="001B0B45" w:rsidRPr="00170EE1">
        <w:t>it’s budding, it’s opening up again</w:t>
      </w:r>
      <w:r w:rsidR="00D969ED" w:rsidRPr="00170EE1">
        <w:t>”</w:t>
      </w:r>
      <w:r w:rsidR="00983775" w:rsidRPr="00170EE1">
        <w:t xml:space="preserve"> </w:t>
      </w:r>
      <w:r w:rsidR="001B0B45" w:rsidRPr="00170EE1">
        <w:fldChar w:fldCharType="begin"/>
      </w:r>
      <w:r w:rsidR="001B0B45" w:rsidRPr="00170EE1">
        <w:instrText xml:space="preserve"> ADDIN EN.CITE &lt;EndNote&gt;&lt;Cite&gt;&lt;Author&gt;Travers&lt;/Author&gt;&lt;Year&gt;2008&lt;/Year&gt;&lt;RecNum&gt;70&lt;/RecNum&gt;&lt;DisplayText&gt;(Travers &amp;amp; Lawler, 2008)&lt;/DisplayText&gt;&lt;record&gt;&lt;rec-number&gt;70&lt;/rec-number&gt;&lt;foreign-keys&gt;&lt;key app="EN" db-id="szd999tpsz9rpre2ar9pw9pktrr0spf0z9ra" timestamp="1561727062"&gt;70&lt;/key&gt;&lt;/foreign-keys&gt;&lt;ref-type name="Journal Article"&gt;17&lt;/ref-type&gt;&lt;contributors&gt;&lt;authors&gt;&lt;author&gt;Travers, M. K.&lt;/author&gt;&lt;author&gt;Lawler, J.&lt;/author&gt;&lt;/authors&gt;&lt;/contributors&gt;&lt;auth-address&gt;Faculty of Nursing &amp;amp; Midwifery, University of Sydney, Australia. mtravers@nursing.usyd.edu.au&lt;/auth-address&gt;&lt;titles&gt;&lt;title&gt;Self within a climate of contention: Experiences of chronic fatigue syndrome&lt;/title&gt;&lt;secondary-title&gt;Soc Sci Med&lt;/secondary-title&gt;&lt;alt-title&gt;Social science &amp;amp; medicine&lt;/alt-title&gt;&lt;/titles&gt;&lt;periodical&gt;&lt;full-title&gt;Soc Sci Med&lt;/full-title&gt;&lt;abbr-1&gt;Social science &amp;amp; medicine&lt;/abbr-1&gt;&lt;/periodical&gt;&lt;alt-periodical&gt;&lt;full-title&gt;Soc Sci Med&lt;/full-title&gt;&lt;abbr-1&gt;Social science &amp;amp; medicine&lt;/abbr-1&gt;&lt;/alt-periodical&gt;&lt;pages&gt;315-26&lt;/pages&gt;&lt;volume&gt;66&lt;/volume&gt;&lt;number&gt;2&lt;/number&gt;&lt;keywords&gt;&lt;keyword&gt;Adult&lt;/keyword&gt;&lt;keyword&gt;Aged&lt;/keyword&gt;&lt;keyword&gt;*Attitude to Health&lt;/keyword&gt;&lt;keyword&gt;Cohort Studies&lt;/keyword&gt;&lt;keyword&gt;Fatigue Syndrome, Chronic/*psychology&lt;/keyword&gt;&lt;keyword&gt;Female&lt;/keyword&gt;&lt;keyword&gt;Humans&lt;/keyword&gt;&lt;keyword&gt;Interviews as Topic&lt;/keyword&gt;&lt;keyword&gt;Male&lt;/keyword&gt;&lt;keyword&gt;Middle Aged&lt;/keyword&gt;&lt;keyword&gt;Quality of Life/psychology&lt;/keyword&gt;&lt;keyword&gt;*Self Concept&lt;/keyword&gt;&lt;/keywords&gt;&lt;dates&gt;&lt;year&gt;2008&lt;/year&gt;&lt;pub-dates&gt;&lt;date&gt;Jan&lt;/date&gt;&lt;/pub-dates&gt;&lt;/dates&gt;&lt;isbn&gt;0277-9536 (Print)&amp;#xD;0277-9536 (Linking)&lt;/isbn&gt;&lt;accession-num&gt;17961894&lt;/accession-num&gt;&lt;urls&gt;&lt;related-urls&gt;&lt;url&gt;http://www.ncbi.nlm.nih.gov/pubmed/17961894&lt;/url&gt;&lt;/related-urls&gt;&lt;/urls&gt;&lt;electronic-resource-num&gt;10.1016/j.socscimed.2007.09.003&lt;/electronic-resource-num&gt;&lt;/record&gt;&lt;/Cite&gt;&lt;/EndNote&gt;</w:instrText>
      </w:r>
      <w:r w:rsidR="001B0B45" w:rsidRPr="00170EE1">
        <w:fldChar w:fldCharType="separate"/>
      </w:r>
      <w:r w:rsidR="001B0B45" w:rsidRPr="00170EE1">
        <w:rPr>
          <w:noProof/>
        </w:rPr>
        <w:t>(Travers &amp; Lawler, 2008)</w:t>
      </w:r>
      <w:r w:rsidR="001B0B45" w:rsidRPr="00170EE1">
        <w:fldChar w:fldCharType="end"/>
      </w:r>
      <w:r w:rsidR="001B0B45" w:rsidRPr="00170EE1">
        <w:t xml:space="preserve"> (</w:t>
      </w:r>
      <w:r w:rsidR="00983775" w:rsidRPr="00170EE1">
        <w:t xml:space="preserve">participant, </w:t>
      </w:r>
      <w:r w:rsidR="001B0B45" w:rsidRPr="00170EE1">
        <w:t xml:space="preserve">p322). </w:t>
      </w:r>
      <w:r w:rsidR="001A635D" w:rsidRPr="00170EE1">
        <w:t xml:space="preserve">In many cases, </w:t>
      </w:r>
      <w:r w:rsidR="001B0B45" w:rsidRPr="00170EE1">
        <w:t xml:space="preserve">new </w:t>
      </w:r>
      <w:r w:rsidR="00C54EAD" w:rsidRPr="00170EE1">
        <w:t xml:space="preserve">friendships </w:t>
      </w:r>
      <w:r w:rsidR="001B0B45" w:rsidRPr="00170EE1">
        <w:t xml:space="preserve">were </w:t>
      </w:r>
      <w:r w:rsidRPr="00170EE1">
        <w:t xml:space="preserve">perceived </w:t>
      </w:r>
      <w:r w:rsidR="001B0B45" w:rsidRPr="00170EE1">
        <w:t>as</w:t>
      </w:r>
      <w:r w:rsidRPr="00170EE1">
        <w:t xml:space="preserve"> more accepting</w:t>
      </w:r>
      <w:r w:rsidR="00FE56F6" w:rsidRPr="00170EE1">
        <w:t>, supportive</w:t>
      </w:r>
      <w:r w:rsidRPr="00170EE1">
        <w:t xml:space="preserve"> </w:t>
      </w:r>
      <w:r w:rsidR="001B0B45" w:rsidRPr="00170EE1">
        <w:t>and/</w:t>
      </w:r>
      <w:r w:rsidRPr="00170EE1">
        <w:t>or sustainable</w:t>
      </w:r>
      <w:r w:rsidR="0007710D" w:rsidRPr="00170EE1">
        <w:t>,</w:t>
      </w:r>
      <w:r w:rsidRPr="00170EE1">
        <w:t xml:space="preserve"> </w:t>
      </w:r>
      <w:r w:rsidR="00B02E57" w:rsidRPr="00170EE1">
        <w:t xml:space="preserve">and </w:t>
      </w:r>
      <w:r w:rsidR="0007710D" w:rsidRPr="00170EE1">
        <w:t xml:space="preserve">fitted </w:t>
      </w:r>
      <w:r w:rsidR="00B02E57" w:rsidRPr="00170EE1">
        <w:t>within the</w:t>
      </w:r>
      <w:r w:rsidRPr="00170EE1">
        <w:t xml:space="preserve"> limits</w:t>
      </w:r>
      <w:r w:rsidR="001A635D" w:rsidRPr="00170EE1">
        <w:t xml:space="preserve"> </w:t>
      </w:r>
      <w:r w:rsidR="00B02E57" w:rsidRPr="00170EE1">
        <w:t>created</w:t>
      </w:r>
      <w:r w:rsidR="001A635D" w:rsidRPr="00170EE1">
        <w:t xml:space="preserve"> by</w:t>
      </w:r>
      <w:r w:rsidRPr="00170EE1">
        <w:t xml:space="preserve"> the illness</w:t>
      </w:r>
      <w:r w:rsidR="00F93657" w:rsidRPr="00170EE1">
        <w:t xml:space="preserve"> </w:t>
      </w:r>
      <w:r w:rsidR="00556BA4" w:rsidRPr="00170EE1">
        <w:fldChar w:fldCharType="begin"/>
      </w:r>
      <w:r w:rsidR="00932A81" w:rsidRPr="00170EE1">
        <w:instrText xml:space="preserve"> ADDIN EN.CITE &lt;EndNote&gt;&lt;Cite&gt;&lt;Author&gt;Anderson&lt;/Author&gt;&lt;Year&gt;1997&lt;/Year&gt;&lt;RecNum&gt;94&lt;/RecNum&gt;&lt;DisplayText&gt;(J. S. Anderson &amp;amp; Ferrans, 1997)&lt;/DisplayText&gt;&lt;record&gt;&lt;rec-number&gt;94&lt;/rec-number&gt;&lt;foreign-keys&gt;&lt;key app="EN" db-id="szd999tpsz9rpre2ar9pw9pktrr0spf0z9ra" timestamp="1561727063"&gt;94&lt;/key&gt;&lt;/foreign-keys&gt;&lt;ref-type name="Journal Article"&gt;17&lt;/ref-type&gt;&lt;contributors&gt;&lt;authors&gt;&lt;author&gt;Anderson, J. S.&lt;/author&gt;&lt;author&gt;Ferrans, C. E.&lt;/author&gt;&lt;/authors&gt;&lt;/contributors&gt;&lt;auth-address&gt;University of Illinois at Chicago Medical Center, Department of Psychiatry 60612, USA.&lt;/auth-address&gt;&lt;titles&gt;&lt;title&gt;The quality of life of persons with chronic fatigue syndrome&lt;/title&gt;&lt;secondary-title&gt;J Nerv Ment Dis&lt;/secondary-title&gt;&lt;alt-title&gt;The Journal of nervous and mental disease&lt;/alt-title&gt;&lt;/titles&gt;&lt;periodical&gt;&lt;full-title&gt;J Nerv Ment Dis&lt;/full-title&gt;&lt;abbr-1&gt;The Journal of nervous and mental disease&lt;/abbr-1&gt;&lt;/periodical&gt;&lt;alt-periodical&gt;&lt;full-title&gt;J Nerv Ment Dis&lt;/full-title&gt;&lt;abbr-1&gt;The Journal of nervous and mental disease&lt;/abbr-1&gt;&lt;/alt-periodical&gt;&lt;pages&gt;359-67&lt;/pages&gt;&lt;volume&gt;185&lt;/volume&gt;&lt;number&gt;6&lt;/number&gt;&lt;keywords&gt;&lt;keyword&gt;Adolescent&lt;/keyword&gt;&lt;keyword&gt;Adult&lt;/keyword&gt;&lt;keyword&gt;Aged&lt;/keyword&gt;&lt;keyword&gt;Attitude to Health&lt;/keyword&gt;&lt;keyword&gt;Employment&lt;/keyword&gt;&lt;keyword&gt;Family&lt;/keyword&gt;&lt;keyword&gt;Fatigue Syndrome, Chronic/*diagnosis/psychology&lt;/keyword&gt;&lt;keyword&gt;Female&lt;/keyword&gt;&lt;keyword&gt;*Health Status Indicators&lt;/keyword&gt;&lt;keyword&gt;Humans&lt;/keyword&gt;&lt;keyword&gt;Income&lt;/keyword&gt;&lt;keyword&gt;Male&lt;/keyword&gt;&lt;keyword&gt;Middle Aged&lt;/keyword&gt;&lt;keyword&gt;Psychometrics&lt;/keyword&gt;&lt;keyword&gt;*Quality of Life&lt;/keyword&gt;&lt;keyword&gt;Sickness Impact Profile&lt;/keyword&gt;&lt;keyword&gt;Social Support&lt;/keyword&gt;&lt;keyword&gt;Surveys and Questionnaires&lt;/keyword&gt;&lt;/keywords&gt;&lt;dates&gt;&lt;year&gt;1997&lt;/year&gt;&lt;pub-dates&gt;&lt;date&gt;Jun&lt;/date&gt;&lt;/pub-dates&gt;&lt;/dates&gt;&lt;isbn&gt;0022-3018 (Print)&amp;#xD;0022-3018 (Linking)&lt;/isbn&gt;&lt;accession-num&gt;9205421&lt;/accession-num&gt;&lt;urls&gt;&lt;related-urls&gt;&lt;url&gt;http://www.ncbi.nlm.nih.gov/pubmed/9205421&lt;/url&gt;&lt;/related-urls&gt;&lt;/urls&gt;&lt;/record&gt;&lt;/Cite&gt;&lt;/EndNote&gt;</w:instrText>
      </w:r>
      <w:r w:rsidR="00556BA4" w:rsidRPr="00170EE1">
        <w:fldChar w:fldCharType="separate"/>
      </w:r>
      <w:r w:rsidR="00932A81" w:rsidRPr="00170EE1">
        <w:rPr>
          <w:noProof/>
        </w:rPr>
        <w:t>(J. S. Anderson &amp; Ferrans, 1997)</w:t>
      </w:r>
      <w:r w:rsidR="00556BA4" w:rsidRPr="00170EE1">
        <w:fldChar w:fldCharType="end"/>
      </w:r>
      <w:r w:rsidR="000E4827" w:rsidRPr="00170EE1">
        <w:t xml:space="preserve"> </w:t>
      </w:r>
      <w:r w:rsidR="00556BA4" w:rsidRPr="00170EE1">
        <w:t>(</w:t>
      </w:r>
      <w:r w:rsidR="000E4827" w:rsidRPr="00170EE1">
        <w:t>p364</w:t>
      </w:r>
      <w:r w:rsidR="0024760B" w:rsidRPr="00170EE1">
        <w:t>)</w:t>
      </w:r>
      <w:r w:rsidRPr="00170EE1">
        <w:t xml:space="preserve">. Where people had recovered enough, </w:t>
      </w:r>
      <w:r w:rsidR="008D3897" w:rsidRPr="00170EE1">
        <w:t>‘</w:t>
      </w:r>
      <w:r w:rsidRPr="00170EE1">
        <w:t>giving back</w:t>
      </w:r>
      <w:r w:rsidR="008D3897" w:rsidRPr="00170EE1">
        <w:t>’</w:t>
      </w:r>
      <w:r w:rsidRPr="00170EE1">
        <w:t xml:space="preserve"> by providing support to others more severely affected by CFS/ME could be </w:t>
      </w:r>
      <w:r w:rsidR="008E6C5B" w:rsidRPr="00170EE1">
        <w:t>rewarding</w:t>
      </w:r>
      <w:r w:rsidR="004257F6" w:rsidRPr="00170EE1">
        <w:t xml:space="preserve"> </w:t>
      </w:r>
      <w:r w:rsidR="00411842" w:rsidRPr="00170EE1">
        <w:fldChar w:fldCharType="begin">
          <w:fldData xml:space="preserve">PEVuZE5vdGU+PENpdGU+PEF1dGhvcj5Ccm91Z2h0b248L0F1dGhvcj48WWVhcj4yMDE3PC9ZZWFy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</w:fldData>
        </w:fldChar>
      </w:r>
      <w:r w:rsidR="00411842" w:rsidRPr="00170EE1">
        <w:instrText xml:space="preserve"> ADDIN EN.CITE </w:instrText>
      </w:r>
      <w:r w:rsidR="00411842" w:rsidRPr="00170EE1">
        <w:fldChar w:fldCharType="begin">
          <w:fldData xml:space="preserve">PEVuZE5vdGU+PENpdGU+PEF1dGhvcj5Ccm91Z2h0b248L0F1dGhvcj48WWVhcj4yMDE3PC9ZZWFy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</w:fldData>
        </w:fldChar>
      </w:r>
      <w:r w:rsidR="00411842" w:rsidRPr="00170EE1">
        <w:instrText xml:space="preserve"> ADDIN EN.CITE.DATA </w:instrText>
      </w:r>
      <w:r w:rsidR="00411842" w:rsidRPr="00170EE1">
        <w:fldChar w:fldCharType="end"/>
      </w:r>
      <w:r w:rsidR="00411842" w:rsidRPr="00170EE1">
        <w:fldChar w:fldCharType="separate"/>
      </w:r>
      <w:r w:rsidR="00411842" w:rsidRPr="00170EE1">
        <w:rPr>
          <w:noProof/>
        </w:rPr>
        <w:t>(Broughton et al., 2017)</w:t>
      </w:r>
      <w:r w:rsidR="00411842" w:rsidRPr="00170EE1">
        <w:fldChar w:fldCharType="end"/>
      </w:r>
      <w:r w:rsidR="00ED7DF2" w:rsidRPr="00170EE1">
        <w:t xml:space="preserve">. </w:t>
      </w:r>
      <w:r w:rsidR="00337369" w:rsidRPr="00170EE1">
        <w:t xml:space="preserve">For example, appreciation about </w:t>
      </w:r>
      <w:r w:rsidR="008D3897" w:rsidRPr="00170EE1">
        <w:t>the</w:t>
      </w:r>
      <w:r w:rsidR="0033102A" w:rsidRPr="00170EE1">
        <w:t xml:space="preserve"> </w:t>
      </w:r>
      <w:r w:rsidR="00907234" w:rsidRPr="00170EE1">
        <w:t>“</w:t>
      </w:r>
      <w:r w:rsidR="0033102A" w:rsidRPr="00170EE1">
        <w:t>limited information and advice about recovery</w:t>
      </w:r>
      <w:r w:rsidR="00ED7DF2" w:rsidRPr="00170EE1">
        <w:t>,</w:t>
      </w:r>
      <w:r w:rsidR="0033102A" w:rsidRPr="00170EE1">
        <w:t xml:space="preserve"> prompted </w:t>
      </w:r>
      <w:r w:rsidR="00744F47" w:rsidRPr="00170EE1">
        <w:t>[participants]</w:t>
      </w:r>
      <w:r w:rsidR="0033102A" w:rsidRPr="00170EE1">
        <w:t xml:space="preserve"> to feel responsible for advising others about this process</w:t>
      </w:r>
      <w:r w:rsidR="00ED7DF2" w:rsidRPr="00170EE1">
        <w:t xml:space="preserve"> (of recovery)</w:t>
      </w:r>
      <w:r w:rsidR="00907234" w:rsidRPr="00170EE1">
        <w:t>”</w:t>
      </w:r>
      <w:r w:rsidR="00411842" w:rsidRPr="00170EE1">
        <w:t xml:space="preserve"> </w:t>
      </w:r>
      <w:r w:rsidR="00411842" w:rsidRPr="00170EE1">
        <w:fldChar w:fldCharType="begin"/>
      </w:r>
      <w:r w:rsidR="00411842" w:rsidRPr="00170EE1">
        <w:instrText xml:space="preserve"> ADDIN EN.CITE &lt;EndNote&gt;&lt;Cite&gt;&lt;Author&gt;Brown&lt;/Author&gt;&lt;Year&gt;2017&lt;/Year&gt;&lt;RecNum&gt;18&lt;/RecNum&gt;&lt;DisplayText&gt;(Brown et al., 2017)&lt;/DisplayText&gt;&lt;record&gt;&lt;rec-number&gt;18&lt;/rec-number&gt;&lt;foreign-keys&gt;&lt;key app="EN" db-id="szd999tpsz9rpre2ar9pw9pktrr0spf0z9ra" timestamp="1561727053"&gt;18&lt;/key&gt;&lt;/foreign-keys&gt;&lt;ref-type name="Journal Article"&gt;17&lt;/ref-type&gt;&lt;contributors&gt;&lt;authors&gt;&lt;author&gt;Brown, B.&lt;/author&gt;&lt;author&gt;Huszar, K.&lt;/author&gt;&lt;author&gt;Chapman, R.&lt;/author&gt;&lt;/authors&gt;&lt;/contributors&gt;&lt;auth-address&gt;School of Applied Social Sciences, De Montfort University, UK.&lt;/auth-address&gt;&lt;titles&gt;&lt;title&gt;&amp;apos;Betwixt and between&amp;apos;; liminality in recovery stories from people with myalgic encephalomyelitis (ME) or chronic fatigue syndrome (CFS)&lt;/title&gt;&lt;secondary-title&gt;Sociol Health Illn&lt;/secondary-title&gt;&lt;alt-title&gt;Sociology of health &amp;amp; illness&lt;/alt-title&gt;&lt;/titles&gt;&lt;periodical&gt;&lt;full-title&gt;Sociol Health Illn&lt;/full-title&gt;&lt;abbr-1&gt;Sociology of health &amp;amp; illness&lt;/abbr-1&gt;&lt;/periodical&gt;&lt;alt-periodical&gt;&lt;full-title&gt;Sociol Health Illn&lt;/full-title&gt;&lt;abbr-1&gt;Sociology of health &amp;amp; illness&lt;/abbr-1&gt;&lt;/alt-periodical&gt;&lt;pages&gt;696-710&lt;/pages&gt;&lt;volume&gt;39&lt;/volume&gt;&lt;number&gt;5&lt;/number&gt;&lt;keywords&gt;&lt;keyword&gt;Fatigue Syndrome, Chronic/*psychology/*therapy&lt;/keyword&gt;&lt;keyword&gt;Female&lt;/keyword&gt;&lt;keyword&gt;Humans&lt;/keyword&gt;&lt;keyword&gt;Interviews as Topic&lt;/keyword&gt;&lt;keyword&gt;Male&lt;/keyword&gt;&lt;keyword&gt;Qualitative Research&lt;/keyword&gt;&lt;keyword&gt;*Recovery of Function&lt;/keyword&gt;&lt;keyword&gt;Self Concept&lt;/keyword&gt;&lt;/keywords&gt;&lt;dates&gt;&lt;year&gt;2017&lt;/year&gt;&lt;pub-dates&gt;&lt;date&gt;Jun&lt;/date&gt;&lt;/pub-dates&gt;&lt;/dates&gt;&lt;isbn&gt;1467-9566 (Electronic)&amp;#xD;0141-9889 (Linking)&lt;/isbn&gt;&lt;accession-num&gt;28239872&lt;/accession-num&gt;&lt;urls&gt;&lt;related-urls&gt;&lt;url&gt;http://www.ncbi.nlm.nih.gov/pubmed/28239872&lt;/url&gt;&lt;/related-urls&gt;&lt;/urls&gt;&lt;electronic-resource-num&gt;10.1111/1467-9566.12546&lt;/electronic-resource-num&gt;&lt;/record&gt;&lt;/Cite&gt;&lt;/EndNote&gt;</w:instrText>
      </w:r>
      <w:r w:rsidR="00411842" w:rsidRPr="00170EE1">
        <w:fldChar w:fldCharType="separate"/>
      </w:r>
      <w:r w:rsidR="00411842" w:rsidRPr="00170EE1">
        <w:rPr>
          <w:noProof/>
        </w:rPr>
        <w:t>(Brown et al., 2017)</w:t>
      </w:r>
      <w:r w:rsidR="00411842" w:rsidRPr="00170EE1">
        <w:fldChar w:fldCharType="end"/>
      </w:r>
      <w:r w:rsidR="000E4827" w:rsidRPr="00170EE1">
        <w:t xml:space="preserve"> </w:t>
      </w:r>
      <w:r w:rsidR="00411842" w:rsidRPr="00170EE1">
        <w:t>(</w:t>
      </w:r>
      <w:r w:rsidR="000E4827" w:rsidRPr="00170EE1">
        <w:t>p</w:t>
      </w:r>
      <w:r w:rsidR="00CD0146" w:rsidRPr="00170EE1">
        <w:t xml:space="preserve">. </w:t>
      </w:r>
      <w:r w:rsidR="000E4827" w:rsidRPr="00170EE1">
        <w:t>705</w:t>
      </w:r>
      <w:r w:rsidR="0033102A" w:rsidRPr="00170EE1">
        <w:t>).</w:t>
      </w:r>
    </w:p>
    <w:p w14:paraId="1B355497" w14:textId="4C6F28EC" w:rsidR="00DB7183" w:rsidRPr="00170EE1" w:rsidRDefault="00497594" w:rsidP="00492752">
      <w:pPr>
        <w:spacing w:line="480" w:lineRule="auto"/>
        <w:ind w:firstLine="720"/>
      </w:pPr>
      <w:r w:rsidRPr="00170EE1">
        <w:t xml:space="preserve">Finally, </w:t>
      </w:r>
      <w:r w:rsidR="008E6C5B" w:rsidRPr="00170EE1">
        <w:t>a</w:t>
      </w:r>
      <w:r w:rsidR="00237A04" w:rsidRPr="00170EE1">
        <w:t xml:space="preserve"> sense of</w:t>
      </w:r>
      <w:r w:rsidR="00725A46" w:rsidRPr="00170EE1">
        <w:t xml:space="preserve"> identity </w:t>
      </w:r>
      <w:r w:rsidR="008E6C5B" w:rsidRPr="00170EE1">
        <w:t>(</w:t>
      </w:r>
      <w:r w:rsidR="00725A46" w:rsidRPr="00170EE1">
        <w:t>prior to illness</w:t>
      </w:r>
      <w:r w:rsidR="008E6C5B" w:rsidRPr="00170EE1">
        <w:t>)</w:t>
      </w:r>
      <w:r w:rsidR="00725A46" w:rsidRPr="00170EE1">
        <w:t xml:space="preserve"> </w:t>
      </w:r>
      <w:r w:rsidR="0020112C" w:rsidRPr="00170EE1">
        <w:t>emerged from participant</w:t>
      </w:r>
      <w:r w:rsidRPr="00170EE1">
        <w:t xml:space="preserve"> </w:t>
      </w:r>
      <w:r w:rsidR="00725A46" w:rsidRPr="00170EE1">
        <w:t>work</w:t>
      </w:r>
      <w:r w:rsidRPr="00170EE1">
        <w:t xml:space="preserve"> role</w:t>
      </w:r>
      <w:r w:rsidR="0020112C" w:rsidRPr="00170EE1">
        <w:t>s</w:t>
      </w:r>
      <w:r w:rsidR="00D43B75" w:rsidRPr="00170EE1">
        <w:t xml:space="preserve"> and</w:t>
      </w:r>
      <w:r w:rsidR="00725A46" w:rsidRPr="00170EE1">
        <w:t xml:space="preserve"> social networks. However, at </w:t>
      </w:r>
      <w:r w:rsidR="004B03DB" w:rsidRPr="00170EE1">
        <w:t xml:space="preserve">some </w:t>
      </w:r>
      <w:r w:rsidR="00725A46" w:rsidRPr="00170EE1">
        <w:t>point</w:t>
      </w:r>
      <w:r w:rsidR="00744F47" w:rsidRPr="00170EE1">
        <w:t xml:space="preserve"> in their illness</w:t>
      </w:r>
      <w:r w:rsidR="0020112C" w:rsidRPr="00170EE1">
        <w:t xml:space="preserve">, </w:t>
      </w:r>
      <w:r w:rsidR="00725A46" w:rsidRPr="00170EE1">
        <w:t xml:space="preserve">their identity </w:t>
      </w:r>
      <w:r w:rsidR="0036231A" w:rsidRPr="00170EE1">
        <w:t>undergoes</w:t>
      </w:r>
      <w:r w:rsidR="0033102A" w:rsidRPr="00170EE1">
        <w:t xml:space="preserve"> </w:t>
      </w:r>
      <w:r w:rsidR="0072554A" w:rsidRPr="00170EE1">
        <w:t xml:space="preserve">a </w:t>
      </w:r>
      <w:r w:rsidR="00744F47" w:rsidRPr="00170EE1">
        <w:t>kind of</w:t>
      </w:r>
      <w:r w:rsidR="0033102A" w:rsidRPr="00170EE1">
        <w:t xml:space="preserve">  ‘crisis’</w:t>
      </w:r>
      <w:r w:rsidR="0036231A" w:rsidRPr="00170EE1">
        <w:t xml:space="preserve"> </w:t>
      </w:r>
      <w:r w:rsidR="002532CD" w:rsidRPr="00170EE1">
        <w:t xml:space="preserve">linked to the loss of </w:t>
      </w:r>
      <w:r w:rsidR="00272DCD" w:rsidRPr="00170EE1">
        <w:t xml:space="preserve">such </w:t>
      </w:r>
      <w:r w:rsidR="00907234" w:rsidRPr="00170EE1">
        <w:t>affiliations</w:t>
      </w:r>
      <w:r w:rsidR="0033102A" w:rsidRPr="00170EE1">
        <w:t xml:space="preserve"> </w:t>
      </w:r>
      <w:r w:rsidR="00524A1C" w:rsidRPr="00170EE1">
        <w:fldChar w:fldCharType="begin"/>
      </w:r>
      <w:r w:rsidR="00932A81" w:rsidRPr="00170EE1">
        <w:instrText xml:space="preserve"> ADDIN EN.CITE &lt;EndNote&gt;&lt;Cite&gt;&lt;Author&gt;Dickson&lt;/Author&gt;&lt;Year&gt;2008&lt;/Year&gt;&lt;RecNum&gt;68&lt;/RecNum&gt;&lt;DisplayText&gt;(Dickson, Knussen, &amp;amp; Flowers, 2008)&lt;/DisplayText&gt;&lt;record&gt;&lt;rec-number&gt;68&lt;/rec-number&gt;&lt;foreign-keys&gt;&lt;key app="EN" db-id="szd999tpsz9rpre2ar9pw9pktrr0spf0z9ra" timestamp="1561727062"&gt;68&lt;/key&gt;&lt;/foreign-keys&gt;&lt;ref-type name="Journal Article"&gt;17&lt;/ref-type&gt;&lt;contributors&gt;&lt;authors&gt;&lt;author&gt;Dickson, A.&lt;/author&gt;&lt;author&gt;Knussen, C.&lt;/author&gt;&lt;author&gt;Flowers, P.&lt;/author&gt;&lt;/authors&gt;&lt;/contributors&gt;&lt;auth-address&gt;a Department of Psychology , Napier University , Edinburgh , UK.&lt;/auth-address&gt;&lt;titles&gt;&lt;title&gt;&amp;apos;That was my old life; it&amp;apos;s almost like a past-life now&amp;apos;: identity crisis, loss and adjustment amongst people living with Chronic Fatigue Syndrome&lt;/title&gt;&lt;secondary-title&gt;Psychol Health&lt;/secondary-title&gt;&lt;alt-title&gt;Psychology &amp;amp; health&lt;/alt-title&gt;&lt;/titles&gt;&lt;periodical&gt;&lt;full-title&gt;Psychol Health&lt;/full-title&gt;&lt;abbr-1&gt;Psychology &amp;amp; health&lt;/abbr-1&gt;&lt;/periodical&gt;&lt;alt-periodical&gt;&lt;full-title&gt;Psychol Health&lt;/full-title&gt;&lt;abbr-1&gt;Psychology &amp;amp; health&lt;/abbr-1&gt;&lt;/alt-periodical&gt;&lt;pages&gt;459-76&lt;/pages&gt;&lt;volume&gt;23&lt;/volume&gt;&lt;number&gt;4&lt;/number&gt;&lt;keywords&gt;&lt;keyword&gt;*Adaptation, Psychological&lt;/keyword&gt;&lt;keyword&gt;Adult&lt;/keyword&gt;&lt;keyword&gt;Aged&lt;/keyword&gt;&lt;keyword&gt;Fatigue Syndrome, Chronic/*psychology&lt;/keyword&gt;&lt;keyword&gt;Female&lt;/keyword&gt;&lt;keyword&gt;Humans&lt;/keyword&gt;&lt;keyword&gt;*Identity Crisis&lt;/keyword&gt;&lt;keyword&gt;Male&lt;/keyword&gt;&lt;keyword&gt;Middle Aged&lt;/keyword&gt;&lt;keyword&gt;Qualitative Research&lt;/keyword&gt;&lt;keyword&gt;Social Environment&lt;/keyword&gt;&lt;keyword&gt;Young Adult&lt;/keyword&gt;&lt;/keywords&gt;&lt;dates&gt;&lt;year&gt;2008&lt;/year&gt;&lt;/dates&gt;&lt;isbn&gt;1476-8321 (Electronic)&amp;#xD;0887-0446 (Linking)&lt;/isbn&gt;&lt;accession-num&gt;25160579&lt;/accession-num&gt;&lt;urls&gt;&lt;related-urls&gt;&lt;url&gt;http://www.ncbi.nlm.nih.gov/pubmed/25160579&lt;/url&gt;&lt;/related-urls&gt;&lt;/urls&gt;&lt;electronic-resource-num&gt;10.1080/08870440701757393&lt;/electronic-resource-num&gt;&lt;/record&gt;&lt;/Cite&gt;&lt;/EndNote&gt;</w:instrText>
      </w:r>
      <w:r w:rsidR="00524A1C" w:rsidRPr="00170EE1">
        <w:fldChar w:fldCharType="separate"/>
      </w:r>
      <w:r w:rsidR="00932A81" w:rsidRPr="00170EE1">
        <w:rPr>
          <w:noProof/>
        </w:rPr>
        <w:t>(Dickson, Knussen, &amp; Flowers, 2008)</w:t>
      </w:r>
      <w:r w:rsidR="00524A1C" w:rsidRPr="00170EE1">
        <w:fldChar w:fldCharType="end"/>
      </w:r>
      <w:r w:rsidR="00B15738" w:rsidRPr="00170EE1">
        <w:t>, e.g. “It was like a death. You had to grieve for that…” (Travers and Lawler, 2008)</w:t>
      </w:r>
      <w:r w:rsidR="00FC1F15" w:rsidRPr="00170EE1">
        <w:t xml:space="preserve"> (participant, p. </w:t>
      </w:r>
      <w:r w:rsidR="00CD0146" w:rsidRPr="00170EE1">
        <w:t>321</w:t>
      </w:r>
      <w:r w:rsidR="00FC1F15" w:rsidRPr="00170EE1">
        <w:t>)</w:t>
      </w:r>
      <w:r w:rsidR="00FB5ECD" w:rsidRPr="00170EE1">
        <w:t xml:space="preserve">. </w:t>
      </w:r>
      <w:r w:rsidR="0033102A" w:rsidRPr="00170EE1">
        <w:t>I</w:t>
      </w:r>
      <w:r w:rsidR="004B03DB" w:rsidRPr="00170EE1">
        <w:t>n particular</w:t>
      </w:r>
      <w:r w:rsidR="0033102A" w:rsidRPr="00170EE1">
        <w:t>,</w:t>
      </w:r>
      <w:r w:rsidR="004B03DB" w:rsidRPr="00170EE1">
        <w:t xml:space="preserve"> </w:t>
      </w:r>
      <w:r w:rsidR="0036231A" w:rsidRPr="00170EE1">
        <w:t xml:space="preserve">participants </w:t>
      </w:r>
      <w:r w:rsidR="004B03DB" w:rsidRPr="00170EE1">
        <w:t>tend</w:t>
      </w:r>
      <w:r w:rsidR="008E6C5B" w:rsidRPr="00170EE1">
        <w:t>ed</w:t>
      </w:r>
      <w:r w:rsidR="004B03DB" w:rsidRPr="00170EE1">
        <w:t xml:space="preserve"> to </w:t>
      </w:r>
      <w:r w:rsidR="00387151" w:rsidRPr="00170EE1">
        <w:t>los</w:t>
      </w:r>
      <w:r w:rsidR="004B03DB" w:rsidRPr="00170EE1">
        <w:t>e</w:t>
      </w:r>
      <w:r w:rsidR="00387151" w:rsidRPr="00170EE1">
        <w:t xml:space="preserve"> aspects of their previous</w:t>
      </w:r>
      <w:r w:rsidR="00B15738" w:rsidRPr="00170EE1">
        <w:t xml:space="preserve"> </w:t>
      </w:r>
      <w:r w:rsidR="00387151" w:rsidRPr="00170EE1">
        <w:t>identit</w:t>
      </w:r>
      <w:r w:rsidR="00B15738" w:rsidRPr="00170EE1">
        <w:t>ies</w:t>
      </w:r>
      <w:r w:rsidR="00D43B75" w:rsidRPr="00170EE1">
        <w:t xml:space="preserve"> when no longer supported </w:t>
      </w:r>
      <w:r w:rsidR="003F132E" w:rsidRPr="00170EE1">
        <w:t>via relations</w:t>
      </w:r>
      <w:r w:rsidR="00387151" w:rsidRPr="00170EE1">
        <w:t xml:space="preserve"> (e.g. </w:t>
      </w:r>
      <w:r w:rsidR="00744F47" w:rsidRPr="00170EE1">
        <w:t xml:space="preserve">best </w:t>
      </w:r>
      <w:r w:rsidR="00387151" w:rsidRPr="00170EE1">
        <w:t>friend)</w:t>
      </w:r>
      <w:r w:rsidR="00725A46" w:rsidRPr="00170EE1">
        <w:t xml:space="preserve">, </w:t>
      </w:r>
      <w:r w:rsidR="00317D5D" w:rsidRPr="00170EE1">
        <w:t xml:space="preserve">and the loss of self can </w:t>
      </w:r>
      <w:r w:rsidR="003F132E" w:rsidRPr="00170EE1">
        <w:t xml:space="preserve">initially </w:t>
      </w:r>
      <w:r w:rsidR="00317D5D" w:rsidRPr="00170EE1">
        <w:t>seem complete, e.g. “</w:t>
      </w:r>
      <w:r w:rsidR="00DF2062" w:rsidRPr="00170EE1">
        <w:t>I felt for a while that I had no identity apart from just being a sick, non-person</w:t>
      </w:r>
      <w:r w:rsidR="00317D5D" w:rsidRPr="00170EE1">
        <w:t>”</w:t>
      </w:r>
      <w:r w:rsidR="0033102A" w:rsidRPr="00170EE1">
        <w:t xml:space="preserve"> </w:t>
      </w:r>
      <w:r w:rsidR="00524A1C" w:rsidRPr="00170EE1">
        <w:fldChar w:fldCharType="begin">
          <w:fldData xml:space="preserve">PEVuZE5vdGU+PENpdGU+PEF1dGhvcj5SZXlub2xkczwvQXV0aG9yPjxZZWFyPjIwMDY8L1llYXI+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932A81" w:rsidRPr="00170EE1">
        <w:instrText xml:space="preserve"> ADDIN EN.CITE </w:instrText>
      </w:r>
      <w:r w:rsidR="00932A81" w:rsidRPr="00170EE1">
        <w:fldChar w:fldCharType="begin">
          <w:fldData xml:space="preserve">PEVuZE5vdGU+PENpdGU+PEF1dGhvcj5SZXlub2xkczwvQXV0aG9yPjxZZWFyPjIwMDY8L1llYXI+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932A81" w:rsidRPr="00170EE1">
        <w:instrText xml:space="preserve"> ADDIN EN.CITE.DATA </w:instrText>
      </w:r>
      <w:r w:rsidR="00932A81" w:rsidRPr="00170EE1">
        <w:fldChar w:fldCharType="end"/>
      </w:r>
      <w:r w:rsidR="00524A1C" w:rsidRPr="00170EE1">
        <w:fldChar w:fldCharType="separate"/>
      </w:r>
      <w:r w:rsidR="00932A81" w:rsidRPr="00170EE1">
        <w:rPr>
          <w:noProof/>
        </w:rPr>
        <w:t>(Reynolds &amp; Vivat, 20</w:t>
      </w:r>
      <w:r w:rsidR="009F3C0B" w:rsidRPr="00170EE1">
        <w:rPr>
          <w:noProof/>
        </w:rPr>
        <w:t>10</w:t>
      </w:r>
      <w:r w:rsidR="008B15FA" w:rsidRPr="00170EE1">
        <w:rPr>
          <w:noProof/>
        </w:rPr>
        <w:t>) (participant</w:t>
      </w:r>
      <w:r w:rsidR="00DF2062" w:rsidRPr="00170EE1">
        <w:rPr>
          <w:noProof/>
        </w:rPr>
        <w:t>,</w:t>
      </w:r>
      <w:r w:rsidR="00524A1C" w:rsidRPr="00170EE1">
        <w:fldChar w:fldCharType="end"/>
      </w:r>
      <w:r w:rsidR="000E4827" w:rsidRPr="00170EE1">
        <w:t xml:space="preserve"> p</w:t>
      </w:r>
      <w:r w:rsidR="00DF2062" w:rsidRPr="00170EE1">
        <w:t>. 70</w:t>
      </w:r>
      <w:r w:rsidR="0033102A" w:rsidRPr="00170EE1">
        <w:t>)</w:t>
      </w:r>
      <w:r w:rsidR="0036231A" w:rsidRPr="00170EE1">
        <w:t xml:space="preserve">. </w:t>
      </w:r>
      <w:r w:rsidR="003F132E" w:rsidRPr="00170EE1">
        <w:t>However, p</w:t>
      </w:r>
      <w:r w:rsidR="00317D5D" w:rsidRPr="00170EE1">
        <w:t>articipants</w:t>
      </w:r>
      <w:r w:rsidR="00725A46" w:rsidRPr="00170EE1">
        <w:t xml:space="preserve"> </w:t>
      </w:r>
      <w:r w:rsidR="00387151" w:rsidRPr="00170EE1">
        <w:t xml:space="preserve">sought </w:t>
      </w:r>
      <w:r w:rsidR="0036231A" w:rsidRPr="00170EE1">
        <w:t>new</w:t>
      </w:r>
      <w:r w:rsidR="00317D5D" w:rsidRPr="00170EE1">
        <w:t xml:space="preserve"> social</w:t>
      </w:r>
      <w:r w:rsidR="00725A46" w:rsidRPr="00170EE1">
        <w:t xml:space="preserve"> activities and </w:t>
      </w:r>
      <w:r w:rsidR="002403BB" w:rsidRPr="00170EE1">
        <w:t>networks</w:t>
      </w:r>
      <w:r w:rsidR="00317D5D" w:rsidRPr="00170EE1">
        <w:t>, which could in turn</w:t>
      </w:r>
      <w:r w:rsidR="004B03DB" w:rsidRPr="00170EE1">
        <w:t xml:space="preserve"> suppor</w:t>
      </w:r>
      <w:r w:rsidR="00C41AFD" w:rsidRPr="00170EE1">
        <w:t>t</w:t>
      </w:r>
      <w:r w:rsidR="00317D5D" w:rsidRPr="00170EE1">
        <w:t xml:space="preserve"> the development of</w:t>
      </w:r>
      <w:r w:rsidR="00C41AFD" w:rsidRPr="00170EE1">
        <w:t xml:space="preserve"> </w:t>
      </w:r>
      <w:r w:rsidR="003F132E" w:rsidRPr="00170EE1">
        <w:t xml:space="preserve">a valued </w:t>
      </w:r>
      <w:r w:rsidR="004B03DB" w:rsidRPr="00170EE1">
        <w:t>sense of self</w:t>
      </w:r>
      <w:r w:rsidR="00725A46" w:rsidRPr="00170EE1">
        <w:t xml:space="preserve">. </w:t>
      </w:r>
      <w:r w:rsidR="003F132E" w:rsidRPr="00170EE1">
        <w:t>Here</w:t>
      </w:r>
      <w:r w:rsidR="00725A46" w:rsidRPr="00170EE1">
        <w:t>, shar</w:t>
      </w:r>
      <w:r w:rsidR="00242F1E" w:rsidRPr="00170EE1">
        <w:t>ing</w:t>
      </w:r>
      <w:r w:rsidR="00725A46" w:rsidRPr="00170EE1">
        <w:t xml:space="preserve"> personal </w:t>
      </w:r>
      <w:r w:rsidR="003F132E" w:rsidRPr="00170EE1">
        <w:t xml:space="preserve">vulnerabilities and </w:t>
      </w:r>
      <w:r w:rsidR="00725A46" w:rsidRPr="00170EE1">
        <w:t>stories openly</w:t>
      </w:r>
      <w:r w:rsidR="00AF09B7" w:rsidRPr="00170EE1">
        <w:t xml:space="preserve"> with others, could</w:t>
      </w:r>
      <w:r w:rsidR="00725A46" w:rsidRPr="00170EE1">
        <w:t xml:space="preserve"> </w:t>
      </w:r>
      <w:r w:rsidR="0007710D" w:rsidRPr="00170EE1">
        <w:t xml:space="preserve">help </w:t>
      </w:r>
      <w:r w:rsidR="00725A46" w:rsidRPr="00170EE1">
        <w:t xml:space="preserve">create </w:t>
      </w:r>
      <w:r w:rsidR="0036231A" w:rsidRPr="00170EE1">
        <w:t>support</w:t>
      </w:r>
      <w:r w:rsidR="00943F8B" w:rsidRPr="00170EE1">
        <w:t>ive networks</w:t>
      </w:r>
      <w:r w:rsidR="00C41AFD" w:rsidRPr="00170EE1">
        <w:t xml:space="preserve"> and ways of understanding their condition</w:t>
      </w:r>
      <w:r w:rsidR="00AF09B7" w:rsidRPr="00170EE1">
        <w:t>,</w:t>
      </w:r>
      <w:r w:rsidR="00725A46" w:rsidRPr="00170EE1">
        <w:t xml:space="preserve"> </w:t>
      </w:r>
      <w:r w:rsidR="00943F8B" w:rsidRPr="00170EE1">
        <w:t xml:space="preserve">as well as reassure and </w:t>
      </w:r>
      <w:r w:rsidR="00AF09B7" w:rsidRPr="00170EE1">
        <w:t>promote a</w:t>
      </w:r>
      <w:r w:rsidR="00725A46" w:rsidRPr="00170EE1">
        <w:t xml:space="preserve"> sense of coping with the illnes</w:t>
      </w:r>
      <w:r w:rsidR="00C41AFD" w:rsidRPr="00170EE1">
        <w:t>s</w:t>
      </w:r>
      <w:r w:rsidR="00943F8B" w:rsidRPr="00170EE1">
        <w:t>, e.g. “[</w:t>
      </w:r>
      <w:r w:rsidR="001C3C3D" w:rsidRPr="00170EE1">
        <w:t>realising um</w:t>
      </w:r>
      <w:r w:rsidR="00943F8B" w:rsidRPr="00170EE1">
        <w:t>] that other people were experiencing exactly the same thing” (Broughton et al., 2017)</w:t>
      </w:r>
      <w:r w:rsidR="006E354D" w:rsidRPr="00170EE1">
        <w:t xml:space="preserve"> (participant, p. </w:t>
      </w:r>
      <w:r w:rsidR="001C3C3D" w:rsidRPr="00170EE1">
        <w:t>6</w:t>
      </w:r>
      <w:r w:rsidR="006E354D" w:rsidRPr="00170EE1">
        <w:t>)</w:t>
      </w:r>
      <w:r w:rsidR="00C41AFD" w:rsidRPr="00170EE1">
        <w:t xml:space="preserve">. </w:t>
      </w:r>
      <w:r w:rsidR="00943F8B" w:rsidRPr="00170EE1">
        <w:t>Thus</w:t>
      </w:r>
      <w:r w:rsidR="00C41AFD" w:rsidRPr="00170EE1">
        <w:t xml:space="preserve">, </w:t>
      </w:r>
      <w:r w:rsidR="00907234" w:rsidRPr="00170EE1">
        <w:t xml:space="preserve">it is </w:t>
      </w:r>
      <w:r w:rsidR="00C41AFD" w:rsidRPr="00170EE1">
        <w:t xml:space="preserve">supportive social </w:t>
      </w:r>
      <w:r w:rsidR="0007710D" w:rsidRPr="00170EE1">
        <w:t>circles</w:t>
      </w:r>
      <w:r w:rsidR="00C41AFD" w:rsidRPr="00170EE1">
        <w:t xml:space="preserve">, </w:t>
      </w:r>
      <w:r w:rsidR="00943F8B" w:rsidRPr="00170EE1">
        <w:t>w</w:t>
      </w:r>
      <w:r w:rsidR="00C41AFD" w:rsidRPr="00170EE1">
        <w:t xml:space="preserve">ith </w:t>
      </w:r>
      <w:r w:rsidR="00943F8B" w:rsidRPr="00170EE1">
        <w:t xml:space="preserve">the generation of </w:t>
      </w:r>
      <w:r w:rsidR="00272DCD" w:rsidRPr="00170EE1">
        <w:t xml:space="preserve">relational goods (like feeling helpful towards others, feeling seen by others) </w:t>
      </w:r>
      <w:r w:rsidR="008E6C5B" w:rsidRPr="00170EE1">
        <w:t>that</w:t>
      </w:r>
      <w:r w:rsidR="003F132E" w:rsidRPr="00170EE1">
        <w:t xml:space="preserve"> </w:t>
      </w:r>
      <w:r w:rsidR="0007710D" w:rsidRPr="00170EE1">
        <w:t>help</w:t>
      </w:r>
      <w:r w:rsidR="008E6C5B" w:rsidRPr="00170EE1">
        <w:t>s</w:t>
      </w:r>
      <w:r w:rsidR="00907234" w:rsidRPr="00170EE1">
        <w:t xml:space="preserve"> </w:t>
      </w:r>
      <w:r w:rsidR="0007710D" w:rsidRPr="00170EE1">
        <w:t xml:space="preserve">reinvigorate </w:t>
      </w:r>
      <w:r w:rsidR="001B066D" w:rsidRPr="00170EE1">
        <w:t>wellbeing</w:t>
      </w:r>
      <w:r w:rsidR="008E6C5B" w:rsidRPr="00170EE1">
        <w:t xml:space="preserve"> and self</w:t>
      </w:r>
      <w:r w:rsidR="001B066D" w:rsidRPr="00170EE1">
        <w:t xml:space="preserve"> among </w:t>
      </w:r>
      <w:r w:rsidR="00272DCD" w:rsidRPr="00170EE1">
        <w:t>those with CFS/ME</w:t>
      </w:r>
      <w:r w:rsidR="00943F8B" w:rsidRPr="00170EE1">
        <w:t>.</w:t>
      </w:r>
    </w:p>
    <w:p w14:paraId="5CBBC220" w14:textId="77777777" w:rsidR="00DB7183" w:rsidRPr="00170EE1" w:rsidRDefault="00DB7183" w:rsidP="0063004E">
      <w:pPr>
        <w:spacing w:line="480" w:lineRule="auto"/>
        <w:rPr>
          <w:b/>
        </w:rPr>
      </w:pPr>
      <w:r w:rsidRPr="00170EE1">
        <w:rPr>
          <w:b/>
        </w:rPr>
        <w:t>Discussion</w:t>
      </w:r>
    </w:p>
    <w:p w14:paraId="6298E25A" w14:textId="52B1C1DE" w:rsidR="001B066D" w:rsidRPr="00170EE1" w:rsidRDefault="007F14BA" w:rsidP="00492752">
      <w:pPr>
        <w:spacing w:line="480" w:lineRule="auto"/>
        <w:ind w:firstLine="720"/>
      </w:pPr>
      <w:r w:rsidRPr="00170EE1">
        <w:t xml:space="preserve">This is the first meta-ethnography </w:t>
      </w:r>
      <w:r w:rsidR="00415731" w:rsidRPr="00170EE1">
        <w:t xml:space="preserve">designed to </w:t>
      </w:r>
      <w:r w:rsidR="00CD30AC" w:rsidRPr="00170EE1">
        <w:t xml:space="preserve">integrate the </w:t>
      </w:r>
      <w:r w:rsidR="00771E7C" w:rsidRPr="00170EE1">
        <w:t>different components</w:t>
      </w:r>
      <w:r w:rsidR="004353EA" w:rsidRPr="00170EE1">
        <w:t xml:space="preserve"> of </w:t>
      </w:r>
      <w:r w:rsidR="00371B8F" w:rsidRPr="00170EE1">
        <w:t xml:space="preserve">the </w:t>
      </w:r>
      <w:r w:rsidR="004353EA" w:rsidRPr="00170EE1">
        <w:t>CFS/ME experience</w:t>
      </w:r>
      <w:r w:rsidR="00771E7C" w:rsidRPr="00170EE1">
        <w:t xml:space="preserve"> </w:t>
      </w:r>
      <w:r w:rsidR="00D32FDF" w:rsidRPr="00170EE1">
        <w:t>of support</w:t>
      </w:r>
      <w:r w:rsidR="00921C91" w:rsidRPr="00170EE1">
        <w:t xml:space="preserve"> </w:t>
      </w:r>
      <w:r w:rsidR="00B355F6" w:rsidRPr="00170EE1">
        <w:t>(e.g. invisibility)</w:t>
      </w:r>
      <w:r w:rsidR="00D32FDF" w:rsidRPr="00170EE1">
        <w:t xml:space="preserve"> </w:t>
      </w:r>
      <w:r w:rsidR="00B355F6" w:rsidRPr="00170EE1">
        <w:t>using a</w:t>
      </w:r>
      <w:r w:rsidR="003D6046" w:rsidRPr="00170EE1">
        <w:t xml:space="preserve"> relatio</w:t>
      </w:r>
      <w:r w:rsidR="00B355F6" w:rsidRPr="00170EE1">
        <w:t>nal approach</w:t>
      </w:r>
      <w:r w:rsidR="00415731" w:rsidRPr="00170EE1">
        <w:t xml:space="preserve">. Specifically, we used </w:t>
      </w:r>
      <w:r w:rsidR="001B066D" w:rsidRPr="00170EE1">
        <w:t xml:space="preserve">Donati’s (2019) </w:t>
      </w:r>
      <w:r w:rsidR="004353EA" w:rsidRPr="00170EE1">
        <w:t>relational</w:t>
      </w:r>
      <w:r w:rsidR="001B066D" w:rsidRPr="00170EE1">
        <w:t xml:space="preserve"> goods</w:t>
      </w:r>
      <w:r w:rsidR="004353EA" w:rsidRPr="00170EE1">
        <w:t xml:space="preserve"> framework</w:t>
      </w:r>
      <w:r w:rsidR="00415731" w:rsidRPr="00170EE1">
        <w:t xml:space="preserve"> to take</w:t>
      </w:r>
      <w:r w:rsidR="006910F4" w:rsidRPr="00170EE1">
        <w:t xml:space="preserve"> the focus </w:t>
      </w:r>
      <w:r w:rsidR="00876D40" w:rsidRPr="00170EE1">
        <w:t>off</w:t>
      </w:r>
      <w:r w:rsidR="006910F4" w:rsidRPr="00170EE1">
        <w:t xml:space="preserve"> individuals, and instead </w:t>
      </w:r>
      <w:r w:rsidR="00771E7C" w:rsidRPr="00170EE1">
        <w:t>direct</w:t>
      </w:r>
      <w:r w:rsidR="006910F4" w:rsidRPr="00170EE1">
        <w:t xml:space="preserve"> attention </w:t>
      </w:r>
      <w:r w:rsidR="00771E7C" w:rsidRPr="00170EE1">
        <w:t>to</w:t>
      </w:r>
      <w:r w:rsidR="006910F4" w:rsidRPr="00170EE1">
        <w:t xml:space="preserve"> the</w:t>
      </w:r>
      <w:r w:rsidR="00697EFF" w:rsidRPr="00170EE1">
        <w:t xml:space="preserve"> “irreducibly relational” nature of support</w:t>
      </w:r>
      <w:r w:rsidR="00B355F6" w:rsidRPr="00170EE1">
        <w:t xml:space="preserve"> – or lack thereof</w:t>
      </w:r>
      <w:r w:rsidR="00697EFF" w:rsidRPr="00170EE1">
        <w:t>.</w:t>
      </w:r>
      <w:r w:rsidR="006910F4" w:rsidRPr="00170EE1">
        <w:t xml:space="preserve"> </w:t>
      </w:r>
      <w:r w:rsidR="00A66F59" w:rsidRPr="00170EE1">
        <w:t xml:space="preserve">While Donati (2019) uses the term ‘relational good’ to focus on experiences that are morally desirable, other writers use the term in </w:t>
      </w:r>
      <w:r w:rsidR="00E90B33" w:rsidRPr="00170EE1">
        <w:t xml:space="preserve">less </w:t>
      </w:r>
      <w:r w:rsidR="00C4622C" w:rsidRPr="00170EE1">
        <w:t>moral</w:t>
      </w:r>
      <w:r w:rsidR="00A66F59" w:rsidRPr="00170EE1">
        <w:t xml:space="preserve"> ways, </w:t>
      </w:r>
      <w:r w:rsidR="00452931" w:rsidRPr="00170EE1">
        <w:t xml:space="preserve">so </w:t>
      </w:r>
      <w:r w:rsidR="00C4622C" w:rsidRPr="00170EE1">
        <w:t>that</w:t>
      </w:r>
      <w:r w:rsidR="00A66F59" w:rsidRPr="00170EE1">
        <w:t xml:space="preserve"> goods can be</w:t>
      </w:r>
      <w:r w:rsidR="00452931" w:rsidRPr="00170EE1">
        <w:t xml:space="preserve"> more or less</w:t>
      </w:r>
      <w:r w:rsidR="00A66F59" w:rsidRPr="00170EE1">
        <w:t xml:space="preserve"> positive or negative (Ulhaner, 1989). </w:t>
      </w:r>
      <w:r w:rsidR="00E90B33" w:rsidRPr="00170EE1">
        <w:t>While retaining the full sociality of Donati’s approach, we use the term in this latter way.</w:t>
      </w:r>
      <w:r w:rsidR="00A66F59" w:rsidRPr="00170EE1">
        <w:t xml:space="preserve">  </w:t>
      </w:r>
      <w:r w:rsidR="00C4622C" w:rsidRPr="00170EE1">
        <w:t>Importantly, o</w:t>
      </w:r>
      <w:r w:rsidR="001B066D" w:rsidRPr="00170EE1">
        <w:t>ur framework showed that while dependent on social networks, such goods (e.g. recognition) d</w:t>
      </w:r>
      <w:r w:rsidR="00452931" w:rsidRPr="00170EE1">
        <w:t>id</w:t>
      </w:r>
      <w:r w:rsidR="001B066D" w:rsidRPr="00170EE1">
        <w:t xml:space="preserve"> not </w:t>
      </w:r>
      <w:r w:rsidR="007F14BD" w:rsidRPr="00170EE1">
        <w:t xml:space="preserve">themselves </w:t>
      </w:r>
      <w:r w:rsidR="00C4622C" w:rsidRPr="00170EE1">
        <w:t>belong</w:t>
      </w:r>
      <w:r w:rsidR="001B066D" w:rsidRPr="00170EE1">
        <w:t xml:space="preserve"> </w:t>
      </w:r>
      <w:r w:rsidR="00C4622C" w:rsidRPr="00170EE1">
        <w:t>to</w:t>
      </w:r>
      <w:r w:rsidR="001B066D" w:rsidRPr="00170EE1">
        <w:t xml:space="preserve"> individuals</w:t>
      </w:r>
      <w:r w:rsidR="00C4622C" w:rsidRPr="00170EE1">
        <w:t xml:space="preserve"> </w:t>
      </w:r>
      <w:r w:rsidR="00C4622C" w:rsidRPr="00170EE1">
        <w:rPr>
          <w:i/>
          <w:iCs/>
        </w:rPr>
        <w:t>per se</w:t>
      </w:r>
      <w:r w:rsidR="008E736C" w:rsidRPr="00170EE1">
        <w:t>. R</w:t>
      </w:r>
      <w:r w:rsidR="001B066D" w:rsidRPr="00170EE1">
        <w:t>ather</w:t>
      </w:r>
      <w:r w:rsidR="00C4622C" w:rsidRPr="00170EE1">
        <w:t>,</w:t>
      </w:r>
      <w:r w:rsidR="001B066D" w:rsidRPr="00170EE1">
        <w:t xml:space="preserve"> these </w:t>
      </w:r>
      <w:r w:rsidR="00452931" w:rsidRPr="00170EE1">
        <w:t xml:space="preserve">feeling-based </w:t>
      </w:r>
      <w:r w:rsidR="001B066D" w:rsidRPr="00170EE1">
        <w:t>qualities</w:t>
      </w:r>
      <w:r w:rsidR="00C4622C" w:rsidRPr="00170EE1">
        <w:t xml:space="preserve"> are better thought of as being created socially,</w:t>
      </w:r>
      <w:r w:rsidR="00371B8F" w:rsidRPr="00170EE1">
        <w:t xml:space="preserve"> </w:t>
      </w:r>
      <w:r w:rsidR="00C4622C" w:rsidRPr="00170EE1">
        <w:t>and</w:t>
      </w:r>
      <w:r w:rsidR="001B066D" w:rsidRPr="00170EE1">
        <w:t xml:space="preserve"> </w:t>
      </w:r>
      <w:r w:rsidR="007F14BD" w:rsidRPr="00170EE1">
        <w:t>circulate</w:t>
      </w:r>
      <w:r w:rsidR="00452931" w:rsidRPr="00170EE1">
        <w:t>d</w:t>
      </w:r>
      <w:r w:rsidR="001B066D" w:rsidRPr="00170EE1">
        <w:t xml:space="preserve"> </w:t>
      </w:r>
      <w:r w:rsidR="007F14BD" w:rsidRPr="00170EE1">
        <w:t>in and around</w:t>
      </w:r>
      <w:r w:rsidR="001B066D" w:rsidRPr="00170EE1">
        <w:t xml:space="preserve"> the actors</w:t>
      </w:r>
      <w:r w:rsidR="00C4622C" w:rsidRPr="00170EE1">
        <w:t xml:space="preserve"> involved</w:t>
      </w:r>
      <w:r w:rsidR="007F14BD" w:rsidRPr="00170EE1">
        <w:t xml:space="preserve">. Additionally, </w:t>
      </w:r>
      <w:r w:rsidR="00452931" w:rsidRPr="00170EE1">
        <w:t>such goods</w:t>
      </w:r>
      <w:r w:rsidR="008E736C" w:rsidRPr="00170EE1">
        <w:t xml:space="preserve"> </w:t>
      </w:r>
      <w:r w:rsidR="007F14BD" w:rsidRPr="00170EE1">
        <w:t>are</w:t>
      </w:r>
      <w:r w:rsidR="008E736C" w:rsidRPr="00170EE1">
        <w:t xml:space="preserve"> not possible </w:t>
      </w:r>
      <w:r w:rsidR="007F14BD" w:rsidRPr="00170EE1">
        <w:t xml:space="preserve">to generate </w:t>
      </w:r>
      <w:r w:rsidR="008E736C" w:rsidRPr="00170EE1">
        <w:t xml:space="preserve">outside of </w:t>
      </w:r>
      <w:r w:rsidR="00C4622C" w:rsidRPr="00170EE1">
        <w:t>sociality</w:t>
      </w:r>
      <w:r w:rsidR="00A66F59" w:rsidRPr="00170EE1">
        <w:t xml:space="preserve">, </w:t>
      </w:r>
      <w:r w:rsidR="007F14BD" w:rsidRPr="00170EE1">
        <w:t>whether informal</w:t>
      </w:r>
      <w:r w:rsidR="00A66F59" w:rsidRPr="00170EE1">
        <w:t xml:space="preserve"> or</w:t>
      </w:r>
      <w:r w:rsidR="007F14BD" w:rsidRPr="00170EE1">
        <w:t xml:space="preserve"> personal-professional in nature</w:t>
      </w:r>
      <w:r w:rsidR="001B066D" w:rsidRPr="00170EE1">
        <w:t xml:space="preserve">. </w:t>
      </w:r>
      <w:r w:rsidR="00C4622C" w:rsidRPr="00170EE1">
        <w:t xml:space="preserve">Our approach to synthesis revealed how the key bits of meaning related to CFS/ME are circulating communally, dependent on the social fabric available to participants for coping with CFS/ME. </w:t>
      </w:r>
      <w:r w:rsidR="001B066D" w:rsidRPr="00170EE1">
        <w:t>Thus, o</w:t>
      </w:r>
      <w:r w:rsidR="00697EFF" w:rsidRPr="00170EE1">
        <w:t xml:space="preserve">ur </w:t>
      </w:r>
      <w:r w:rsidR="003E0936" w:rsidRPr="00170EE1">
        <w:t xml:space="preserve">interpretation </w:t>
      </w:r>
      <w:r w:rsidR="00E764B6" w:rsidRPr="00170EE1">
        <w:t>suggests</w:t>
      </w:r>
      <w:r w:rsidR="00697EFF" w:rsidRPr="00170EE1">
        <w:t xml:space="preserve"> it is</w:t>
      </w:r>
      <w:r w:rsidR="00A66F59" w:rsidRPr="00170EE1">
        <w:t xml:space="preserve"> now</w:t>
      </w:r>
      <w:r w:rsidR="00697EFF" w:rsidRPr="00170EE1">
        <w:t xml:space="preserve"> time</w:t>
      </w:r>
      <w:r w:rsidR="00E764B6" w:rsidRPr="00170EE1">
        <w:t>ly</w:t>
      </w:r>
      <w:r w:rsidR="00697EFF" w:rsidRPr="00170EE1">
        <w:t xml:space="preserve"> to </w:t>
      </w:r>
      <w:r w:rsidR="00C4622C" w:rsidRPr="00170EE1">
        <w:t>move the</w:t>
      </w:r>
      <w:r w:rsidR="001B066D" w:rsidRPr="00170EE1">
        <w:t xml:space="preserve"> conversation </w:t>
      </w:r>
      <w:r w:rsidR="00C4622C" w:rsidRPr="00170EE1">
        <w:t>away from the</w:t>
      </w:r>
      <w:r w:rsidR="00B355F6" w:rsidRPr="00170EE1">
        <w:t xml:space="preserve"> current</w:t>
      </w:r>
      <w:r w:rsidR="00422BFC" w:rsidRPr="00170EE1">
        <w:t xml:space="preserve"> emphas</w:t>
      </w:r>
      <w:r w:rsidR="00B355F6" w:rsidRPr="00170EE1">
        <w:t>es</w:t>
      </w:r>
      <w:r w:rsidR="00422BFC" w:rsidRPr="00170EE1">
        <w:t xml:space="preserve"> on</w:t>
      </w:r>
      <w:r w:rsidR="00697EFF" w:rsidRPr="00170EE1">
        <w:t xml:space="preserve"> individualis</w:t>
      </w:r>
      <w:r w:rsidR="001B066D" w:rsidRPr="00170EE1">
        <w:t>ed</w:t>
      </w:r>
      <w:r w:rsidR="00697EFF" w:rsidRPr="00170EE1">
        <w:t xml:space="preserve"> interpretation</w:t>
      </w:r>
      <w:r w:rsidR="00B355F6" w:rsidRPr="00170EE1">
        <w:t>s</w:t>
      </w:r>
      <w:r w:rsidR="007F14BD" w:rsidRPr="00170EE1">
        <w:t xml:space="preserve"> of CFS/ME</w:t>
      </w:r>
      <w:r w:rsidR="00697EFF" w:rsidRPr="00170EE1">
        <w:t xml:space="preserve"> (e.g. </w:t>
      </w:r>
      <w:r w:rsidR="001B066D" w:rsidRPr="00170EE1">
        <w:t xml:space="preserve">personal </w:t>
      </w:r>
      <w:r w:rsidR="00697EFF" w:rsidRPr="00170EE1">
        <w:t>recovery journeys</w:t>
      </w:r>
      <w:r w:rsidR="00E764B6" w:rsidRPr="00170EE1">
        <w:t>, identit</w:t>
      </w:r>
      <w:r w:rsidR="00B355F6" w:rsidRPr="00170EE1">
        <w:t>y</w:t>
      </w:r>
      <w:r w:rsidR="007F14BD" w:rsidRPr="00170EE1">
        <w:t xml:space="preserve"> loss and</w:t>
      </w:r>
      <w:r w:rsidR="00B355F6" w:rsidRPr="00170EE1">
        <w:t xml:space="preserve"> reconstruction</w:t>
      </w:r>
      <w:r w:rsidR="007F14BD" w:rsidRPr="00170EE1">
        <w:t>)</w:t>
      </w:r>
      <w:r w:rsidR="00C4622C" w:rsidRPr="00170EE1">
        <w:t xml:space="preserve"> towards </w:t>
      </w:r>
      <w:r w:rsidR="00371B8F" w:rsidRPr="00170EE1">
        <w:t>a</w:t>
      </w:r>
      <w:r w:rsidR="00C4622C" w:rsidRPr="00170EE1">
        <w:t xml:space="preserve"> high level of sociality</w:t>
      </w:r>
      <w:r w:rsidR="00697EFF" w:rsidRPr="00170EE1">
        <w:t xml:space="preserve">. </w:t>
      </w:r>
      <w:r w:rsidR="00A66F59" w:rsidRPr="00170EE1">
        <w:t xml:space="preserve">For better or for worse, </w:t>
      </w:r>
      <w:r w:rsidR="00E25825" w:rsidRPr="00170EE1">
        <w:t xml:space="preserve">these </w:t>
      </w:r>
      <w:r w:rsidR="00A66F59" w:rsidRPr="00170EE1">
        <w:t>relational goods</w:t>
      </w:r>
      <w:r w:rsidR="00697EFF" w:rsidRPr="00170EE1">
        <w:t xml:space="preserve"> </w:t>
      </w:r>
      <w:r w:rsidR="001B066D" w:rsidRPr="00170EE1">
        <w:t xml:space="preserve">are </w:t>
      </w:r>
      <w:r w:rsidR="00A66F59" w:rsidRPr="00170EE1">
        <w:t>constructed</w:t>
      </w:r>
      <w:r w:rsidR="001B066D" w:rsidRPr="00170EE1">
        <w:t xml:space="preserve"> </w:t>
      </w:r>
      <w:r w:rsidR="007F14BD" w:rsidRPr="00170EE1">
        <w:t xml:space="preserve">and </w:t>
      </w:r>
      <w:r w:rsidR="00452931" w:rsidRPr="00170EE1">
        <w:t>shaped</w:t>
      </w:r>
      <w:r w:rsidR="00A66F59" w:rsidRPr="00170EE1">
        <w:t xml:space="preserve"> </w:t>
      </w:r>
      <w:r w:rsidR="007F14BD" w:rsidRPr="00170EE1">
        <w:t xml:space="preserve">by </w:t>
      </w:r>
      <w:r w:rsidR="00A66F59" w:rsidRPr="00170EE1">
        <w:t>social structures</w:t>
      </w:r>
      <w:r w:rsidR="00143F7A" w:rsidRPr="00170EE1">
        <w:t xml:space="preserve"> available</w:t>
      </w:r>
      <w:r w:rsidR="006910F4" w:rsidRPr="00170EE1">
        <w:t xml:space="preserve">, </w:t>
      </w:r>
      <w:r w:rsidR="00452931" w:rsidRPr="00170EE1">
        <w:t xml:space="preserve">including </w:t>
      </w:r>
      <w:r w:rsidR="007F14BD" w:rsidRPr="00170EE1">
        <w:t>lay understandings of fatigue</w:t>
      </w:r>
      <w:r w:rsidR="00E25825" w:rsidRPr="00170EE1">
        <w:t xml:space="preserve"> that circulate in society</w:t>
      </w:r>
      <w:r w:rsidR="007F14BD" w:rsidRPr="00170EE1">
        <w:t>,</w:t>
      </w:r>
      <w:r w:rsidR="00A66F59" w:rsidRPr="00170EE1">
        <w:t xml:space="preserve"> medical training,</w:t>
      </w:r>
      <w:r w:rsidR="002D6B04" w:rsidRPr="00170EE1">
        <w:t xml:space="preserve"> </w:t>
      </w:r>
      <w:r w:rsidR="006910F4" w:rsidRPr="00170EE1">
        <w:t>social institutions</w:t>
      </w:r>
      <w:r w:rsidR="002D6B04" w:rsidRPr="00170EE1">
        <w:t xml:space="preserve"> involved</w:t>
      </w:r>
      <w:r w:rsidR="006910F4" w:rsidRPr="00170EE1">
        <w:t xml:space="preserve"> (like </w:t>
      </w:r>
      <w:r w:rsidR="002D6B04" w:rsidRPr="00170EE1">
        <w:t xml:space="preserve">NHS </w:t>
      </w:r>
      <w:r w:rsidR="006910F4" w:rsidRPr="00170EE1">
        <w:t>healthcare)</w:t>
      </w:r>
      <w:r w:rsidR="00415731" w:rsidRPr="00170EE1">
        <w:t>,</w:t>
      </w:r>
      <w:r w:rsidR="006910F4" w:rsidRPr="00170EE1">
        <w:t xml:space="preserve"> and </w:t>
      </w:r>
      <w:r w:rsidR="00A66F59" w:rsidRPr="00170EE1">
        <w:t>even the</w:t>
      </w:r>
      <w:r w:rsidR="002D6B04" w:rsidRPr="00170EE1">
        <w:t xml:space="preserve"> </w:t>
      </w:r>
      <w:r w:rsidR="006910F4" w:rsidRPr="00170EE1">
        <w:t>non-human things</w:t>
      </w:r>
      <w:r w:rsidR="002D6B04" w:rsidRPr="00170EE1">
        <w:t xml:space="preserve"> in the equation</w:t>
      </w:r>
      <w:r w:rsidR="006910F4" w:rsidRPr="00170EE1">
        <w:t xml:space="preserve"> (</w:t>
      </w:r>
      <w:r w:rsidR="00C4622C" w:rsidRPr="00170EE1">
        <w:t>like</w:t>
      </w:r>
      <w:r w:rsidR="00143F7A" w:rsidRPr="00170EE1">
        <w:t xml:space="preserve"> </w:t>
      </w:r>
      <w:r w:rsidR="006910F4" w:rsidRPr="00170EE1">
        <w:t>financ</w:t>
      </w:r>
      <w:r w:rsidR="00C4622C" w:rsidRPr="00170EE1">
        <w:t>ial resources</w:t>
      </w:r>
      <w:r w:rsidR="006910F4" w:rsidRPr="00170EE1">
        <w:t xml:space="preserve">) </w:t>
      </w:r>
      <w:r w:rsidR="00771E7C" w:rsidRPr="00170EE1">
        <w:t>(</w:t>
      </w:r>
      <w:r w:rsidR="00A66F59" w:rsidRPr="00170EE1">
        <w:t xml:space="preserve">Donati, 2019; </w:t>
      </w:r>
      <w:r w:rsidR="006910F4" w:rsidRPr="00170EE1">
        <w:t>Dépelteau, 201</w:t>
      </w:r>
      <w:r w:rsidR="00755129" w:rsidRPr="00170EE1">
        <w:t>5</w:t>
      </w:r>
      <w:r w:rsidR="00771E7C" w:rsidRPr="00170EE1">
        <w:t>)</w:t>
      </w:r>
      <w:r w:rsidR="006910F4" w:rsidRPr="00170EE1">
        <w:t>.</w:t>
      </w:r>
      <w:r w:rsidR="00452931" w:rsidRPr="00170EE1">
        <w:t xml:space="preserve"> </w:t>
      </w:r>
      <w:r w:rsidR="002C3F8F" w:rsidRPr="00170EE1">
        <w:t>Here, it is important to note the relative lack of power of actors with CFS/ME, and how formidable the structures</w:t>
      </w:r>
      <w:r w:rsidR="00CD0146" w:rsidRPr="00170EE1">
        <w:t xml:space="preserve"> </w:t>
      </w:r>
      <w:r w:rsidR="002C3F8F" w:rsidRPr="00170EE1">
        <w:t>that promote the conditions to allow useful social goods to flourish (e.g. via mores supportive social networks and person-centred care), or less useful goods to be established (e.g. via top down authoritative structures)</w:t>
      </w:r>
      <w:r w:rsidR="00371B8F" w:rsidRPr="00170EE1">
        <w:t>, can be</w:t>
      </w:r>
      <w:r w:rsidR="002C3F8F" w:rsidRPr="00170EE1">
        <w:t>.</w:t>
      </w:r>
    </w:p>
    <w:p w14:paraId="1511AD39" w14:textId="05602C5E" w:rsidR="009A4343" w:rsidRPr="00170EE1" w:rsidRDefault="00BB67CA" w:rsidP="00492752">
      <w:pPr>
        <w:spacing w:line="480" w:lineRule="auto"/>
        <w:ind w:firstLine="720"/>
      </w:pPr>
      <w:r w:rsidRPr="00170EE1">
        <w:t xml:space="preserve">As illustrated in Figure </w:t>
      </w:r>
      <w:r w:rsidR="0010630E" w:rsidRPr="00170EE1">
        <w:t>2</w:t>
      </w:r>
      <w:r w:rsidRPr="00170EE1">
        <w:t xml:space="preserve">, </w:t>
      </w:r>
      <w:r w:rsidR="00F14E2D" w:rsidRPr="00170EE1">
        <w:t>and as highlighted in previous research in this area</w:t>
      </w:r>
      <w:r w:rsidR="00275051" w:rsidRPr="00170EE1">
        <w:t xml:space="preserve"> </w:t>
      </w:r>
      <w:r w:rsidR="00275051" w:rsidRPr="00170EE1">
        <w:rPr>
          <w:noProof/>
        </w:rPr>
        <w:t>(Best &amp; Butler, 2013; XXX blinded for anonymous review; Dickson, Knussen, &amp; Flowers, 2007; Edwards, Thompson, &amp; Jenkinson, 2019)</w:t>
      </w:r>
      <w:r w:rsidR="00F14E2D" w:rsidRPr="00170EE1">
        <w:t xml:space="preserve">, </w:t>
      </w:r>
      <w:r w:rsidR="00415731" w:rsidRPr="00170EE1">
        <w:t xml:space="preserve">we </w:t>
      </w:r>
      <w:r w:rsidR="00697EFF" w:rsidRPr="00170EE1">
        <w:t xml:space="preserve">uncovered </w:t>
      </w:r>
      <w:r w:rsidR="009A4343" w:rsidRPr="00170EE1">
        <w:t>invisibility</w:t>
      </w:r>
      <w:r w:rsidR="006910F4" w:rsidRPr="00170EE1">
        <w:t xml:space="preserve"> </w:t>
      </w:r>
      <w:r w:rsidR="00AF42AD" w:rsidRPr="00170EE1">
        <w:t>as a</w:t>
      </w:r>
      <w:r w:rsidR="00950946" w:rsidRPr="00170EE1">
        <w:t xml:space="preserve"> </w:t>
      </w:r>
      <w:r w:rsidR="006910F4" w:rsidRPr="00170EE1">
        <w:t>key</w:t>
      </w:r>
      <w:r w:rsidR="00143F7A" w:rsidRPr="00170EE1">
        <w:t xml:space="preserve">, </w:t>
      </w:r>
      <w:r w:rsidR="00697EFF" w:rsidRPr="00170EE1">
        <w:t>complex</w:t>
      </w:r>
      <w:r w:rsidR="006910F4" w:rsidRPr="00170EE1">
        <w:t xml:space="preserve"> emergent </w:t>
      </w:r>
      <w:r w:rsidR="00A66F59" w:rsidRPr="00170EE1">
        <w:t xml:space="preserve">good </w:t>
      </w:r>
      <w:r w:rsidR="00697EFF" w:rsidRPr="00170EE1">
        <w:t xml:space="preserve">produced </w:t>
      </w:r>
      <w:r w:rsidR="00BF4C73" w:rsidRPr="00170EE1">
        <w:t xml:space="preserve">out of </w:t>
      </w:r>
      <w:r w:rsidR="006910F4" w:rsidRPr="00170EE1">
        <w:t>ME/CFS</w:t>
      </w:r>
      <w:r w:rsidR="00143F7A" w:rsidRPr="00170EE1">
        <w:t xml:space="preserve"> experiences</w:t>
      </w:r>
      <w:r w:rsidR="00833071" w:rsidRPr="00170EE1">
        <w:t>.</w:t>
      </w:r>
      <w:r w:rsidR="006910F4" w:rsidRPr="00170EE1">
        <w:t xml:space="preserve"> </w:t>
      </w:r>
      <w:r w:rsidR="00A82E4C" w:rsidRPr="00170EE1">
        <w:t xml:space="preserve">Clearly, invisibility is not unique to CFS/ME, as it features in conditions like depression, back pain and diabetes, and </w:t>
      </w:r>
      <w:r w:rsidR="008331DF" w:rsidRPr="00170EE1">
        <w:t>even</w:t>
      </w:r>
      <w:r w:rsidR="00A82E4C" w:rsidRPr="00170EE1">
        <w:t xml:space="preserve"> multiple sclerosis</w:t>
      </w:r>
      <w:r w:rsidR="005F5EC8" w:rsidRPr="00170EE1">
        <w:t xml:space="preserve"> (Joachim &amp; Acorn, 2000; Glenton, 2003</w:t>
      </w:r>
      <w:r w:rsidR="001A5B58" w:rsidRPr="00170EE1">
        <w:t>; Methley et al., 2016</w:t>
      </w:r>
      <w:r w:rsidR="005F5EC8" w:rsidRPr="00170EE1">
        <w:t xml:space="preserve">).  </w:t>
      </w:r>
      <w:r w:rsidR="002D6B04" w:rsidRPr="00170EE1">
        <w:t xml:space="preserve">However, </w:t>
      </w:r>
      <w:r w:rsidR="003E0936" w:rsidRPr="00170EE1">
        <w:t xml:space="preserve">we </w:t>
      </w:r>
      <w:r w:rsidR="002D6B04" w:rsidRPr="00170EE1">
        <w:t xml:space="preserve">emphasised </w:t>
      </w:r>
      <w:r w:rsidR="003E0936" w:rsidRPr="00170EE1">
        <w:t xml:space="preserve">that </w:t>
      </w:r>
      <w:r w:rsidR="00833071" w:rsidRPr="00170EE1">
        <w:t xml:space="preserve">invisibility </w:t>
      </w:r>
      <w:r w:rsidR="005F5EC8" w:rsidRPr="00170EE1">
        <w:t>has</w:t>
      </w:r>
      <w:r w:rsidR="00EC46DE" w:rsidRPr="00170EE1">
        <w:t xml:space="preserve"> a</w:t>
      </w:r>
      <w:r w:rsidR="005F5EC8" w:rsidRPr="00170EE1">
        <w:t xml:space="preserve"> specific</w:t>
      </w:r>
      <w:r w:rsidR="00275051" w:rsidRPr="00170EE1">
        <w:t xml:space="preserve"> multifaceted</w:t>
      </w:r>
      <w:r w:rsidR="00001E29" w:rsidRPr="00170EE1">
        <w:t xml:space="preserve"> </w:t>
      </w:r>
      <w:r w:rsidR="00BF4C73" w:rsidRPr="00170EE1">
        <w:t xml:space="preserve">and emergent </w:t>
      </w:r>
      <w:r w:rsidR="005F5EC8" w:rsidRPr="00170EE1">
        <w:t>pattern in CFS/ME</w:t>
      </w:r>
      <w:r w:rsidR="002B00B3" w:rsidRPr="00170EE1">
        <w:t>, depend</w:t>
      </w:r>
      <w:r w:rsidR="005E0AB6" w:rsidRPr="00170EE1">
        <w:t>ent</w:t>
      </w:r>
      <w:r w:rsidR="002B00B3" w:rsidRPr="00170EE1">
        <w:t xml:space="preserve"> on</w:t>
      </w:r>
      <w:r w:rsidR="00771E7C" w:rsidRPr="00170EE1">
        <w:t xml:space="preserve"> the way</w:t>
      </w:r>
      <w:r w:rsidR="006910F4" w:rsidRPr="00170EE1">
        <w:t xml:space="preserve"> patients, </w:t>
      </w:r>
      <w:r w:rsidR="00771E7C" w:rsidRPr="00170EE1">
        <w:t>significant others</w:t>
      </w:r>
      <w:r w:rsidR="0080763F" w:rsidRPr="00170EE1">
        <w:t>, professionals</w:t>
      </w:r>
      <w:r w:rsidR="006910F4" w:rsidRPr="00170EE1">
        <w:t xml:space="preserve"> and healthcare</w:t>
      </w:r>
      <w:r w:rsidR="0080763F" w:rsidRPr="00170EE1">
        <w:t xml:space="preserve"> organisations</w:t>
      </w:r>
      <w:r w:rsidR="006910F4" w:rsidRPr="00170EE1">
        <w:t xml:space="preserve"> </w:t>
      </w:r>
      <w:r w:rsidR="00BF4C73" w:rsidRPr="00170EE1">
        <w:t>behave</w:t>
      </w:r>
      <w:r w:rsidR="006910F4" w:rsidRPr="00170EE1">
        <w:t xml:space="preserve">. </w:t>
      </w:r>
      <w:r w:rsidR="0080763F" w:rsidRPr="00170EE1">
        <w:t>I</w:t>
      </w:r>
      <w:r w:rsidR="00744F47" w:rsidRPr="00170EE1">
        <w:t xml:space="preserve">nvisibility </w:t>
      </w:r>
      <w:r w:rsidR="0027645B" w:rsidRPr="00170EE1">
        <w:t xml:space="preserve">was </w:t>
      </w:r>
      <w:r w:rsidR="00771E7C" w:rsidRPr="00170EE1">
        <w:t xml:space="preserve">variously </w:t>
      </w:r>
      <w:r w:rsidR="002D6B04" w:rsidRPr="00170EE1">
        <w:t xml:space="preserve">promoted </w:t>
      </w:r>
      <w:r w:rsidR="00BB0B31" w:rsidRPr="00170EE1">
        <w:t>by</w:t>
      </w:r>
      <w:r w:rsidR="006910F4" w:rsidRPr="00170EE1">
        <w:t>:</w:t>
      </w:r>
      <w:r w:rsidR="001E450A" w:rsidRPr="00170EE1">
        <w:t xml:space="preserve"> the</w:t>
      </w:r>
      <w:r w:rsidR="005F7D32" w:rsidRPr="00170EE1">
        <w:t xml:space="preserve"> way that </w:t>
      </w:r>
      <w:r w:rsidR="0027645B" w:rsidRPr="00170EE1">
        <w:t xml:space="preserve">there were no clear </w:t>
      </w:r>
      <w:r w:rsidR="00BB0B31" w:rsidRPr="00170EE1">
        <w:t xml:space="preserve">observable </w:t>
      </w:r>
      <w:r w:rsidR="0027645B" w:rsidRPr="00170EE1">
        <w:t>signs nor</w:t>
      </w:r>
      <w:r w:rsidR="005074B9" w:rsidRPr="00170EE1">
        <w:t xml:space="preserve"> diagnostic markers</w:t>
      </w:r>
      <w:r w:rsidR="0027645B" w:rsidRPr="00170EE1">
        <w:t xml:space="preserve"> that professionals could observe</w:t>
      </w:r>
      <w:r w:rsidR="002B00B3" w:rsidRPr="00170EE1">
        <w:t xml:space="preserve"> </w:t>
      </w:r>
      <w:r w:rsidR="0080763F" w:rsidRPr="00170EE1">
        <w:t>in</w:t>
      </w:r>
      <w:r w:rsidR="002B00B3" w:rsidRPr="00170EE1">
        <w:t xml:space="preserve"> patients</w:t>
      </w:r>
      <w:r w:rsidR="00FD6018" w:rsidRPr="00170EE1">
        <w:t>;</w:t>
      </w:r>
      <w:r w:rsidR="005074B9" w:rsidRPr="00170EE1">
        <w:t xml:space="preserve"> </w:t>
      </w:r>
      <w:r w:rsidR="00FB2C88" w:rsidRPr="00170EE1">
        <w:t>the</w:t>
      </w:r>
      <w:r w:rsidR="005F5EC8" w:rsidRPr="00170EE1">
        <w:t xml:space="preserve"> particular</w:t>
      </w:r>
      <w:r w:rsidR="00FB2C88" w:rsidRPr="00170EE1">
        <w:t xml:space="preserve"> </w:t>
      </w:r>
      <w:r w:rsidR="005074B9" w:rsidRPr="00170EE1">
        <w:t>difficulties</w:t>
      </w:r>
      <w:r w:rsidR="00552B29" w:rsidRPr="00170EE1">
        <w:t xml:space="preserve"> patients </w:t>
      </w:r>
      <w:r w:rsidR="00FB2C88" w:rsidRPr="00170EE1">
        <w:t xml:space="preserve">had </w:t>
      </w:r>
      <w:r w:rsidR="005E669A" w:rsidRPr="00170EE1">
        <w:t xml:space="preserve">in </w:t>
      </w:r>
      <w:r w:rsidR="002B00B3" w:rsidRPr="00170EE1">
        <w:t xml:space="preserve">having their symptoms recognised and </w:t>
      </w:r>
      <w:r w:rsidR="005E669A" w:rsidRPr="00170EE1">
        <w:t xml:space="preserve">taken seriously </w:t>
      </w:r>
      <w:r w:rsidR="002D6B04" w:rsidRPr="00170EE1">
        <w:t xml:space="preserve">from the very first health </w:t>
      </w:r>
      <w:r w:rsidR="00876D40" w:rsidRPr="00170EE1">
        <w:t>consultations</w:t>
      </w:r>
      <w:r w:rsidR="00950946" w:rsidRPr="00170EE1">
        <w:t xml:space="preserve">; </w:t>
      </w:r>
      <w:r w:rsidR="005F5EC8" w:rsidRPr="00170EE1">
        <w:t xml:space="preserve">substantial </w:t>
      </w:r>
      <w:r w:rsidR="00FB2C88" w:rsidRPr="00170EE1">
        <w:t>delays in</w:t>
      </w:r>
      <w:r w:rsidR="00F74BA3" w:rsidRPr="00170EE1">
        <w:t xml:space="preserve"> </w:t>
      </w:r>
      <w:r w:rsidR="00FD6018" w:rsidRPr="00170EE1">
        <w:t>receiving</w:t>
      </w:r>
      <w:r w:rsidR="005074B9" w:rsidRPr="00170EE1">
        <w:t xml:space="preserve"> a diagnosis</w:t>
      </w:r>
      <w:r w:rsidR="00BB0B31" w:rsidRPr="00170EE1">
        <w:t>;</w:t>
      </w:r>
      <w:r w:rsidR="005F5EC8" w:rsidRPr="00170EE1">
        <w:t xml:space="preserve"> lack of </w:t>
      </w:r>
      <w:r w:rsidR="00BF4C73" w:rsidRPr="00170EE1">
        <w:t>readily</w:t>
      </w:r>
      <w:r w:rsidR="005F5EC8" w:rsidRPr="00170EE1">
        <w:t xml:space="preserve"> available treatments (e.g. back pain and depression has medication available for treatment);</w:t>
      </w:r>
      <w:r w:rsidR="00BB0B31" w:rsidRPr="00170EE1">
        <w:t xml:space="preserve"> </w:t>
      </w:r>
      <w:r w:rsidR="007F14BD" w:rsidRPr="00170EE1">
        <w:t xml:space="preserve">current </w:t>
      </w:r>
      <w:r w:rsidR="002D6B04" w:rsidRPr="00170EE1">
        <w:t xml:space="preserve">dangers that the </w:t>
      </w:r>
      <w:r w:rsidR="007F14BD" w:rsidRPr="00170EE1">
        <w:t>value of</w:t>
      </w:r>
      <w:r w:rsidR="002D6B04" w:rsidRPr="00170EE1">
        <w:t xml:space="preserve"> person-centred care </w:t>
      </w:r>
      <w:r w:rsidR="007F14BD" w:rsidRPr="00170EE1">
        <w:t xml:space="preserve">is </w:t>
      </w:r>
      <w:r w:rsidR="002D6B04" w:rsidRPr="00170EE1">
        <w:t xml:space="preserve">dismissed </w:t>
      </w:r>
      <w:r w:rsidR="005F5EC8" w:rsidRPr="00170EE1">
        <w:t>for CFS/ME</w:t>
      </w:r>
      <w:r w:rsidR="002D6B04" w:rsidRPr="00170EE1">
        <w:t xml:space="preserve">; </w:t>
      </w:r>
      <w:r w:rsidR="002E6A3C" w:rsidRPr="00170EE1">
        <w:t>the kinds</w:t>
      </w:r>
      <w:r w:rsidR="00FD6018" w:rsidRPr="00170EE1">
        <w:t xml:space="preserve"> of </w:t>
      </w:r>
      <w:r w:rsidR="00876D40" w:rsidRPr="00170EE1">
        <w:t xml:space="preserve">social </w:t>
      </w:r>
      <w:r w:rsidR="00BB0B31" w:rsidRPr="00170EE1">
        <w:t>stigma</w:t>
      </w:r>
      <w:r w:rsidR="000C56AF" w:rsidRPr="00170EE1">
        <w:t xml:space="preserve"> </w:t>
      </w:r>
      <w:r w:rsidR="00876D40" w:rsidRPr="00170EE1">
        <w:t xml:space="preserve">that </w:t>
      </w:r>
      <w:r w:rsidR="000C56AF" w:rsidRPr="00170EE1">
        <w:t>encourage</w:t>
      </w:r>
      <w:r w:rsidR="00876D40" w:rsidRPr="00170EE1">
        <w:t>d</w:t>
      </w:r>
      <w:r w:rsidR="000C56AF" w:rsidRPr="00170EE1">
        <w:t xml:space="preserve"> participants</w:t>
      </w:r>
      <w:r w:rsidR="00FB2C88" w:rsidRPr="00170EE1">
        <w:t xml:space="preserve"> and</w:t>
      </w:r>
      <w:r w:rsidR="0080763F" w:rsidRPr="00170EE1">
        <w:t xml:space="preserve"> their</w:t>
      </w:r>
      <w:r w:rsidR="00FB2C88" w:rsidRPr="00170EE1">
        <w:t xml:space="preserve"> families </w:t>
      </w:r>
      <w:r w:rsidR="000C56AF" w:rsidRPr="00170EE1">
        <w:t xml:space="preserve">to hide </w:t>
      </w:r>
      <w:r w:rsidR="00FB2C88" w:rsidRPr="00170EE1">
        <w:t>CFS/ME</w:t>
      </w:r>
      <w:r w:rsidR="002D6B04" w:rsidRPr="00170EE1">
        <w:t xml:space="preserve"> from view</w:t>
      </w:r>
      <w:r w:rsidR="000C56AF" w:rsidRPr="00170EE1">
        <w:t>;</w:t>
      </w:r>
      <w:r w:rsidR="00BB0B31" w:rsidRPr="00170EE1">
        <w:t xml:space="preserve"> </w:t>
      </w:r>
      <w:r w:rsidR="000C56AF" w:rsidRPr="00170EE1">
        <w:t xml:space="preserve">as well as the </w:t>
      </w:r>
      <w:r w:rsidR="005E669A" w:rsidRPr="00170EE1">
        <w:t>varying</w:t>
      </w:r>
      <w:r w:rsidR="00BB0B31" w:rsidRPr="00170EE1">
        <w:t xml:space="preserve"> severity</w:t>
      </w:r>
      <w:r w:rsidR="000C56AF" w:rsidRPr="00170EE1">
        <w:t xml:space="preserve"> of the condition,</w:t>
      </w:r>
      <w:r w:rsidR="00BB0B31" w:rsidRPr="00170EE1">
        <w:t xml:space="preserve"> </w:t>
      </w:r>
      <w:r w:rsidR="00FB2C88" w:rsidRPr="00170EE1">
        <w:t>resulting</w:t>
      </w:r>
      <w:r w:rsidR="000C56AF" w:rsidRPr="00170EE1">
        <w:t xml:space="preserve"> in participants </w:t>
      </w:r>
      <w:r w:rsidR="00FB2C88" w:rsidRPr="00170EE1">
        <w:t>b</w:t>
      </w:r>
      <w:r w:rsidR="002B00B3" w:rsidRPr="00170EE1">
        <w:t>ecoming</w:t>
      </w:r>
      <w:r w:rsidR="00FB2C88" w:rsidRPr="00170EE1">
        <w:t xml:space="preserve"> </w:t>
      </w:r>
      <w:r w:rsidR="00950946" w:rsidRPr="00170EE1">
        <w:t xml:space="preserve">more </w:t>
      </w:r>
      <w:r w:rsidR="00FB2C88" w:rsidRPr="00170EE1">
        <w:t>socially isolated</w:t>
      </w:r>
      <w:r w:rsidR="00552B29" w:rsidRPr="00170EE1">
        <w:t xml:space="preserve"> </w:t>
      </w:r>
      <w:r w:rsidR="00876D40" w:rsidRPr="00170EE1">
        <w:t>when</w:t>
      </w:r>
      <w:r w:rsidR="002D6B04" w:rsidRPr="00170EE1">
        <w:t xml:space="preserve"> </w:t>
      </w:r>
      <w:r w:rsidR="00FB2C88" w:rsidRPr="00170EE1">
        <w:t>di</w:t>
      </w:r>
      <w:r w:rsidR="001573F9" w:rsidRPr="00170EE1">
        <w:t>s</w:t>
      </w:r>
      <w:r w:rsidR="00FB2C88" w:rsidRPr="00170EE1">
        <w:t>abled</w:t>
      </w:r>
      <w:r w:rsidR="000A28E1" w:rsidRPr="00170EE1">
        <w:t>.</w:t>
      </w:r>
    </w:p>
    <w:p w14:paraId="3EE7B268" w14:textId="397E3A64" w:rsidR="00DB21B0" w:rsidRPr="00170EE1" w:rsidRDefault="00F14E2D" w:rsidP="00492752">
      <w:pPr>
        <w:spacing w:line="480" w:lineRule="auto"/>
        <w:ind w:firstLine="720"/>
      </w:pPr>
      <w:r w:rsidRPr="00170EE1">
        <w:t xml:space="preserve">The findings of previous </w:t>
      </w:r>
      <w:r w:rsidR="001C3C3D" w:rsidRPr="00170EE1">
        <w:t>meta-syntheses (e.g. Anderson et al.</w:t>
      </w:r>
      <w:r w:rsidR="00EE7DDD" w:rsidRPr="00170EE1">
        <w:t>,</w:t>
      </w:r>
      <w:r w:rsidR="001C3C3D" w:rsidRPr="00170EE1">
        <w:t xml:space="preserve"> 2012: Larun and Materud</w:t>
      </w:r>
      <w:r w:rsidR="00EE7DDD" w:rsidRPr="00170EE1">
        <w:t>,</w:t>
      </w:r>
      <w:r w:rsidR="001C3C3D" w:rsidRPr="00170EE1">
        <w:t xml:space="preserve"> 2008;  Pinxsterhuis et al</w:t>
      </w:r>
      <w:r w:rsidR="00EE7DDD" w:rsidRPr="00170EE1">
        <w:t>.,</w:t>
      </w:r>
      <w:r w:rsidR="001C3C3D" w:rsidRPr="00170EE1">
        <w:t xml:space="preserve"> 2015)</w:t>
      </w:r>
      <w:r w:rsidRPr="00170EE1">
        <w:t xml:space="preserve"> revealed that p</w:t>
      </w:r>
      <w:r w:rsidR="00F74BA3" w:rsidRPr="00170EE1">
        <w:t>articipants</w:t>
      </w:r>
      <w:r w:rsidR="00833071" w:rsidRPr="00170EE1">
        <w:t xml:space="preserve"> understood health encounters as</w:t>
      </w:r>
      <w:r w:rsidR="00AF42AD" w:rsidRPr="00170EE1">
        <w:t xml:space="preserve"> potentially</w:t>
      </w:r>
      <w:r w:rsidR="00833071" w:rsidRPr="00170EE1">
        <w:t xml:space="preserve"> </w:t>
      </w:r>
      <w:r w:rsidR="00EA33F1" w:rsidRPr="00170EE1">
        <w:t>hazardous</w:t>
      </w:r>
      <w:r w:rsidR="00D83B88" w:rsidRPr="00170EE1">
        <w:t xml:space="preserve"> to navigate</w:t>
      </w:r>
      <w:r w:rsidR="00EA33F1" w:rsidRPr="00170EE1">
        <w:t>, with a</w:t>
      </w:r>
      <w:r w:rsidR="00D83B88" w:rsidRPr="00170EE1">
        <w:t xml:space="preserve"> range of</w:t>
      </w:r>
      <w:r w:rsidR="00833071" w:rsidRPr="00170EE1">
        <w:t xml:space="preserve"> risk</w:t>
      </w:r>
      <w:r w:rsidR="00D83B88" w:rsidRPr="00170EE1">
        <w:t>s</w:t>
      </w:r>
      <w:r w:rsidR="0080763F" w:rsidRPr="00170EE1">
        <w:t xml:space="preserve"> involved for patients</w:t>
      </w:r>
      <w:r w:rsidR="00EC46DE" w:rsidRPr="00170EE1">
        <w:t>,</w:t>
      </w:r>
      <w:r w:rsidR="00833071" w:rsidRPr="00170EE1">
        <w:t xml:space="preserve"> including</w:t>
      </w:r>
      <w:r w:rsidR="00D83B88" w:rsidRPr="00170EE1">
        <w:t xml:space="preserve"> </w:t>
      </w:r>
      <w:r w:rsidR="00AF42AD" w:rsidRPr="00170EE1">
        <w:t xml:space="preserve">being discredited by </w:t>
      </w:r>
      <w:r w:rsidR="0080763F" w:rsidRPr="00170EE1">
        <w:t>professionals;</w:t>
      </w:r>
      <w:r w:rsidR="00D83B88" w:rsidRPr="00170EE1">
        <w:t xml:space="preserve"> not </w:t>
      </w:r>
      <w:r w:rsidR="001D7D22" w:rsidRPr="00170EE1">
        <w:t>experiencing</w:t>
      </w:r>
      <w:r w:rsidR="00D83B88" w:rsidRPr="00170EE1">
        <w:t xml:space="preserve"> </w:t>
      </w:r>
      <w:r w:rsidR="0080763F" w:rsidRPr="00170EE1">
        <w:t xml:space="preserve">the </w:t>
      </w:r>
      <w:r w:rsidR="00D83B88" w:rsidRPr="00170EE1">
        <w:t>empathy</w:t>
      </w:r>
      <w:r w:rsidR="0080763F" w:rsidRPr="00170EE1">
        <w:t xml:space="preserve"> and</w:t>
      </w:r>
      <w:r w:rsidR="00950946" w:rsidRPr="00170EE1">
        <w:t xml:space="preserve"> the</w:t>
      </w:r>
      <w:r w:rsidR="0080763F" w:rsidRPr="00170EE1">
        <w:t xml:space="preserve"> understanding they </w:t>
      </w:r>
      <w:r w:rsidR="00143F7A" w:rsidRPr="00170EE1">
        <w:t>yearn for</w:t>
      </w:r>
      <w:r w:rsidR="0080763F" w:rsidRPr="00170EE1">
        <w:t>;</w:t>
      </w:r>
      <w:r w:rsidR="00D83B88" w:rsidRPr="00170EE1">
        <w:t xml:space="preserve"> having the</w:t>
      </w:r>
      <w:r w:rsidR="001B4510" w:rsidRPr="00170EE1">
        <w:t xml:space="preserve"> </w:t>
      </w:r>
      <w:r w:rsidR="00D83B88" w:rsidRPr="00170EE1">
        <w:t>condition trivialised or psychologised</w:t>
      </w:r>
      <w:r w:rsidR="001B4510" w:rsidRPr="00170EE1">
        <w:t xml:space="preserve"> in a manner that did not fit with their current understanding of their illness</w:t>
      </w:r>
      <w:r w:rsidR="0080763F" w:rsidRPr="00170EE1">
        <w:t>;</w:t>
      </w:r>
      <w:r w:rsidR="00D83B88" w:rsidRPr="00170EE1">
        <w:t xml:space="preserve"> and not receiving a timely diagnosis</w:t>
      </w:r>
      <w:r w:rsidR="0080763F" w:rsidRPr="00170EE1">
        <w:t xml:space="preserve"> that could legitimise</w:t>
      </w:r>
      <w:r w:rsidR="00AF42AD" w:rsidRPr="00170EE1">
        <w:t xml:space="preserve"> and give social recognition to</w:t>
      </w:r>
      <w:r w:rsidR="0080763F" w:rsidRPr="00170EE1">
        <w:t xml:space="preserve"> their experiences</w:t>
      </w:r>
      <w:r w:rsidR="00EE7DDD" w:rsidRPr="00170EE1">
        <w:t xml:space="preserve"> [XXX anonymised for blinded review]</w:t>
      </w:r>
      <w:r w:rsidR="00D83B88" w:rsidRPr="00170EE1">
        <w:t>.</w:t>
      </w:r>
      <w:r w:rsidR="005F2B27" w:rsidRPr="00170EE1">
        <w:t xml:space="preserve"> This </w:t>
      </w:r>
      <w:r w:rsidR="0080763F" w:rsidRPr="00170EE1">
        <w:t xml:space="preserve">risk dynamic </w:t>
      </w:r>
      <w:r w:rsidR="005F2B27" w:rsidRPr="00170EE1">
        <w:t>can set up consultations as a battle</w:t>
      </w:r>
      <w:r w:rsidR="0080763F" w:rsidRPr="00170EE1">
        <w:t>,</w:t>
      </w:r>
      <w:r w:rsidR="005F2B27" w:rsidRPr="00170EE1">
        <w:t xml:space="preserve"> where</w:t>
      </w:r>
      <w:r w:rsidR="00AF42AD" w:rsidRPr="00170EE1">
        <w:t>by</w:t>
      </w:r>
      <w:r w:rsidR="005F2B27" w:rsidRPr="00170EE1">
        <w:t xml:space="preserve"> both parties try to </w:t>
      </w:r>
      <w:r w:rsidR="0080763F" w:rsidRPr="00170EE1">
        <w:t>prevail</w:t>
      </w:r>
      <w:r w:rsidR="005F2B27" w:rsidRPr="00170EE1">
        <w:t xml:space="preserve"> in terms of their interpretations.</w:t>
      </w:r>
      <w:r w:rsidR="00833071" w:rsidRPr="00170EE1">
        <w:t xml:space="preserve"> </w:t>
      </w:r>
      <w:r w:rsidR="00086D61" w:rsidRPr="00170EE1">
        <w:t>The stakes</w:t>
      </w:r>
      <w:r w:rsidR="005F2B27" w:rsidRPr="00170EE1">
        <w:t xml:space="preserve"> in th</w:t>
      </w:r>
      <w:r w:rsidR="005C5DA4" w:rsidRPr="00170EE1">
        <w:t>is</w:t>
      </w:r>
      <w:r w:rsidR="005F2B27" w:rsidRPr="00170EE1">
        <w:t xml:space="preserve"> battle</w:t>
      </w:r>
      <w:r w:rsidR="00086D61" w:rsidRPr="00170EE1">
        <w:t xml:space="preserve"> </w:t>
      </w:r>
      <w:r w:rsidR="0080763F" w:rsidRPr="00170EE1">
        <w:t>can be</w:t>
      </w:r>
      <w:r w:rsidR="00086D61" w:rsidRPr="00170EE1">
        <w:t xml:space="preserve"> high</w:t>
      </w:r>
      <w:r w:rsidR="005C5DA4" w:rsidRPr="00170EE1">
        <w:t xml:space="preserve"> for patients</w:t>
      </w:r>
      <w:r w:rsidR="005F2B27" w:rsidRPr="00170EE1">
        <w:t>,</w:t>
      </w:r>
      <w:r w:rsidR="00086D61" w:rsidRPr="00170EE1">
        <w:t xml:space="preserve"> </w:t>
      </w:r>
      <w:r w:rsidR="0080763F" w:rsidRPr="00170EE1">
        <w:t xml:space="preserve">as </w:t>
      </w:r>
      <w:r w:rsidR="005F2B27" w:rsidRPr="00170EE1">
        <w:t>doctors are</w:t>
      </w:r>
      <w:r w:rsidR="0080763F" w:rsidRPr="00170EE1">
        <w:t xml:space="preserve"> seen as</w:t>
      </w:r>
      <w:r w:rsidR="005F2B27" w:rsidRPr="00170EE1">
        <w:t xml:space="preserve"> </w:t>
      </w:r>
      <w:r w:rsidR="00086D61" w:rsidRPr="00170EE1">
        <w:t>gatekeepers</w:t>
      </w:r>
      <w:r w:rsidR="00744F47" w:rsidRPr="00170EE1">
        <w:t xml:space="preserve"> to</w:t>
      </w:r>
      <w:r w:rsidR="0080763F" w:rsidRPr="00170EE1">
        <w:t xml:space="preserve"> </w:t>
      </w:r>
      <w:r w:rsidR="005C5DA4" w:rsidRPr="00170EE1">
        <w:t>l</w:t>
      </w:r>
      <w:r w:rsidR="005F2B27" w:rsidRPr="00170EE1">
        <w:t xml:space="preserve">egitimation </w:t>
      </w:r>
      <w:r w:rsidR="005C5DA4" w:rsidRPr="00170EE1">
        <w:t>and valuable</w:t>
      </w:r>
      <w:r w:rsidR="005F2B27" w:rsidRPr="00170EE1">
        <w:t xml:space="preserve"> specialist</w:t>
      </w:r>
      <w:r w:rsidR="00744F47" w:rsidRPr="00170EE1">
        <w:t xml:space="preserve"> health services</w:t>
      </w:r>
      <w:r w:rsidR="00772BDA" w:rsidRPr="00170EE1">
        <w:t>.</w:t>
      </w:r>
      <w:r w:rsidR="00086D61" w:rsidRPr="00170EE1">
        <w:t xml:space="preserve"> </w:t>
      </w:r>
      <w:r w:rsidR="00BB7FC8" w:rsidRPr="00170EE1">
        <w:t>Here</w:t>
      </w:r>
      <w:r w:rsidR="00772BDA" w:rsidRPr="00170EE1">
        <w:t xml:space="preserve">, </w:t>
      </w:r>
      <w:r w:rsidR="00BB7FC8" w:rsidRPr="00170EE1">
        <w:t xml:space="preserve">patients </w:t>
      </w:r>
      <w:r w:rsidR="00772BDA" w:rsidRPr="00170EE1">
        <w:t>face the potential of having their</w:t>
      </w:r>
      <w:r w:rsidR="008F5240" w:rsidRPr="00170EE1">
        <w:t xml:space="preserve"> </w:t>
      </w:r>
      <w:r w:rsidR="00D21B54" w:rsidRPr="00170EE1">
        <w:t>experiences</w:t>
      </w:r>
      <w:r w:rsidR="008F5240" w:rsidRPr="00170EE1">
        <w:t xml:space="preserve"> </w:t>
      </w:r>
      <w:r w:rsidR="00772BDA" w:rsidRPr="00170EE1">
        <w:t>dismissed,</w:t>
      </w:r>
      <w:r w:rsidR="00EA0582" w:rsidRPr="00170EE1">
        <w:t xml:space="preserve"> </w:t>
      </w:r>
      <w:r w:rsidR="0080763F" w:rsidRPr="00170EE1">
        <w:t xml:space="preserve">and </w:t>
      </w:r>
      <w:r w:rsidR="003154F6" w:rsidRPr="00170EE1">
        <w:t>of being rejected</w:t>
      </w:r>
      <w:r w:rsidR="00EA0582" w:rsidRPr="00170EE1">
        <w:t>,</w:t>
      </w:r>
      <w:r w:rsidR="00772BDA" w:rsidRPr="00170EE1">
        <w:t xml:space="preserve"> </w:t>
      </w:r>
      <w:r w:rsidR="0080763F" w:rsidRPr="00170EE1">
        <w:t xml:space="preserve">and </w:t>
      </w:r>
      <w:r w:rsidR="008F5240" w:rsidRPr="00170EE1">
        <w:t xml:space="preserve">in ways that </w:t>
      </w:r>
      <w:r w:rsidR="0080763F" w:rsidRPr="00170EE1">
        <w:t xml:space="preserve">can be </w:t>
      </w:r>
      <w:r w:rsidR="00524A1C" w:rsidRPr="00170EE1">
        <w:t>experienced as</w:t>
      </w:r>
      <w:r w:rsidR="00744F47" w:rsidRPr="00170EE1">
        <w:t xml:space="preserve"> especially</w:t>
      </w:r>
      <w:r w:rsidR="008F5240" w:rsidRPr="00170EE1">
        <w:t xml:space="preserve"> </w:t>
      </w:r>
      <w:r w:rsidR="00772BDA" w:rsidRPr="00170EE1">
        <w:t>trauma</w:t>
      </w:r>
      <w:r w:rsidR="008F5240" w:rsidRPr="00170EE1">
        <w:t xml:space="preserve">tic </w:t>
      </w:r>
      <w:r w:rsidR="000E034F" w:rsidRPr="00170EE1">
        <w:fldChar w:fldCharType="begin"/>
      </w:r>
      <w:r w:rsidR="009673C6" w:rsidRPr="00170EE1">
        <w:instrText xml:space="preserve"> ADDIN EN.CITE &lt;EndNote&gt;&lt;Cite&gt;&lt;Author&gt;Baruch&lt;/Author&gt;&lt;Year&gt;1981&lt;/Year&gt;&lt;RecNum&gt;1364&lt;/RecNum&gt;&lt;DisplayText&gt;(Baruch, 1981)&lt;/DisplayText&gt;&lt;record&gt;&lt;rec-number&gt;1364&lt;/rec-number&gt;&lt;foreign-keys&gt;&lt;key app="EN" db-id="fswv20xf0tzvtce5aa35eafxatrwwtarrfxt" timestamp="1433514136"&gt;1364&lt;/key&gt;&lt;/foreign-keys&gt;&lt;ref-type name="Journal Article"&gt;17&lt;/ref-type&gt;&lt;contributors&gt;&lt;authors&gt;&lt;author&gt;Baruch, Geoffrey&lt;/author&gt;&lt;/authors&gt;&lt;/contributors&gt;&lt;titles&gt;&lt;title&gt;Moral tales: parents’stories of encounters with the health professions&lt;/title&gt;&lt;secondary-title&gt;Sociology of Health &amp;amp; Illness&lt;/secondary-title&gt;&lt;/titles&gt;&lt;periodical&gt;&lt;full-title&gt;Sociology of Health &amp;amp; Illness&lt;/full-title&gt;&lt;/periodical&gt;&lt;pages&gt;275-295&lt;/pages&gt;&lt;volume&gt;3&lt;/volume&gt;&lt;number&gt;3&lt;/number&gt;&lt;dates&gt;&lt;year&gt;1981&lt;/year&gt;&lt;/dates&gt;&lt;publisher&gt;Blackwell Publishing Ltd&lt;/publisher&gt;&lt;isbn&gt;1467-9566&lt;/isbn&gt;&lt;urls&gt;&lt;related-urls&gt;&lt;url&gt;http://dx.doi.org/10.1111/1467-9566.ep10486851&lt;/url&gt;&lt;/related-urls&gt;&lt;/urls&gt;&lt;electronic-resource-num&gt;10.1111/1467-9566.ep10486851&lt;/electronic-resource-num&gt;&lt;/record&gt;&lt;/Cite&gt;&lt;/EndNote&gt;</w:instrText>
      </w:r>
      <w:r w:rsidR="000E034F" w:rsidRPr="00170EE1">
        <w:fldChar w:fldCharType="separate"/>
      </w:r>
      <w:r w:rsidR="009673C6" w:rsidRPr="00170EE1">
        <w:rPr>
          <w:noProof/>
        </w:rPr>
        <w:t>(Baruch, 1981)</w:t>
      </w:r>
      <w:r w:rsidR="000E034F" w:rsidRPr="00170EE1">
        <w:fldChar w:fldCharType="end"/>
      </w:r>
      <w:r w:rsidR="000E034F" w:rsidRPr="00170EE1">
        <w:t>.</w:t>
      </w:r>
      <w:r w:rsidR="00EA0582" w:rsidRPr="00170EE1">
        <w:t xml:space="preserve"> </w:t>
      </w:r>
      <w:r w:rsidR="00BA67A3" w:rsidRPr="00170EE1">
        <w:t>Such</w:t>
      </w:r>
      <w:r w:rsidR="0080763F" w:rsidRPr="00170EE1">
        <w:t xml:space="preserve"> </w:t>
      </w:r>
      <w:r w:rsidR="00BA67A3" w:rsidRPr="00170EE1">
        <w:t>lack of recognition has wide ranging impacts</w:t>
      </w:r>
      <w:r w:rsidR="00B355F6" w:rsidRPr="00170EE1">
        <w:t xml:space="preserve"> (Gladwell et al., 2014),</w:t>
      </w:r>
      <w:r w:rsidR="00BA67A3" w:rsidRPr="00170EE1">
        <w:t xml:space="preserve"> including </w:t>
      </w:r>
      <w:r w:rsidR="0080763F" w:rsidRPr="00170EE1">
        <w:t>on</w:t>
      </w:r>
      <w:r w:rsidR="002303DB" w:rsidRPr="00170EE1">
        <w:t xml:space="preserve"> </w:t>
      </w:r>
      <w:r w:rsidR="00015D29" w:rsidRPr="00170EE1">
        <w:t>the ways participants relate to themselves (negative relations are internalised)</w:t>
      </w:r>
      <w:r w:rsidR="0080763F" w:rsidRPr="00170EE1">
        <w:t xml:space="preserve">, </w:t>
      </w:r>
      <w:r w:rsidR="00015D29" w:rsidRPr="00170EE1">
        <w:t xml:space="preserve">others (e.g. </w:t>
      </w:r>
      <w:r w:rsidR="00B355F6" w:rsidRPr="00170EE1">
        <w:t xml:space="preserve">feeling blamed and </w:t>
      </w:r>
      <w:r w:rsidR="00015D29" w:rsidRPr="00170EE1">
        <w:t xml:space="preserve">abandonment), </w:t>
      </w:r>
      <w:r w:rsidR="00BA67A3" w:rsidRPr="00170EE1">
        <w:t xml:space="preserve">as well as </w:t>
      </w:r>
      <w:r w:rsidR="00921288" w:rsidRPr="00170EE1">
        <w:t xml:space="preserve">their finances </w:t>
      </w:r>
      <w:r w:rsidR="008D09DC" w:rsidRPr="00170EE1">
        <w:t>(</w:t>
      </w:r>
      <w:r w:rsidR="00BA67A3" w:rsidRPr="00170EE1">
        <w:t xml:space="preserve">including difficulties </w:t>
      </w:r>
      <w:r w:rsidR="002303DB" w:rsidRPr="00170EE1">
        <w:t>in</w:t>
      </w:r>
      <w:r w:rsidR="00BA67A3" w:rsidRPr="00170EE1">
        <w:t xml:space="preserve"> gaining disability benefits</w:t>
      </w:r>
      <w:r w:rsidR="008D09DC" w:rsidRPr="00170EE1">
        <w:t>)</w:t>
      </w:r>
      <w:r w:rsidR="00BA67A3" w:rsidRPr="00170EE1">
        <w:t>.</w:t>
      </w:r>
      <w:r w:rsidR="008D09DC" w:rsidRPr="00170EE1">
        <w:t xml:space="preserve"> </w:t>
      </w:r>
      <w:r w:rsidR="00015D29" w:rsidRPr="00170EE1">
        <w:t>Alternatively, positive interactions, empathy, and continuity of such relations can be internalised by participants</w:t>
      </w:r>
      <w:r w:rsidR="0080763F" w:rsidRPr="00170EE1">
        <w:t xml:space="preserve"> </w:t>
      </w:r>
      <w:r w:rsidR="005C5DA4" w:rsidRPr="00170EE1">
        <w:t>and lead to</w:t>
      </w:r>
      <w:r w:rsidR="0080763F" w:rsidRPr="00170EE1">
        <w:t xml:space="preserve"> validation</w:t>
      </w:r>
      <w:r w:rsidR="001509DC" w:rsidRPr="00170EE1">
        <w:t xml:space="preserve"> and wellbeing</w:t>
      </w:r>
      <w:r w:rsidR="00015D29" w:rsidRPr="00170EE1">
        <w:t>.</w:t>
      </w:r>
      <w:r w:rsidR="00DB21B0" w:rsidRPr="00170EE1">
        <w:t xml:space="preserve"> </w:t>
      </w:r>
      <w:r w:rsidR="00E265C0" w:rsidRPr="00170EE1">
        <w:t xml:space="preserve"> Validation that a health condition is genuine can be particularly important to patients experiencing conditions</w:t>
      </w:r>
      <w:r w:rsidR="005C5DA4" w:rsidRPr="00170EE1">
        <w:t xml:space="preserve"> like CFS/ME</w:t>
      </w:r>
      <w:r w:rsidR="00E265C0" w:rsidRPr="00170EE1">
        <w:t xml:space="preserve"> that </w:t>
      </w:r>
      <w:r w:rsidR="005C5DA4" w:rsidRPr="00170EE1">
        <w:t xml:space="preserve">are </w:t>
      </w:r>
      <w:r w:rsidR="00E265C0" w:rsidRPr="00170EE1">
        <w:t>stigmatised, given the potential for</w:t>
      </w:r>
      <w:r w:rsidR="0080763F" w:rsidRPr="00170EE1">
        <w:t xml:space="preserve"> CFS/ME</w:t>
      </w:r>
      <w:r w:rsidR="00E265C0" w:rsidRPr="00170EE1">
        <w:t xml:space="preserve"> patients to be cast as</w:t>
      </w:r>
      <w:r w:rsidR="00814FD8" w:rsidRPr="00170EE1">
        <w:t xml:space="preserve"> somehow</w:t>
      </w:r>
      <w:r w:rsidR="00921288" w:rsidRPr="00170EE1">
        <w:t xml:space="preserve"> bad</w:t>
      </w:r>
      <w:r w:rsidR="00814FD8" w:rsidRPr="00170EE1">
        <w:t xml:space="preserve"> </w:t>
      </w:r>
      <w:r w:rsidR="00074F84" w:rsidRPr="00170EE1">
        <w:t>and/</w:t>
      </w:r>
      <w:r w:rsidR="00814FD8" w:rsidRPr="00170EE1">
        <w:t xml:space="preserve">or </w:t>
      </w:r>
      <w:r w:rsidR="00E265C0" w:rsidRPr="00170EE1">
        <w:t>malingering</w:t>
      </w:r>
      <w:r w:rsidR="00814FD8" w:rsidRPr="00170EE1">
        <w:t xml:space="preserve"> (Dickson et al. 2007; Dickson et al. 2008).</w:t>
      </w:r>
      <w:r w:rsidR="00143F7A" w:rsidRPr="00170EE1">
        <w:t xml:space="preserve"> For </w:t>
      </w:r>
      <w:r w:rsidR="003B0CFD" w:rsidRPr="00170EE1">
        <w:t xml:space="preserve">some </w:t>
      </w:r>
      <w:r w:rsidR="00143F7A" w:rsidRPr="00170EE1">
        <w:t>patients</w:t>
      </w:r>
      <w:r w:rsidR="003B0CFD" w:rsidRPr="00170EE1">
        <w:t>,</w:t>
      </w:r>
      <w:r w:rsidR="00143F7A" w:rsidRPr="00170EE1">
        <w:t xml:space="preserve"> th</w:t>
      </w:r>
      <w:r w:rsidR="00434E2E" w:rsidRPr="00170EE1">
        <w:t>e</w:t>
      </w:r>
      <w:r w:rsidR="003B0CFD" w:rsidRPr="00170EE1">
        <w:t xml:space="preserve"> potential </w:t>
      </w:r>
      <w:r w:rsidR="00434E2E" w:rsidRPr="00170EE1">
        <w:t xml:space="preserve">for </w:t>
      </w:r>
      <w:r w:rsidR="003B0CFD" w:rsidRPr="00170EE1">
        <w:t>discrimination</w:t>
      </w:r>
      <w:r w:rsidR="00143F7A" w:rsidRPr="00170EE1">
        <w:t xml:space="preserve"> </w:t>
      </w:r>
      <w:r w:rsidR="003B0CFD" w:rsidRPr="00170EE1">
        <w:t xml:space="preserve">may </w:t>
      </w:r>
      <w:r w:rsidR="00CD0146" w:rsidRPr="00170EE1">
        <w:t xml:space="preserve">reinforce </w:t>
      </w:r>
      <w:r w:rsidR="00453D3A" w:rsidRPr="00170EE1">
        <w:t>peoples’</w:t>
      </w:r>
      <w:r w:rsidR="003B0CFD" w:rsidRPr="00170EE1">
        <w:t xml:space="preserve"> beliefs that their illness is largely biologi</w:t>
      </w:r>
      <w:r w:rsidR="00434E2E" w:rsidRPr="00170EE1">
        <w:t>c</w:t>
      </w:r>
      <w:r w:rsidR="003B0CFD" w:rsidRPr="00170EE1">
        <w:t xml:space="preserve">al in origin, with outside </w:t>
      </w:r>
      <w:r w:rsidR="00CF52DE" w:rsidRPr="00170EE1">
        <w:t>causes</w:t>
      </w:r>
      <w:r w:rsidR="003B0CFD" w:rsidRPr="00170EE1">
        <w:t xml:space="preserve"> and serious corollaries (Moss-Mor</w:t>
      </w:r>
      <w:r w:rsidR="00631435" w:rsidRPr="00170EE1">
        <w:t>r</w:t>
      </w:r>
      <w:r w:rsidR="003B0CFD" w:rsidRPr="00170EE1">
        <w:t xml:space="preserve">is, 2005), </w:t>
      </w:r>
      <w:r w:rsidR="00CF52DE" w:rsidRPr="00170EE1">
        <w:t xml:space="preserve">partly </w:t>
      </w:r>
      <w:r w:rsidR="00BF4C73" w:rsidRPr="00170EE1">
        <w:t xml:space="preserve">as a way of </w:t>
      </w:r>
      <w:r w:rsidR="00CF52DE" w:rsidRPr="00170EE1">
        <w:t>side-stepping</w:t>
      </w:r>
      <w:r w:rsidR="00BF4C73" w:rsidRPr="00170EE1">
        <w:t xml:space="preserve"> stigma</w:t>
      </w:r>
      <w:r w:rsidR="003B0CFD" w:rsidRPr="00170EE1">
        <w:t>.</w:t>
      </w:r>
      <w:r w:rsidR="00434E2E" w:rsidRPr="00170EE1">
        <w:t xml:space="preserve"> </w:t>
      </w:r>
    </w:p>
    <w:p w14:paraId="31353599" w14:textId="6A023E7B" w:rsidR="00FB519C" w:rsidRPr="00170EE1" w:rsidRDefault="00DB21B0" w:rsidP="00492752">
      <w:pPr>
        <w:spacing w:line="480" w:lineRule="auto"/>
        <w:ind w:firstLine="720"/>
      </w:pPr>
      <w:r w:rsidRPr="00170EE1">
        <w:t xml:space="preserve">In terms of health interactions, </w:t>
      </w:r>
      <w:r w:rsidR="00C87CE4" w:rsidRPr="00170EE1">
        <w:t>the</w:t>
      </w:r>
      <w:r w:rsidR="00CB739E" w:rsidRPr="00170EE1">
        <w:t xml:space="preserve"> notion of person-centred care has been emergent since the 60s, </w:t>
      </w:r>
      <w:r w:rsidR="00C87CE4" w:rsidRPr="00170EE1">
        <w:t>elevating</w:t>
      </w:r>
      <w:r w:rsidR="00F203AA" w:rsidRPr="00170EE1">
        <w:t xml:space="preserve"> the importance of</w:t>
      </w:r>
      <w:r w:rsidR="004C5687" w:rsidRPr="00170EE1">
        <w:t xml:space="preserve"> patient expertise, </w:t>
      </w:r>
      <w:r w:rsidR="00745971" w:rsidRPr="00170EE1">
        <w:t>as well as</w:t>
      </w:r>
      <w:r w:rsidR="00F203AA" w:rsidRPr="00170EE1">
        <w:t xml:space="preserve"> the primary role of personal relationships in care</w:t>
      </w:r>
      <w:r w:rsidR="00745971" w:rsidRPr="00170EE1">
        <w:t>, not to mention</w:t>
      </w:r>
      <w:r w:rsidR="00C87CE4" w:rsidRPr="00170EE1">
        <w:t xml:space="preserve"> the importance of considering</w:t>
      </w:r>
      <w:r w:rsidR="00745971" w:rsidRPr="00170EE1">
        <w:t xml:space="preserve"> wider </w:t>
      </w:r>
      <w:r w:rsidR="004C5687" w:rsidRPr="00170EE1">
        <w:t xml:space="preserve">social </w:t>
      </w:r>
      <w:r w:rsidR="00745971" w:rsidRPr="00170EE1">
        <w:t>contexts</w:t>
      </w:r>
      <w:r w:rsidR="001509DC" w:rsidRPr="00170EE1">
        <w:t xml:space="preserve"> affecting pateints </w:t>
      </w:r>
      <w:r w:rsidR="00F203AA" w:rsidRPr="00170EE1">
        <w:fldChar w:fldCharType="begin"/>
      </w:r>
      <w:r w:rsidR="00F203AA" w:rsidRPr="00170EE1">
        <w:instrText xml:space="preserve"> ADDIN EN.CITE &lt;EndNote&gt;&lt;Cite&gt;&lt;Author&gt;Santana&lt;/Author&gt;&lt;Year&gt;2018&lt;/Year&gt;&lt;RecNum&gt;1719&lt;/RecNum&gt;&lt;DisplayText&gt;(Santana et al., 2018)&lt;/DisplayText&gt;&lt;record&gt;&lt;rec-number&gt;1719&lt;/rec-number&gt;&lt;foreign-keys&gt;&lt;key app="EN" db-id="fswv20xf0tzvtce5aa35eafxatrwwtarrfxt" timestamp="1557240359"&gt;1719&lt;/key&gt;&lt;/foreign-keys&gt;&lt;ref-type name="Journal Article"&gt;17&lt;/ref-type&gt;&lt;contributors&gt;&lt;authors&gt;&lt;author&gt;Santana, Maria J.&lt;/author&gt;&lt;author&gt;Manalili, Kimberly&lt;/author&gt;&lt;author&gt;Jolley, Rachel J.&lt;/author&gt;&lt;author&gt;Zelinsky, Sandra&lt;/author&gt;&lt;author&gt;Quan, Hude&lt;/author&gt;&lt;author&gt;Lu, Mingshan&lt;/author&gt;&lt;/authors&gt;&lt;/contributors&gt;&lt;titles&gt;&lt;title&gt;How to practice person-centred care: A conceptual framework&lt;/title&gt;&lt;secondary-title&gt;Health Expectations&lt;/secondary-title&gt;&lt;/titles&gt;&lt;periodical&gt;&lt;full-title&gt;Health Expectations&lt;/full-title&gt;&lt;/periodical&gt;&lt;pages&gt;429-440&lt;/pages&gt;&lt;volume&gt;21&lt;/volume&gt;&lt;number&gt;2&lt;/number&gt;&lt;dates&gt;&lt;year&gt;2018&lt;/year&gt;&lt;/dates&gt;&lt;isbn&gt;1369-6513&lt;/isbn&gt;&lt;urls&gt;&lt;related-urls&gt;&lt;url&gt;https://onlinelibrary.wiley.com/doi/abs/10.1111/hex.12640&lt;/url&gt;&lt;/related-urls&gt;&lt;/urls&gt;&lt;electronic-resource-num&gt;10.1111/hex.12640&lt;/electronic-resource-num&gt;&lt;/record&gt;&lt;/Cite&gt;&lt;/EndNote&gt;</w:instrText>
      </w:r>
      <w:r w:rsidR="00F203AA" w:rsidRPr="00170EE1">
        <w:fldChar w:fldCharType="separate"/>
      </w:r>
      <w:r w:rsidR="00F203AA" w:rsidRPr="00170EE1">
        <w:rPr>
          <w:noProof/>
        </w:rPr>
        <w:t>(Santana et al., 2018)</w:t>
      </w:r>
      <w:r w:rsidR="00F203AA" w:rsidRPr="00170EE1">
        <w:fldChar w:fldCharType="end"/>
      </w:r>
      <w:r w:rsidR="00F203AA" w:rsidRPr="00170EE1">
        <w:t>.</w:t>
      </w:r>
      <w:r w:rsidR="00945B2C" w:rsidRPr="00170EE1">
        <w:t xml:space="preserve"> </w:t>
      </w:r>
      <w:r w:rsidR="00B202D6" w:rsidRPr="00170EE1">
        <w:t xml:space="preserve">Not surprisingly, participants appreciated CFS/ME specialist services which </w:t>
      </w:r>
      <w:r w:rsidR="005C5DA4" w:rsidRPr="00170EE1">
        <w:t>were</w:t>
      </w:r>
      <w:r w:rsidR="00B202D6" w:rsidRPr="00170EE1">
        <w:t xml:space="preserve"> </w:t>
      </w:r>
      <w:r w:rsidR="002403BB" w:rsidRPr="00170EE1">
        <w:t xml:space="preserve">considered </w:t>
      </w:r>
      <w:r w:rsidR="00B202D6" w:rsidRPr="00170EE1">
        <w:t>person-centred</w:t>
      </w:r>
      <w:r w:rsidR="00E265C0" w:rsidRPr="00170EE1">
        <w:t>. H</w:t>
      </w:r>
      <w:r w:rsidR="00B202D6" w:rsidRPr="00170EE1">
        <w:t xml:space="preserve">owever, these services </w:t>
      </w:r>
      <w:r w:rsidR="00E265C0" w:rsidRPr="00170EE1">
        <w:t xml:space="preserve">were </w:t>
      </w:r>
      <w:r w:rsidR="00B202D6" w:rsidRPr="00170EE1">
        <w:t xml:space="preserve">not always available, accessible or affordable. </w:t>
      </w:r>
      <w:r w:rsidR="002403BB" w:rsidRPr="00170EE1">
        <w:t xml:space="preserve">Some </w:t>
      </w:r>
      <w:r w:rsidR="00E265C0" w:rsidRPr="00170EE1">
        <w:t xml:space="preserve">participants reported </w:t>
      </w:r>
      <w:r w:rsidR="002D3292" w:rsidRPr="00170EE1">
        <w:t xml:space="preserve">receiving </w:t>
      </w:r>
      <w:r w:rsidR="00E265C0" w:rsidRPr="00170EE1">
        <w:t>person-centred care, but more commonly</w:t>
      </w:r>
      <w:r w:rsidR="00B202D6" w:rsidRPr="00170EE1">
        <w:t xml:space="preserve"> reported situations where professionals appeared uncomfortable with </w:t>
      </w:r>
      <w:r w:rsidR="002D3292" w:rsidRPr="00170EE1">
        <w:t xml:space="preserve">patient </w:t>
      </w:r>
      <w:r w:rsidR="00B202D6" w:rsidRPr="00170EE1">
        <w:t>expertise.</w:t>
      </w:r>
      <w:r w:rsidR="00FB519C" w:rsidRPr="00170EE1">
        <w:t xml:space="preserve"> </w:t>
      </w:r>
      <w:r w:rsidR="00921288" w:rsidRPr="00170EE1">
        <w:t>Additionally</w:t>
      </w:r>
      <w:r w:rsidR="00FB519C" w:rsidRPr="00170EE1">
        <w:t xml:space="preserve">, participants </w:t>
      </w:r>
      <w:r w:rsidR="002D3292" w:rsidRPr="00170EE1">
        <w:t xml:space="preserve">report needing </w:t>
      </w:r>
      <w:r w:rsidR="00FB519C" w:rsidRPr="00170EE1">
        <w:t xml:space="preserve">to draw on a range of practical, social and financial help beyond the clinic, </w:t>
      </w:r>
      <w:r w:rsidR="001509DC" w:rsidRPr="00170EE1">
        <w:t>and it can be</w:t>
      </w:r>
      <w:r w:rsidR="00FB519C" w:rsidRPr="00170EE1">
        <w:t xml:space="preserve"> </w:t>
      </w:r>
      <w:r w:rsidR="002D3292" w:rsidRPr="00170EE1">
        <w:t xml:space="preserve">challenging </w:t>
      </w:r>
      <w:r w:rsidR="00FB519C" w:rsidRPr="00170EE1">
        <w:t>to explain the need for such support</w:t>
      </w:r>
      <w:r w:rsidR="00D8729E" w:rsidRPr="00170EE1">
        <w:t xml:space="preserve"> to others. </w:t>
      </w:r>
      <w:r w:rsidR="00AD3069" w:rsidRPr="00170EE1">
        <w:t>While flexible</w:t>
      </w:r>
      <w:r w:rsidR="007F14BA" w:rsidRPr="00170EE1">
        <w:t xml:space="preserve"> and adaptable support </w:t>
      </w:r>
      <w:r w:rsidR="00AD3069" w:rsidRPr="00170EE1">
        <w:t>is</w:t>
      </w:r>
      <w:r w:rsidR="007F14BA" w:rsidRPr="00170EE1">
        <w:t xml:space="preserve"> sought</w:t>
      </w:r>
      <w:r w:rsidR="00AD3069" w:rsidRPr="00170EE1">
        <w:t xml:space="preserve">, the reality is that </w:t>
      </w:r>
      <w:r w:rsidR="00921288" w:rsidRPr="00170EE1">
        <w:t xml:space="preserve">many of </w:t>
      </w:r>
      <w:r w:rsidR="00B8427A" w:rsidRPr="00170EE1">
        <w:t>newly diagnosed</w:t>
      </w:r>
      <w:r w:rsidR="001509DC" w:rsidRPr="00170EE1">
        <w:t xml:space="preserve"> people</w:t>
      </w:r>
      <w:r w:rsidR="00B8427A" w:rsidRPr="00170EE1">
        <w:t xml:space="preserve"> will </w:t>
      </w:r>
      <w:r w:rsidR="00CD1B15" w:rsidRPr="00170EE1">
        <w:t>experience</w:t>
      </w:r>
      <w:r w:rsidR="000B347F" w:rsidRPr="00170EE1">
        <w:t xml:space="preserve"> </w:t>
      </w:r>
      <w:r w:rsidR="005C5DA4" w:rsidRPr="00170EE1">
        <w:t>social</w:t>
      </w:r>
      <w:r w:rsidR="00921288" w:rsidRPr="00170EE1">
        <w:t xml:space="preserve"> </w:t>
      </w:r>
      <w:r w:rsidR="00B8427A" w:rsidRPr="00170EE1">
        <w:t>isolation</w:t>
      </w:r>
      <w:r w:rsidR="00F84123" w:rsidRPr="00170EE1">
        <w:t xml:space="preserve"> with loss of</w:t>
      </w:r>
      <w:r w:rsidR="00921288" w:rsidRPr="00170EE1">
        <w:t xml:space="preserve"> contact with</w:t>
      </w:r>
      <w:r w:rsidR="00F84123" w:rsidRPr="00170EE1">
        <w:t xml:space="preserve"> friends</w:t>
      </w:r>
      <w:r w:rsidR="005C5DA4" w:rsidRPr="00170EE1">
        <w:t xml:space="preserve"> and work</w:t>
      </w:r>
      <w:r w:rsidR="00D8729E" w:rsidRPr="00170EE1">
        <w:t>, although they may</w:t>
      </w:r>
      <w:r w:rsidR="00B8427A" w:rsidRPr="00170EE1">
        <w:t xml:space="preserve"> </w:t>
      </w:r>
      <w:r w:rsidR="00293D6B" w:rsidRPr="00170EE1">
        <w:t xml:space="preserve">build </w:t>
      </w:r>
      <w:r w:rsidR="007B3A1B" w:rsidRPr="00170EE1">
        <w:t xml:space="preserve">more </w:t>
      </w:r>
      <w:r w:rsidR="000B347F" w:rsidRPr="00170EE1">
        <w:t>supportive</w:t>
      </w:r>
      <w:r w:rsidR="00602E5D" w:rsidRPr="00170EE1">
        <w:t xml:space="preserve"> and understanding</w:t>
      </w:r>
      <w:r w:rsidR="00B8427A" w:rsidRPr="00170EE1">
        <w:t xml:space="preserve"> </w:t>
      </w:r>
      <w:r w:rsidR="00962D13" w:rsidRPr="00170EE1">
        <w:t xml:space="preserve">social </w:t>
      </w:r>
      <w:r w:rsidR="00B8427A" w:rsidRPr="00170EE1">
        <w:t>network</w:t>
      </w:r>
      <w:r w:rsidR="00E36232" w:rsidRPr="00170EE1">
        <w:t>s</w:t>
      </w:r>
      <w:r w:rsidR="00D8729E" w:rsidRPr="00170EE1">
        <w:t xml:space="preserve"> in time</w:t>
      </w:r>
      <w:r w:rsidR="005C5DA4" w:rsidRPr="00170EE1">
        <w:t xml:space="preserve"> </w:t>
      </w:r>
      <w:r w:rsidR="00A9665D" w:rsidRPr="00170EE1">
        <w:t>(</w:t>
      </w:r>
      <w:r w:rsidR="00F84123" w:rsidRPr="00170EE1">
        <w:t xml:space="preserve">e.g. </w:t>
      </w:r>
      <w:r w:rsidR="001509DC" w:rsidRPr="00170EE1">
        <w:t xml:space="preserve">via </w:t>
      </w:r>
      <w:r w:rsidR="00F84123" w:rsidRPr="00170EE1">
        <w:t>peers who themselves</w:t>
      </w:r>
      <w:r w:rsidR="00962D13" w:rsidRPr="00170EE1">
        <w:t xml:space="preserve"> </w:t>
      </w:r>
      <w:r w:rsidR="00602E5D" w:rsidRPr="00170EE1">
        <w:t>have</w:t>
      </w:r>
      <w:r w:rsidR="00B8427A" w:rsidRPr="00170EE1">
        <w:t xml:space="preserve"> exp</w:t>
      </w:r>
      <w:r w:rsidR="000B347F" w:rsidRPr="00170EE1">
        <w:t>erienced CFS/ME</w:t>
      </w:r>
      <w:r w:rsidR="00A9665D" w:rsidRPr="00170EE1">
        <w:t>)</w:t>
      </w:r>
      <w:r w:rsidR="000B347F" w:rsidRPr="00170EE1">
        <w:t xml:space="preserve">. </w:t>
      </w:r>
      <w:r w:rsidR="000E6B08" w:rsidRPr="00170EE1">
        <w:t xml:space="preserve">People’s identities </w:t>
      </w:r>
      <w:r w:rsidR="00B97753" w:rsidRPr="00170EE1">
        <w:t xml:space="preserve">also undergo transitions </w:t>
      </w:r>
      <w:r w:rsidR="0062005F" w:rsidRPr="00170EE1">
        <w:t>as they lose previous work and social roles</w:t>
      </w:r>
      <w:r w:rsidR="00B13679" w:rsidRPr="00170EE1">
        <w:t xml:space="preserve"> that are not initially replaced</w:t>
      </w:r>
      <w:r w:rsidR="0062005F" w:rsidRPr="00170EE1">
        <w:t xml:space="preserve">, </w:t>
      </w:r>
      <w:r w:rsidR="00B13679" w:rsidRPr="00170EE1">
        <w:t>they</w:t>
      </w:r>
      <w:r w:rsidR="00FB7318" w:rsidRPr="00170EE1">
        <w:t xml:space="preserve"> may</w:t>
      </w:r>
      <w:r w:rsidR="00B13679" w:rsidRPr="00170EE1">
        <w:t xml:space="preserve"> even</w:t>
      </w:r>
      <w:r w:rsidR="00FB7318" w:rsidRPr="00170EE1">
        <w:t xml:space="preserve"> come to feel like a “non-person”</w:t>
      </w:r>
      <w:r w:rsidR="00B13679" w:rsidRPr="00170EE1">
        <w:t>.</w:t>
      </w:r>
      <w:r w:rsidR="00FB7318" w:rsidRPr="00170EE1">
        <w:t xml:space="preserve"> </w:t>
      </w:r>
      <w:r w:rsidR="00B13679" w:rsidRPr="00170EE1">
        <w:t>They may</w:t>
      </w:r>
      <w:r w:rsidR="0062005F" w:rsidRPr="00170EE1">
        <w:t xml:space="preserve"> have to</w:t>
      </w:r>
      <w:r w:rsidR="00BE0205" w:rsidRPr="00170EE1">
        <w:t xml:space="preserve"> grieve for </w:t>
      </w:r>
      <w:r w:rsidR="004811F2" w:rsidRPr="00170EE1">
        <w:t>the “death” of their former self</w:t>
      </w:r>
      <w:r w:rsidR="00FB7318" w:rsidRPr="00170EE1">
        <w:t xml:space="preserve"> that once </w:t>
      </w:r>
      <w:r w:rsidR="00D900B6" w:rsidRPr="00170EE1">
        <w:t xml:space="preserve">emerged from (or was supported by) </w:t>
      </w:r>
      <w:r w:rsidR="00B13679" w:rsidRPr="00170EE1">
        <w:t>previous</w:t>
      </w:r>
      <w:r w:rsidR="00FB7318" w:rsidRPr="00170EE1">
        <w:t xml:space="preserve"> </w:t>
      </w:r>
      <w:r w:rsidR="003B49F5" w:rsidRPr="00170EE1">
        <w:t>affiliations</w:t>
      </w:r>
      <w:r w:rsidR="00FB7318" w:rsidRPr="00170EE1">
        <w:t>. However, new</w:t>
      </w:r>
      <w:r w:rsidR="00D900B6" w:rsidRPr="00170EE1">
        <w:t xml:space="preserve"> supportive</w:t>
      </w:r>
      <w:r w:rsidR="00FB7318" w:rsidRPr="00170EE1">
        <w:t xml:space="preserve"> </w:t>
      </w:r>
      <w:r w:rsidR="005C5DA4" w:rsidRPr="00170EE1">
        <w:t xml:space="preserve">and validating </w:t>
      </w:r>
      <w:r w:rsidR="00FB7318" w:rsidRPr="00170EE1">
        <w:t xml:space="preserve">networks can </w:t>
      </w:r>
      <w:r w:rsidR="00DF30FA" w:rsidRPr="00170EE1">
        <w:t>be established</w:t>
      </w:r>
      <w:r w:rsidR="007F293D" w:rsidRPr="00170EE1">
        <w:t xml:space="preserve"> </w:t>
      </w:r>
      <w:r w:rsidR="00FB7318" w:rsidRPr="00170EE1">
        <w:t>(</w:t>
      </w:r>
      <w:r w:rsidR="00293D6B" w:rsidRPr="00170EE1">
        <w:t xml:space="preserve">e.g. </w:t>
      </w:r>
      <w:r w:rsidR="003B49F5" w:rsidRPr="00170EE1">
        <w:t>“</w:t>
      </w:r>
      <w:r w:rsidR="00DC4E67" w:rsidRPr="00170EE1">
        <w:t>it wasn’t all in my head</w:t>
      </w:r>
      <w:r w:rsidR="003B49F5" w:rsidRPr="00170EE1">
        <w:t>”</w:t>
      </w:r>
      <w:r w:rsidR="00FB7318" w:rsidRPr="00170EE1">
        <w:t>)</w:t>
      </w:r>
      <w:r w:rsidR="000C1717" w:rsidRPr="00170EE1">
        <w:t xml:space="preserve"> (Broughton et al., 2017, </w:t>
      </w:r>
      <w:r w:rsidR="001C3C3D" w:rsidRPr="00170EE1">
        <w:t xml:space="preserve">participant, </w:t>
      </w:r>
      <w:r w:rsidR="000C1717" w:rsidRPr="00170EE1">
        <w:t>p. 6)</w:t>
      </w:r>
      <w:r w:rsidR="001509DC" w:rsidRPr="00170EE1">
        <w:t>.</w:t>
      </w:r>
      <w:r w:rsidR="004D2414" w:rsidRPr="00170EE1">
        <w:t xml:space="preserve"> </w:t>
      </w:r>
      <w:r w:rsidR="001509DC" w:rsidRPr="00170EE1">
        <w:t>Here, better coping can be explored</w:t>
      </w:r>
      <w:r w:rsidR="00D900B6" w:rsidRPr="00170EE1">
        <w:t xml:space="preserve"> </w:t>
      </w:r>
      <w:r w:rsidR="00FB7318" w:rsidRPr="00170EE1">
        <w:t>(e.g. not over-</w:t>
      </w:r>
      <w:r w:rsidR="004811F2" w:rsidRPr="00170EE1">
        <w:t>identify</w:t>
      </w:r>
      <w:r w:rsidR="00FB7318" w:rsidRPr="00170EE1">
        <w:t>ing</w:t>
      </w:r>
      <w:r w:rsidR="004811F2" w:rsidRPr="00170EE1">
        <w:t xml:space="preserve"> with</w:t>
      </w:r>
      <w:r w:rsidR="00EA58D9" w:rsidRPr="00170EE1">
        <w:t xml:space="preserve"> </w:t>
      </w:r>
      <w:r w:rsidR="00DF30FA" w:rsidRPr="00170EE1">
        <w:t>the condition</w:t>
      </w:r>
      <w:r w:rsidR="00FB7318" w:rsidRPr="00170EE1">
        <w:t>); and a new valued identity</w:t>
      </w:r>
      <w:r w:rsidR="00D900B6" w:rsidRPr="00170EE1">
        <w:t xml:space="preserve"> </w:t>
      </w:r>
      <w:r w:rsidR="001509DC" w:rsidRPr="00170EE1">
        <w:t>may</w:t>
      </w:r>
      <w:r w:rsidR="00B13679" w:rsidRPr="00170EE1">
        <w:t xml:space="preserve"> emerge</w:t>
      </w:r>
      <w:r w:rsidR="00FB7318" w:rsidRPr="00170EE1">
        <w:t xml:space="preserve"> (e.g. </w:t>
      </w:r>
      <w:r w:rsidR="004B5BC7" w:rsidRPr="00170EE1">
        <w:t>as someone who can help others with CFS/ME)</w:t>
      </w:r>
      <w:r w:rsidR="007F293D" w:rsidRPr="00170EE1">
        <w:t>.</w:t>
      </w:r>
    </w:p>
    <w:p w14:paraId="4C7720A8" w14:textId="7323DACF" w:rsidR="00433CF0" w:rsidRPr="00170EE1" w:rsidRDefault="00433CF0" w:rsidP="00492752">
      <w:pPr>
        <w:spacing w:line="480" w:lineRule="auto"/>
        <w:ind w:firstLine="720"/>
      </w:pPr>
      <w:r w:rsidRPr="00170EE1">
        <w:t xml:space="preserve">The involvement of the </w:t>
      </w:r>
      <w:r w:rsidR="00EA33F1" w:rsidRPr="00170EE1">
        <w:t>PAG</w:t>
      </w:r>
      <w:r w:rsidRPr="00170EE1">
        <w:t xml:space="preserve"> in the process of designing and conducting the meta-ethnography added a </w:t>
      </w:r>
      <w:r w:rsidR="005C5DA4" w:rsidRPr="00170EE1">
        <w:t xml:space="preserve">crucial </w:t>
      </w:r>
      <w:r w:rsidRPr="00170EE1">
        <w:t xml:space="preserve">dimension to </w:t>
      </w:r>
      <w:r w:rsidR="005C5DA4" w:rsidRPr="00170EE1">
        <w:t xml:space="preserve">our </w:t>
      </w:r>
      <w:r w:rsidRPr="00170EE1">
        <w:t xml:space="preserve">work. </w:t>
      </w:r>
      <w:r w:rsidR="003B49F5" w:rsidRPr="00170EE1">
        <w:t>The</w:t>
      </w:r>
      <w:r w:rsidRPr="00170EE1">
        <w:t xml:space="preserve"> scope of the concept ‘support’ was extended based on discussions with the group. This both increased the validity (and scope) of our interpretation of support and, correspondingly, the number of qualitative studies that therefore might contribute to the synthesis. </w:t>
      </w:r>
      <w:r w:rsidR="005C5DA4" w:rsidRPr="00170EE1">
        <w:t xml:space="preserve">Nevertheless, a broad approach was requested by the PAG. </w:t>
      </w:r>
      <w:r w:rsidRPr="00170EE1">
        <w:t xml:space="preserve">The meeting at which the participants used our key concepts to tell their own stories was particularly insightful and valuable; in some cases concepts were </w:t>
      </w:r>
      <w:r w:rsidR="005C5DA4" w:rsidRPr="00170EE1">
        <w:t xml:space="preserve">prioritised </w:t>
      </w:r>
      <w:r w:rsidRPr="00170EE1">
        <w:t>based on relevance, referred to in a chronological order</w:t>
      </w:r>
      <w:r w:rsidR="005C5DA4" w:rsidRPr="00170EE1">
        <w:t>,</w:t>
      </w:r>
      <w:r w:rsidRPr="00170EE1">
        <w:t xml:space="preserve"> or organised into categories to reflect different aspects of the person’s experiences. Overall, this </w:t>
      </w:r>
      <w:r w:rsidR="003B49F5" w:rsidRPr="00170EE1">
        <w:t>process helped to</w:t>
      </w:r>
      <w:r w:rsidRPr="00170EE1">
        <w:t xml:space="preserve"> </w:t>
      </w:r>
      <w:r w:rsidR="003B49F5" w:rsidRPr="00170EE1">
        <w:t>emphasise</w:t>
      </w:r>
      <w:r w:rsidRPr="00170EE1">
        <w:t xml:space="preserve"> </w:t>
      </w:r>
      <w:r w:rsidR="003B49F5" w:rsidRPr="00170EE1">
        <w:t>which</w:t>
      </w:r>
      <w:r w:rsidRPr="00170EE1">
        <w:t xml:space="preserve"> interpretation</w:t>
      </w:r>
      <w:r w:rsidR="003B49F5" w:rsidRPr="00170EE1">
        <w:t>s</w:t>
      </w:r>
      <w:r w:rsidRPr="00170EE1">
        <w:t xml:space="preserve"> </w:t>
      </w:r>
      <w:r w:rsidR="003B49F5" w:rsidRPr="00170EE1">
        <w:t>to prioritise</w:t>
      </w:r>
      <w:r w:rsidRPr="00170EE1">
        <w:t>.</w:t>
      </w:r>
    </w:p>
    <w:p w14:paraId="240D7A0D" w14:textId="79696A2B" w:rsidR="009E4785" w:rsidRPr="00170EE1" w:rsidRDefault="009E4785" w:rsidP="009E4785">
      <w:pPr>
        <w:spacing w:line="480" w:lineRule="auto"/>
        <w:rPr>
          <w:b/>
          <w:bCs/>
        </w:rPr>
      </w:pPr>
      <w:r w:rsidRPr="00170EE1">
        <w:rPr>
          <w:b/>
          <w:bCs/>
        </w:rPr>
        <w:t>Limitations</w:t>
      </w:r>
    </w:p>
    <w:p w14:paraId="61315C9D" w14:textId="6999F4F5" w:rsidR="00BE2A98" w:rsidRPr="00170EE1" w:rsidRDefault="009E4785">
      <w:pPr>
        <w:spacing w:line="480" w:lineRule="auto"/>
        <w:rPr>
          <w:bCs/>
          <w:iCs/>
          <w:color w:val="000000" w:themeColor="text1"/>
        </w:rPr>
      </w:pPr>
      <w:r w:rsidRPr="00170EE1">
        <w:rPr>
          <w:color w:val="000000" w:themeColor="text1"/>
        </w:rPr>
        <w:t>Although we examine</w:t>
      </w:r>
      <w:r w:rsidR="00867CAF" w:rsidRPr="00170EE1">
        <w:rPr>
          <w:color w:val="000000" w:themeColor="text1"/>
        </w:rPr>
        <w:t>d</w:t>
      </w:r>
      <w:r w:rsidRPr="00170EE1">
        <w:rPr>
          <w:color w:val="000000" w:themeColor="text1"/>
        </w:rPr>
        <w:t xml:space="preserve"> beliefs and perspectives of service user participants in relation to others, relationships </w:t>
      </w:r>
      <w:r w:rsidR="002E6805" w:rsidRPr="00170EE1">
        <w:rPr>
          <w:color w:val="000000" w:themeColor="text1"/>
        </w:rPr>
        <w:t>can</w:t>
      </w:r>
      <w:r w:rsidR="00BE2A98" w:rsidRPr="00170EE1">
        <w:rPr>
          <w:color w:val="000000" w:themeColor="text1"/>
        </w:rPr>
        <w:t>not</w:t>
      </w:r>
      <w:r w:rsidR="002E6805" w:rsidRPr="00170EE1">
        <w:rPr>
          <w:color w:val="000000" w:themeColor="text1"/>
        </w:rPr>
        <w:t xml:space="preserve"> be</w:t>
      </w:r>
      <w:r w:rsidR="00BE2A98" w:rsidRPr="00170EE1">
        <w:rPr>
          <w:color w:val="000000" w:themeColor="text1"/>
        </w:rPr>
        <w:t xml:space="preserve"> fully explained by the views of one </w:t>
      </w:r>
      <w:r w:rsidR="002E6805" w:rsidRPr="00170EE1">
        <w:rPr>
          <w:color w:val="000000" w:themeColor="text1"/>
        </w:rPr>
        <w:t>side</w:t>
      </w:r>
      <w:r w:rsidRPr="00170EE1">
        <w:rPr>
          <w:color w:val="000000" w:themeColor="text1"/>
        </w:rPr>
        <w:t xml:space="preserve">. </w:t>
      </w:r>
      <w:r w:rsidR="00651E51" w:rsidRPr="00170EE1">
        <w:rPr>
          <w:color w:val="000000" w:themeColor="text1"/>
        </w:rPr>
        <w:t>While beyond the scope of this meta-ethnography (as too many papers would have been retrieved to do the analysis justice)</w:t>
      </w:r>
      <w:r w:rsidR="00867CAF" w:rsidRPr="00170EE1">
        <w:rPr>
          <w:color w:val="000000" w:themeColor="text1"/>
        </w:rPr>
        <w:t>,</w:t>
      </w:r>
      <w:r w:rsidR="00651E51" w:rsidRPr="00170EE1">
        <w:rPr>
          <w:color w:val="000000" w:themeColor="text1"/>
        </w:rPr>
        <w:t xml:space="preserve"> </w:t>
      </w:r>
      <w:r w:rsidR="00867CAF" w:rsidRPr="00170EE1">
        <w:rPr>
          <w:color w:val="000000" w:themeColor="text1"/>
        </w:rPr>
        <w:t>a</w:t>
      </w:r>
      <w:r w:rsidRPr="00170EE1">
        <w:rPr>
          <w:color w:val="000000" w:themeColor="text1"/>
        </w:rPr>
        <w:t xml:space="preserve"> future </w:t>
      </w:r>
      <w:r w:rsidR="006869F3" w:rsidRPr="00170EE1">
        <w:rPr>
          <w:color w:val="000000" w:themeColor="text1"/>
        </w:rPr>
        <w:t>relational analysis from</w:t>
      </w:r>
      <w:r w:rsidRPr="00170EE1">
        <w:rPr>
          <w:color w:val="000000" w:themeColor="text1"/>
        </w:rPr>
        <w:t xml:space="preserve"> the perspectives of healthcare professionals and other carers</w:t>
      </w:r>
      <w:r w:rsidR="00867CAF" w:rsidRPr="00170EE1">
        <w:rPr>
          <w:color w:val="000000" w:themeColor="text1"/>
        </w:rPr>
        <w:t xml:space="preserve"> </w:t>
      </w:r>
      <w:r w:rsidR="00994D2F" w:rsidRPr="00170EE1">
        <w:rPr>
          <w:color w:val="000000" w:themeColor="text1"/>
        </w:rPr>
        <w:t>is important</w:t>
      </w:r>
      <w:r w:rsidR="00BE2A98" w:rsidRPr="00170EE1">
        <w:rPr>
          <w:color w:val="000000" w:themeColor="text1"/>
        </w:rPr>
        <w:t>.</w:t>
      </w:r>
      <w:r w:rsidR="00867CAF" w:rsidRPr="00170EE1">
        <w:rPr>
          <w:rFonts w:eastAsiaTheme="minorHAnsi"/>
          <w:color w:val="000000" w:themeColor="text1"/>
          <w:lang w:eastAsia="en-US"/>
        </w:rPr>
        <w:t xml:space="preserve"> </w:t>
      </w:r>
      <w:r w:rsidR="00252DB4" w:rsidRPr="00170EE1">
        <w:rPr>
          <w:color w:val="000000" w:themeColor="text1"/>
        </w:rPr>
        <w:t xml:space="preserve">Additionally, we excluded papers written in a non-English language. </w:t>
      </w:r>
      <w:r w:rsidR="00252DB4" w:rsidRPr="00170EE1">
        <w:rPr>
          <w:bCs/>
          <w:color w:val="000000" w:themeColor="text1"/>
        </w:rPr>
        <w:t>While we initially planned to identify studies in languages other than English, we determined that translation may affect the original interpretation of the findings. We also realised that to fully assess relevance of studies, they would require translation, and this was not feasible within the resources of our study. While this is a limitation, the studies we included represented views of patients from a number of countries with widely varying health care systems (Australia, Canada, Belgium, Norway, UK, USA). Ethnicity was not reported in the majority of studies, but a range of eth</w:t>
      </w:r>
      <w:r w:rsidR="00EB239F" w:rsidRPr="00170EE1">
        <w:rPr>
          <w:bCs/>
          <w:color w:val="000000" w:themeColor="text1"/>
        </w:rPr>
        <w:t>n</w:t>
      </w:r>
      <w:r w:rsidR="00252DB4" w:rsidRPr="00170EE1">
        <w:rPr>
          <w:bCs/>
          <w:color w:val="000000" w:themeColor="text1"/>
        </w:rPr>
        <w:t>ic groups were represented in the studies, and the potential impact of ethnicity on support did arise as a component of the key concept ‘equity in support’</w:t>
      </w:r>
      <w:r w:rsidR="00EB239F" w:rsidRPr="00170EE1">
        <w:rPr>
          <w:bCs/>
          <w:color w:val="000000" w:themeColor="text1"/>
        </w:rPr>
        <w:t xml:space="preserve"> (see Table 2)</w:t>
      </w:r>
      <w:r w:rsidR="00252DB4" w:rsidRPr="00170EE1">
        <w:rPr>
          <w:bCs/>
          <w:color w:val="000000" w:themeColor="text1"/>
        </w:rPr>
        <w:t>.</w:t>
      </w:r>
      <w:r w:rsidR="00252DB4" w:rsidRPr="00170EE1">
        <w:rPr>
          <w:color w:val="000000" w:themeColor="text1"/>
        </w:rPr>
        <w:t xml:space="preserve"> However, including additional, foreign language papers might potentially revealed culturally mediated CFS/ME perspectives we have not considered in this review, thus influencing the overall interpretation of findings.</w:t>
      </w:r>
      <w:r w:rsidR="00252DB4" w:rsidRPr="00170EE1">
        <w:rPr>
          <w:i/>
          <w:iCs/>
          <w:color w:val="000000" w:themeColor="text1"/>
        </w:rPr>
        <w:t xml:space="preserve"> </w:t>
      </w:r>
      <w:r w:rsidR="007177F5" w:rsidRPr="00170EE1">
        <w:rPr>
          <w:color w:val="000000" w:themeColor="text1"/>
        </w:rPr>
        <w:t xml:space="preserve">Similarly, we did not carry out extensive searching of the grey literature </w:t>
      </w:r>
      <w:r w:rsidR="001C3C3D" w:rsidRPr="00170EE1">
        <w:rPr>
          <w:color w:val="000000" w:themeColor="text1"/>
        </w:rPr>
        <w:t>nor included</w:t>
      </w:r>
      <w:r w:rsidR="00EB239F" w:rsidRPr="00170EE1">
        <w:rPr>
          <w:color w:val="000000" w:themeColor="text1"/>
        </w:rPr>
        <w:t xml:space="preserve"> theses</w:t>
      </w:r>
      <w:r w:rsidR="007177F5" w:rsidRPr="00170EE1">
        <w:rPr>
          <w:color w:val="000000" w:themeColor="text1"/>
        </w:rPr>
        <w:t xml:space="preserve"> which may also have revealed </w:t>
      </w:r>
      <w:r w:rsidR="005D2B68" w:rsidRPr="00170EE1">
        <w:rPr>
          <w:color w:val="000000" w:themeColor="text1"/>
        </w:rPr>
        <w:t>additional</w:t>
      </w:r>
      <w:r w:rsidR="007177F5" w:rsidRPr="00170EE1">
        <w:rPr>
          <w:color w:val="000000" w:themeColor="text1"/>
        </w:rPr>
        <w:t xml:space="preserve"> insights.</w:t>
      </w:r>
      <w:r w:rsidR="005D2B68" w:rsidRPr="00170EE1">
        <w:rPr>
          <w:color w:val="000000" w:themeColor="text1"/>
        </w:rPr>
        <w:t xml:space="preserve"> </w:t>
      </w:r>
      <w:r w:rsidR="005D2B68" w:rsidRPr="00170EE1">
        <w:rPr>
          <w:bCs/>
          <w:iCs/>
          <w:color w:val="000000" w:themeColor="text1"/>
        </w:rPr>
        <w:t xml:space="preserve">While the aim was for a comprehensive search for relevant literature, the large number of citations retrieved meant that </w:t>
      </w:r>
      <w:r w:rsidR="00BE2A98" w:rsidRPr="00170EE1">
        <w:rPr>
          <w:bCs/>
          <w:iCs/>
          <w:color w:val="000000" w:themeColor="text1"/>
        </w:rPr>
        <w:t>including</w:t>
      </w:r>
      <w:r w:rsidR="005D2B68" w:rsidRPr="00170EE1">
        <w:rPr>
          <w:bCs/>
          <w:iCs/>
          <w:color w:val="000000" w:themeColor="text1"/>
        </w:rPr>
        <w:t xml:space="preserve"> further studies through extensive searches of the grey literature was not feasible</w:t>
      </w:r>
      <w:r w:rsidR="001C3C3D" w:rsidRPr="00170EE1">
        <w:rPr>
          <w:bCs/>
          <w:iCs/>
          <w:color w:val="000000" w:themeColor="text1"/>
        </w:rPr>
        <w:t>.</w:t>
      </w:r>
      <w:r w:rsidR="005D2B68" w:rsidRPr="00170EE1">
        <w:rPr>
          <w:bCs/>
          <w:iCs/>
          <w:color w:val="000000" w:themeColor="text1"/>
        </w:rPr>
        <w:t xml:space="preserve"> </w:t>
      </w:r>
    </w:p>
    <w:p w14:paraId="3884F260" w14:textId="7F8CC64C" w:rsidR="00BD537A" w:rsidRPr="00170EE1" w:rsidRDefault="00CA0803" w:rsidP="00E8199E">
      <w:pPr>
        <w:spacing w:line="480" w:lineRule="auto"/>
        <w:ind w:firstLine="720"/>
        <w:rPr>
          <w:bCs/>
          <w:iCs/>
          <w:color w:val="000000" w:themeColor="text1"/>
        </w:rPr>
      </w:pPr>
      <w:r w:rsidRPr="00170EE1">
        <w:rPr>
          <w:bCs/>
          <w:iCs/>
          <w:color w:val="000000" w:themeColor="text1"/>
        </w:rPr>
        <w:t>With the large number of diverse studies</w:t>
      </w:r>
      <w:r w:rsidR="00BE2A98" w:rsidRPr="00170EE1">
        <w:rPr>
          <w:bCs/>
          <w:iCs/>
          <w:color w:val="000000" w:themeColor="text1"/>
        </w:rPr>
        <w:t xml:space="preserve"> included</w:t>
      </w:r>
      <w:r w:rsidRPr="00170EE1">
        <w:rPr>
          <w:bCs/>
          <w:iCs/>
          <w:color w:val="000000" w:themeColor="text1"/>
        </w:rPr>
        <w:t xml:space="preserve">, we could have carried out a number of different sensitivity analyses. </w:t>
      </w:r>
      <w:r w:rsidR="00BE2A98" w:rsidRPr="00170EE1">
        <w:rPr>
          <w:bCs/>
          <w:iCs/>
          <w:color w:val="000000" w:themeColor="text1"/>
        </w:rPr>
        <w:t>However, we</w:t>
      </w:r>
      <w:r w:rsidRPr="00170EE1">
        <w:rPr>
          <w:bCs/>
          <w:iCs/>
          <w:color w:val="000000" w:themeColor="text1"/>
        </w:rPr>
        <w:t xml:space="preserve"> focused on comparing findings over time, as well as the effect of the quality of the studies. We also focused on the patients’ perspectives</w:t>
      </w:r>
      <w:r w:rsidR="00BE2A98" w:rsidRPr="00170EE1">
        <w:rPr>
          <w:bCs/>
          <w:iCs/>
          <w:color w:val="000000" w:themeColor="text1"/>
        </w:rPr>
        <w:t>,</w:t>
      </w:r>
      <w:r w:rsidRPr="00170EE1">
        <w:rPr>
          <w:bCs/>
          <w:iCs/>
          <w:color w:val="000000" w:themeColor="text1"/>
        </w:rPr>
        <w:t xml:space="preserve"> and </w:t>
      </w:r>
      <w:r w:rsidR="00BE2A98" w:rsidRPr="00170EE1">
        <w:rPr>
          <w:bCs/>
          <w:iCs/>
          <w:color w:val="000000" w:themeColor="text1"/>
        </w:rPr>
        <w:t xml:space="preserve">we </w:t>
      </w:r>
      <w:r w:rsidRPr="00170EE1">
        <w:rPr>
          <w:bCs/>
          <w:iCs/>
          <w:color w:val="000000" w:themeColor="text1"/>
        </w:rPr>
        <w:t xml:space="preserve">did not extract findings related to other </w:t>
      </w:r>
      <w:r w:rsidR="00BE2A98" w:rsidRPr="00170EE1">
        <w:rPr>
          <w:bCs/>
          <w:iCs/>
          <w:color w:val="000000" w:themeColor="text1"/>
        </w:rPr>
        <w:t xml:space="preserve">categories of </w:t>
      </w:r>
      <w:r w:rsidRPr="00170EE1">
        <w:rPr>
          <w:bCs/>
          <w:iCs/>
          <w:color w:val="000000" w:themeColor="text1"/>
        </w:rPr>
        <w:t xml:space="preserve">participant. </w:t>
      </w:r>
      <w:r w:rsidR="001C3C3D" w:rsidRPr="00170EE1">
        <w:rPr>
          <w:bCs/>
          <w:iCs/>
          <w:color w:val="000000" w:themeColor="text1"/>
        </w:rPr>
        <w:t xml:space="preserve">Severity of the condition was raised by patients as an issue and was an aspect we considered during the analysis. </w:t>
      </w:r>
      <w:r w:rsidRPr="00170EE1">
        <w:rPr>
          <w:bCs/>
          <w:iCs/>
          <w:color w:val="000000" w:themeColor="text1"/>
        </w:rPr>
        <w:t>We did not carry out an analysis on the sources of recruitment of patients</w:t>
      </w:r>
      <w:r w:rsidR="009F24DD" w:rsidRPr="00170EE1">
        <w:rPr>
          <w:bCs/>
          <w:iCs/>
          <w:color w:val="000000" w:themeColor="text1"/>
        </w:rPr>
        <w:t xml:space="preserve">, </w:t>
      </w:r>
      <w:r w:rsidRPr="00170EE1">
        <w:rPr>
          <w:bCs/>
          <w:iCs/>
          <w:color w:val="000000" w:themeColor="text1"/>
        </w:rPr>
        <w:t>or investigate in detail the extent of any variation in definitions</w:t>
      </w:r>
      <w:r w:rsidR="009F69E6" w:rsidRPr="00170EE1">
        <w:rPr>
          <w:bCs/>
          <w:iCs/>
          <w:color w:val="000000" w:themeColor="text1"/>
        </w:rPr>
        <w:t xml:space="preserve"> of CFS/ME</w:t>
      </w:r>
      <w:r w:rsidRPr="00170EE1">
        <w:rPr>
          <w:bCs/>
          <w:iCs/>
          <w:color w:val="000000" w:themeColor="text1"/>
        </w:rPr>
        <w:t xml:space="preserve">. However, these elements are presented in the Table of Characteristics (Table 1), and </w:t>
      </w:r>
      <w:r w:rsidR="00BE2A98" w:rsidRPr="00170EE1">
        <w:rPr>
          <w:bCs/>
          <w:iCs/>
          <w:color w:val="000000" w:themeColor="text1"/>
        </w:rPr>
        <w:t>might usefully be the</w:t>
      </w:r>
      <w:r w:rsidRPr="00170EE1">
        <w:rPr>
          <w:bCs/>
          <w:iCs/>
          <w:color w:val="000000" w:themeColor="text1"/>
        </w:rPr>
        <w:t xml:space="preserve"> focus of future studies.</w:t>
      </w:r>
      <w:r w:rsidR="00434E2E" w:rsidRPr="00170EE1">
        <w:rPr>
          <w:bCs/>
          <w:iCs/>
          <w:color w:val="000000" w:themeColor="text1"/>
        </w:rPr>
        <w:t xml:space="preserve"> Finally, </w:t>
      </w:r>
      <w:r w:rsidR="00453D3A" w:rsidRPr="00170EE1">
        <w:rPr>
          <w:color w:val="000000" w:themeColor="text1"/>
        </w:rPr>
        <w:t xml:space="preserve">the focus of this meta-ethnography was on support, and support needs, rather than participants' illness beliefs, although this is an important dimension of the CFS/ME experience, and the attitude of others’ towards people symptoms was mentioned within the PAG. Attitudes of </w:t>
      </w:r>
      <w:r w:rsidR="009F24DD" w:rsidRPr="00170EE1">
        <w:rPr>
          <w:color w:val="000000" w:themeColor="text1"/>
        </w:rPr>
        <w:t xml:space="preserve">- </w:t>
      </w:r>
      <w:r w:rsidR="00453D3A" w:rsidRPr="00170EE1">
        <w:rPr>
          <w:color w:val="000000" w:themeColor="text1"/>
        </w:rPr>
        <w:t>and support from</w:t>
      </w:r>
      <w:r w:rsidR="009F24DD" w:rsidRPr="00170EE1">
        <w:rPr>
          <w:color w:val="000000" w:themeColor="text1"/>
        </w:rPr>
        <w:t xml:space="preserve"> -</w:t>
      </w:r>
      <w:r w:rsidR="00453D3A" w:rsidRPr="00170EE1">
        <w:rPr>
          <w:color w:val="000000" w:themeColor="text1"/>
        </w:rPr>
        <w:t xml:space="preserve"> others is included in our model.</w:t>
      </w:r>
      <w:r w:rsidR="00434E2E" w:rsidRPr="00170EE1">
        <w:rPr>
          <w:bCs/>
          <w:color w:val="000000" w:themeColor="text1"/>
        </w:rPr>
        <w:t xml:space="preserve"> </w:t>
      </w:r>
      <w:r w:rsidR="00434E2E" w:rsidRPr="00170EE1">
        <w:rPr>
          <w:bCs/>
          <w:color w:val="000000"/>
        </w:rPr>
        <w:t xml:space="preserve">Further qualitative investigation (either by meta-synthesis or </w:t>
      </w:r>
      <w:r w:rsidR="00527A5C" w:rsidRPr="00170EE1">
        <w:rPr>
          <w:bCs/>
          <w:color w:val="000000"/>
        </w:rPr>
        <w:t>primary data generation</w:t>
      </w:r>
      <w:r w:rsidR="00434E2E" w:rsidRPr="00170EE1">
        <w:rPr>
          <w:bCs/>
          <w:color w:val="000000"/>
        </w:rPr>
        <w:t>) may provide more in-depth understanding on how beliefs influence and interact with perceived support needs.</w:t>
      </w:r>
    </w:p>
    <w:p w14:paraId="2F1A320E" w14:textId="0BDDB305" w:rsidR="00A42B4F" w:rsidRPr="00170EE1" w:rsidRDefault="001B0431">
      <w:pPr>
        <w:spacing w:line="480" w:lineRule="auto"/>
        <w:rPr>
          <w:b/>
        </w:rPr>
      </w:pPr>
      <w:r w:rsidRPr="00170EE1">
        <w:rPr>
          <w:b/>
        </w:rPr>
        <w:t>Conclusion</w:t>
      </w:r>
    </w:p>
    <w:p w14:paraId="3CE8E173" w14:textId="498CD296" w:rsidR="0041127C" w:rsidRPr="00170EE1" w:rsidRDefault="00415C39" w:rsidP="00E8199E">
      <w:pPr>
        <w:spacing w:line="480" w:lineRule="auto"/>
        <w:rPr>
          <w:color w:val="000000"/>
        </w:rPr>
      </w:pPr>
      <w:r w:rsidRPr="00170EE1">
        <w:t>Early on, it</w:t>
      </w:r>
      <w:r w:rsidR="005C5DA4" w:rsidRPr="00170EE1">
        <w:t xml:space="preserve"> became clear it was </w:t>
      </w:r>
      <w:r w:rsidR="00337F90" w:rsidRPr="00170EE1">
        <w:t>impossib</w:t>
      </w:r>
      <w:r w:rsidR="005C5DA4" w:rsidRPr="00170EE1">
        <w:t>le</w:t>
      </w:r>
      <w:r w:rsidR="00337F90" w:rsidRPr="00170EE1">
        <w:t xml:space="preserve"> </w:t>
      </w:r>
      <w:r w:rsidR="005C5DA4" w:rsidRPr="00170EE1">
        <w:t>to interpet</w:t>
      </w:r>
      <w:r w:rsidR="005A30C7" w:rsidRPr="00170EE1">
        <w:t xml:space="preserve"> </w:t>
      </w:r>
      <w:r w:rsidR="00EA33F1" w:rsidRPr="00170EE1">
        <w:t>the</w:t>
      </w:r>
      <w:r w:rsidR="005A30C7" w:rsidRPr="00170EE1">
        <w:t xml:space="preserve"> range of</w:t>
      </w:r>
      <w:r w:rsidR="00337F90" w:rsidRPr="00170EE1">
        <w:t xml:space="preserve"> </w:t>
      </w:r>
      <w:r w:rsidR="00EA33F1" w:rsidRPr="00170EE1">
        <w:t>concerns</w:t>
      </w:r>
      <w:r w:rsidR="005A30C7" w:rsidRPr="00170EE1">
        <w:t xml:space="preserve"> facing participants with CFS/ME</w:t>
      </w:r>
      <w:r w:rsidR="00337F90" w:rsidRPr="00170EE1">
        <w:t xml:space="preserve"> </w:t>
      </w:r>
      <w:r w:rsidR="00F14E2D" w:rsidRPr="00170EE1">
        <w:t xml:space="preserve">that had been elicited in the included studies </w:t>
      </w:r>
      <w:r w:rsidR="005A30C7" w:rsidRPr="00170EE1">
        <w:t>(</w:t>
      </w:r>
      <w:r w:rsidR="00337F90" w:rsidRPr="00170EE1">
        <w:t xml:space="preserve">like </w:t>
      </w:r>
      <w:r w:rsidR="005A30C7" w:rsidRPr="00170EE1">
        <w:t xml:space="preserve">the risk of </w:t>
      </w:r>
      <w:r w:rsidR="00EA33F1" w:rsidRPr="00170EE1">
        <w:t xml:space="preserve">the </w:t>
      </w:r>
      <w:r w:rsidR="005A30C7" w:rsidRPr="00170EE1">
        <w:t>clinical consultation)</w:t>
      </w:r>
      <w:r w:rsidR="00CB5070" w:rsidRPr="00170EE1">
        <w:t>,</w:t>
      </w:r>
      <w:r w:rsidR="00320841" w:rsidRPr="00170EE1">
        <w:t xml:space="preserve"> </w:t>
      </w:r>
      <w:r w:rsidR="00337F90" w:rsidRPr="00170EE1">
        <w:t xml:space="preserve">without </w:t>
      </w:r>
      <w:r w:rsidR="00A6186B" w:rsidRPr="00170EE1">
        <w:t>focusing on</w:t>
      </w:r>
      <w:r w:rsidR="00337F90" w:rsidRPr="00170EE1">
        <w:t xml:space="preserve"> </w:t>
      </w:r>
      <w:r w:rsidR="005C5DA4" w:rsidRPr="00170EE1">
        <w:t>how</w:t>
      </w:r>
      <w:r w:rsidR="00D14402" w:rsidRPr="00170EE1">
        <w:t xml:space="preserve"> the</w:t>
      </w:r>
      <w:r w:rsidR="00337F90" w:rsidRPr="00170EE1">
        <w:t xml:space="preserve"> CFS/ME</w:t>
      </w:r>
      <w:r w:rsidR="00D14402" w:rsidRPr="00170EE1">
        <w:t xml:space="preserve"> experience</w:t>
      </w:r>
      <w:r w:rsidR="005C5DA4" w:rsidRPr="00170EE1">
        <w:t xml:space="preserve"> was</w:t>
      </w:r>
      <w:r w:rsidR="00D14402" w:rsidRPr="00170EE1">
        <w:t xml:space="preserve"> largely a product of relationships.</w:t>
      </w:r>
      <w:r w:rsidR="005C5DA4" w:rsidRPr="00170EE1">
        <w:t xml:space="preserve"> </w:t>
      </w:r>
      <w:r w:rsidR="00A6186B" w:rsidRPr="00170EE1">
        <w:t>Our analysis showed that a</w:t>
      </w:r>
      <w:r w:rsidR="005A30C7" w:rsidRPr="00170EE1">
        <w:t xml:space="preserve"> focus on</w:t>
      </w:r>
      <w:r w:rsidR="00A6186B" w:rsidRPr="00170EE1">
        <w:t xml:space="preserve"> </w:t>
      </w:r>
      <w:r w:rsidR="00D14402" w:rsidRPr="00170EE1">
        <w:t xml:space="preserve">the </w:t>
      </w:r>
      <w:r w:rsidR="00A6186B" w:rsidRPr="00170EE1">
        <w:t>entities</w:t>
      </w:r>
      <w:r w:rsidR="00D14402" w:rsidRPr="00170EE1">
        <w:t xml:space="preserve"> produced by relationships, like individualised identities, </w:t>
      </w:r>
      <w:r w:rsidRPr="00170EE1">
        <w:t>risked missing</w:t>
      </w:r>
      <w:r w:rsidR="00D14402" w:rsidRPr="00170EE1">
        <w:t xml:space="preserve"> the bigger picture. </w:t>
      </w:r>
      <w:r w:rsidR="00A6186B" w:rsidRPr="00170EE1">
        <w:t xml:space="preserve"> </w:t>
      </w:r>
      <w:r w:rsidR="005C5DA4" w:rsidRPr="00170EE1">
        <w:t xml:space="preserve">Without developing the field beyond individualistic </w:t>
      </w:r>
      <w:r w:rsidR="00A66961" w:rsidRPr="00170EE1">
        <w:t>journeys and f</w:t>
      </w:r>
      <w:r w:rsidR="005C5DA4" w:rsidRPr="00170EE1">
        <w:t>rameworks, the multifaceted</w:t>
      </w:r>
      <w:r w:rsidR="00A66961" w:rsidRPr="00170EE1">
        <w:t xml:space="preserve"> and relationally sustained</w:t>
      </w:r>
      <w:r w:rsidR="005C5DA4" w:rsidRPr="00170EE1">
        <w:t xml:space="preserve"> realit</w:t>
      </w:r>
      <w:r w:rsidR="00A66961" w:rsidRPr="00170EE1">
        <w:t>ies</w:t>
      </w:r>
      <w:r w:rsidR="005C5DA4" w:rsidRPr="00170EE1">
        <w:t xml:space="preserve"> of</w:t>
      </w:r>
      <w:r w:rsidR="00A66961" w:rsidRPr="00170EE1">
        <w:t xml:space="preserve"> CFS/ME remain hidden from view.</w:t>
      </w:r>
      <w:r w:rsidR="005C5DA4" w:rsidRPr="00170EE1">
        <w:t xml:space="preserve"> </w:t>
      </w:r>
      <w:r w:rsidR="00E83419" w:rsidRPr="00170EE1">
        <w:t>Doctors</w:t>
      </w:r>
      <w:r w:rsidR="001B0431" w:rsidRPr="00170EE1">
        <w:t xml:space="preserve"> admit that their medical education fails to equip them with the skills necessary for managing</w:t>
      </w:r>
      <w:r w:rsidR="00A6186B" w:rsidRPr="00170EE1">
        <w:t xml:space="preserve"> the complexities of</w:t>
      </w:r>
      <w:r w:rsidR="001B0431" w:rsidRPr="00170EE1">
        <w:t xml:space="preserve"> patients with CFS/ME </w:t>
      </w:r>
      <w:r w:rsidR="0048486C" w:rsidRPr="00170EE1">
        <w:fldChar w:fldCharType="begin"/>
      </w:r>
      <w:r w:rsidR="009673C6" w:rsidRPr="00170EE1">
        <w:instrText xml:space="preserve"> ADDIN EN.CITE &lt;EndNote&gt;&lt;Cite&gt;&lt;Author&gt;Bayliss&lt;/Author&gt;&lt;Year&gt;2014&lt;/Year&gt;&lt;RecNum&gt;1250&lt;/RecNum&gt;&lt;DisplayText&gt;(Bayliss et al., 2014)&lt;/DisplayText&gt;&lt;record&gt;&lt;rec-number&gt;1250&lt;/rec-number&gt;&lt;foreign-keys&gt;&lt;key app="EN" db-id="fswv20xf0tzvtce5aa35eafxatrwwtarrfxt" timestamp="1412069327"&gt;1250&lt;/key&gt;&lt;/foreign-keys&gt;&lt;ref-type name="Journal Article"&gt;17&lt;/ref-type&gt;&lt;contributors&gt;&lt;authors&gt;&lt;author&gt;Bayliss, Kerin&lt;/author&gt;&lt;author&gt;Goodall, Mark&lt;/author&gt;&lt;author&gt;Chisholm, Anna&lt;/author&gt;&lt;author&gt;Fordham, Beth&lt;/author&gt;&lt;author&gt;Chew-Graham, Carolyn&lt;/author&gt;&lt;author&gt;Riste, Lisa&lt;/author&gt;&lt;author&gt;Fisher, Louise&lt;/author&gt;&lt;author&gt;Lovell, Karina&lt;/author&gt;&lt;author&gt;Peters, Sarah&lt;/author&gt;&lt;author&gt;Wearden, Alison&lt;/author&gt;&lt;/authors&gt;&lt;/contributors&gt;&lt;titles&gt;&lt;title&gt;Overcoming the barriers to the diagnosis and management of chronic fatigue syndrome/ME in primary care: a meta synthesis of qualitative studies&lt;/title&gt;&lt;secondary-title&gt;BMC family practice&lt;/secondary-title&gt;&lt;/titles&gt;&lt;periodical&gt;&lt;full-title&gt;BMC Family Practice&lt;/full-title&gt;&lt;/periodical&gt;&lt;pages&gt;44&lt;/pages&gt;&lt;volume&gt;15&lt;/volume&gt;&lt;number&gt;1&lt;/number&gt;&lt;dates&gt;&lt;year&gt;2014&lt;/year&gt;&lt;/dates&gt;&lt;isbn&gt;1471-2296&lt;/isbn&gt;&lt;urls&gt;&lt;/urls&gt;&lt;/record&gt;&lt;/Cite&gt;&lt;/EndNote&gt;</w:instrText>
      </w:r>
      <w:r w:rsidR="0048486C" w:rsidRPr="00170EE1">
        <w:fldChar w:fldCharType="separate"/>
      </w:r>
      <w:r w:rsidR="009673C6" w:rsidRPr="00170EE1">
        <w:rPr>
          <w:noProof/>
        </w:rPr>
        <w:t>(Bayliss et al., 2014)</w:t>
      </w:r>
      <w:r w:rsidR="0048486C" w:rsidRPr="00170EE1">
        <w:fldChar w:fldCharType="end"/>
      </w:r>
      <w:r w:rsidR="0048486C" w:rsidRPr="00170EE1">
        <w:t>.</w:t>
      </w:r>
      <w:r w:rsidR="001B0431" w:rsidRPr="00170EE1">
        <w:t xml:space="preserve"> </w:t>
      </w:r>
      <w:r w:rsidR="001B10E2" w:rsidRPr="00170EE1">
        <w:t xml:space="preserve">Our </w:t>
      </w:r>
      <w:r w:rsidR="00F14E2D" w:rsidRPr="00170EE1">
        <w:t xml:space="preserve">synthesis </w:t>
      </w:r>
      <w:r w:rsidR="001B10E2" w:rsidRPr="00170EE1">
        <w:t xml:space="preserve">suggests that health professionals </w:t>
      </w:r>
      <w:r w:rsidR="004E195C" w:rsidRPr="00170EE1">
        <w:t>may be assisted by viewing</w:t>
      </w:r>
      <w:r w:rsidR="001B10E2" w:rsidRPr="00170EE1">
        <w:t xml:space="preserve"> solutions</w:t>
      </w:r>
      <w:r w:rsidR="004D6E14" w:rsidRPr="00170EE1">
        <w:t xml:space="preserve"> for those with CFS/ME</w:t>
      </w:r>
      <w:r w:rsidR="001B10E2" w:rsidRPr="00170EE1">
        <w:t xml:space="preserve"> </w:t>
      </w:r>
      <w:r w:rsidR="00201CAD" w:rsidRPr="00170EE1">
        <w:t xml:space="preserve">as </w:t>
      </w:r>
      <w:r w:rsidR="001B10E2" w:rsidRPr="00170EE1">
        <w:t>emerge</w:t>
      </w:r>
      <w:r w:rsidR="003B49F5" w:rsidRPr="00170EE1">
        <w:t>nt</w:t>
      </w:r>
      <w:r w:rsidR="001B10E2" w:rsidRPr="00170EE1">
        <w:t xml:space="preserve"> out of </w:t>
      </w:r>
      <w:r w:rsidR="005A30C7" w:rsidRPr="00170EE1">
        <w:t>interactions</w:t>
      </w:r>
      <w:r w:rsidR="003B49F5" w:rsidRPr="00170EE1">
        <w:t xml:space="preserve"> (</w:t>
      </w:r>
      <w:r w:rsidR="004E195C" w:rsidRPr="00170EE1">
        <w:t>however</w:t>
      </w:r>
      <w:r w:rsidR="003B49F5" w:rsidRPr="00170EE1">
        <w:t xml:space="preserve"> conflicting)</w:t>
      </w:r>
      <w:r w:rsidR="001B10E2" w:rsidRPr="00170EE1">
        <w:t xml:space="preserve"> with patients</w:t>
      </w:r>
      <w:r w:rsidR="004E195C" w:rsidRPr="00170EE1">
        <w:t xml:space="preserve">, </w:t>
      </w:r>
      <w:r w:rsidRPr="00170EE1">
        <w:t>producing</w:t>
      </w:r>
      <w:r w:rsidR="004E195C" w:rsidRPr="00170EE1">
        <w:t xml:space="preserve"> </w:t>
      </w:r>
      <w:r w:rsidR="004D6E14" w:rsidRPr="00170EE1">
        <w:t>predictable</w:t>
      </w:r>
      <w:r w:rsidR="004E195C" w:rsidRPr="00170EE1">
        <w:t xml:space="preserve"> experiences e.g. </w:t>
      </w:r>
      <w:r w:rsidRPr="00170EE1">
        <w:t xml:space="preserve">both </w:t>
      </w:r>
      <w:r w:rsidR="004E195C" w:rsidRPr="00170EE1">
        <w:t>patients and professionals feeling unheard.</w:t>
      </w:r>
      <w:r w:rsidR="000952C0" w:rsidRPr="00170EE1">
        <w:t xml:space="preserve"> </w:t>
      </w:r>
      <w:r w:rsidR="00A6186B" w:rsidRPr="00170EE1">
        <w:t xml:space="preserve">Importantly, </w:t>
      </w:r>
      <w:r w:rsidR="004D6E14" w:rsidRPr="00170EE1">
        <w:t>professionals</w:t>
      </w:r>
      <w:r w:rsidR="000952C0" w:rsidRPr="00170EE1">
        <w:t xml:space="preserve"> do find ways to collaborate with patients to reach agreement on symptom management</w:t>
      </w:r>
      <w:r w:rsidR="001B10E2" w:rsidRPr="00170EE1">
        <w:t xml:space="preserve"> and</w:t>
      </w:r>
      <w:r w:rsidR="000952C0" w:rsidRPr="00170EE1">
        <w:t xml:space="preserve"> </w:t>
      </w:r>
      <w:r w:rsidR="00F128CC" w:rsidRPr="00170EE1">
        <w:t xml:space="preserve">good </w:t>
      </w:r>
      <w:r w:rsidR="000952C0" w:rsidRPr="00170EE1">
        <w:t>self-care</w:t>
      </w:r>
      <w:r w:rsidR="0048486C" w:rsidRPr="00170EE1">
        <w:t xml:space="preserve"> </w:t>
      </w:r>
      <w:r w:rsidR="0048486C" w:rsidRPr="00170EE1">
        <w:fldChar w:fldCharType="begin"/>
      </w:r>
      <w:r w:rsidR="00932A81" w:rsidRPr="00170EE1">
        <w:instrText xml:space="preserve"> ADDIN EN.CITE &lt;EndNote&gt;&lt;Cite&gt;&lt;Author&gt;Anderson&lt;/Author&gt;&lt;Year&gt;2012&lt;/Year&gt;&lt;RecNum&gt;1024&lt;/RecNum&gt;&lt;DisplayText&gt;(Valerie R. Anderson et al., 2012)&lt;/DisplayText&gt;&lt;record&gt;&lt;rec-number&gt;1024&lt;/rec-number&gt;&lt;foreign-keys&gt;&lt;key app="EN" db-id="fswv20xf0tzvtce5aa35eafxatrwwtarrfxt" timestamp="1382967135"&gt;1024&lt;/key&gt;&lt;/foreign-keys&gt;&lt;ref-type name="Journal Article"&gt;17&lt;/ref-type&gt;&lt;contributors&gt;&lt;authors&gt;&lt;author&gt;Anderson, Valerie R.&lt;/author&gt;&lt;author&gt;Jason, Leonard A.&lt;/author&gt;&lt;author&gt;Hlavaty, Laura E.&lt;/author&gt;&lt;author&gt;Porter, Nicole&lt;/author&gt;&lt;author&gt;Cudia, Jacqueline&lt;/author&gt;&lt;/authors&gt;&lt;/contributors&gt;&lt;titles&gt;&lt;title&gt;A review and meta-synthesis of qualitative studies on Myalgic Encephalomyelitis/chronic fatigue syndrome&lt;/title&gt;&lt;secondary-title&gt;Patient Education and Counseling&lt;/secondary-title&gt;&lt;/titles&gt;&lt;periodical&gt;&lt;full-title&gt;Patient Education and Counseling&lt;/full-title&gt;&lt;/periodical&gt;&lt;pages&gt;147-155&lt;/pages&gt;&lt;volume&gt;86&lt;/volume&gt;&lt;number&gt;2&lt;/number&gt;&lt;keywords&gt;&lt;keyword&gt;Chronic fatigue syndrome&lt;/keyword&gt;&lt;keyword&gt;Myalgic Encephalomyelitis&lt;/keyword&gt;&lt;keyword&gt;Qualitative methods&lt;/keyword&gt;&lt;keyword&gt;Review&lt;/keyword&gt;&lt;keyword&gt;Meta-analysis&lt;/keyword&gt;&lt;/keywords&gt;&lt;dates&gt;&lt;year&gt;2012&lt;/year&gt;&lt;pub-dates&gt;&lt;date&gt;2//&lt;/date&gt;&lt;/pub-dates&gt;&lt;/dates&gt;&lt;isbn&gt;0738-3991&lt;/isbn&gt;&lt;urls&gt;&lt;related-urls&gt;&lt;url&gt;http://www.sciencedirect.com/science/article/pii/S0738399111002047&lt;/url&gt;&lt;/related-urls&gt;&lt;/urls&gt;&lt;electronic-resource-num&gt;http://dx.doi.org/10.1016/j.pec.2011.04.016&lt;/electronic-resource-num&gt;&lt;/record&gt;&lt;/Cite&gt;&lt;/EndNote&gt;</w:instrText>
      </w:r>
      <w:r w:rsidR="0048486C" w:rsidRPr="00170EE1">
        <w:fldChar w:fldCharType="separate"/>
      </w:r>
      <w:r w:rsidR="00932A81" w:rsidRPr="00170EE1">
        <w:rPr>
          <w:noProof/>
        </w:rPr>
        <w:t>(Anderson et al., 2012)</w:t>
      </w:r>
      <w:r w:rsidR="0048486C" w:rsidRPr="00170EE1">
        <w:fldChar w:fldCharType="end"/>
      </w:r>
      <w:r w:rsidR="000952C0" w:rsidRPr="00170EE1">
        <w:t xml:space="preserve">. </w:t>
      </w:r>
      <w:r w:rsidR="001B10E2" w:rsidRPr="00170EE1">
        <w:t>P</w:t>
      </w:r>
      <w:r w:rsidR="00645474" w:rsidRPr="00170EE1">
        <w:t>eople</w:t>
      </w:r>
      <w:r w:rsidR="00320841" w:rsidRPr="00170EE1">
        <w:t xml:space="preserve"> with CFS/ME </w:t>
      </w:r>
      <w:r w:rsidR="00F128CC" w:rsidRPr="00170EE1">
        <w:t>long for</w:t>
      </w:r>
      <w:r w:rsidR="00A6186B" w:rsidRPr="00170EE1">
        <w:t xml:space="preserve"> such</w:t>
      </w:r>
      <w:r w:rsidR="00F128CC" w:rsidRPr="00170EE1">
        <w:t xml:space="preserve"> </w:t>
      </w:r>
      <w:r w:rsidR="00320841" w:rsidRPr="00170EE1">
        <w:t>partnership</w:t>
      </w:r>
      <w:r w:rsidR="00F147E7" w:rsidRPr="00170EE1">
        <w:t>s</w:t>
      </w:r>
      <w:r w:rsidR="00320841" w:rsidRPr="00170EE1">
        <w:t xml:space="preserve"> with </w:t>
      </w:r>
      <w:r w:rsidR="00F128CC" w:rsidRPr="00170EE1">
        <w:t xml:space="preserve">heath professionals </w:t>
      </w:r>
      <w:r w:rsidR="001B10E2" w:rsidRPr="00170EE1">
        <w:t xml:space="preserve">who are not threatened </w:t>
      </w:r>
      <w:r w:rsidR="00320841" w:rsidRPr="00170EE1">
        <w:t xml:space="preserve">by </w:t>
      </w:r>
      <w:r w:rsidR="00A6186B" w:rsidRPr="00170EE1">
        <w:t xml:space="preserve">patients’ </w:t>
      </w:r>
      <w:r w:rsidR="009050C4" w:rsidRPr="00170EE1">
        <w:t>(</w:t>
      </w:r>
      <w:r w:rsidR="001B10E2" w:rsidRPr="00170EE1">
        <w:t xml:space="preserve">many times </w:t>
      </w:r>
      <w:r w:rsidR="009050C4" w:rsidRPr="00170EE1">
        <w:t xml:space="preserve">differing) </w:t>
      </w:r>
      <w:r w:rsidR="00320841" w:rsidRPr="00170EE1">
        <w:t xml:space="preserve">knowledge </w:t>
      </w:r>
      <w:r w:rsidR="001B10E2" w:rsidRPr="00170EE1">
        <w:t xml:space="preserve">about </w:t>
      </w:r>
      <w:r w:rsidR="00320841" w:rsidRPr="00170EE1">
        <w:t>CFS/ME</w:t>
      </w:r>
      <w:r w:rsidR="00645474" w:rsidRPr="00170EE1">
        <w:t xml:space="preserve">, </w:t>
      </w:r>
      <w:r w:rsidR="00F128CC" w:rsidRPr="00170EE1">
        <w:t xml:space="preserve">where </w:t>
      </w:r>
      <w:r w:rsidR="00645474" w:rsidRPr="00170EE1">
        <w:t>conflict with</w:t>
      </w:r>
      <w:r w:rsidR="00013742" w:rsidRPr="00170EE1">
        <w:t xml:space="preserve"> </w:t>
      </w:r>
      <w:r w:rsidR="00645474" w:rsidRPr="00170EE1">
        <w:t>medical knowledge</w:t>
      </w:r>
      <w:r w:rsidR="009050C4" w:rsidRPr="00170EE1">
        <w:t xml:space="preserve"> is </w:t>
      </w:r>
      <w:r w:rsidR="001B10E2" w:rsidRPr="00170EE1">
        <w:t>inevitable</w:t>
      </w:r>
      <w:r w:rsidR="00A6186B" w:rsidRPr="00170EE1">
        <w:t>.</w:t>
      </w:r>
      <w:r w:rsidR="001B10E2" w:rsidRPr="00170EE1">
        <w:t xml:space="preserve"> </w:t>
      </w:r>
      <w:r w:rsidR="005A30C7" w:rsidRPr="00170EE1">
        <w:t xml:space="preserve">Our research suggests </w:t>
      </w:r>
      <w:r w:rsidR="00A6186B" w:rsidRPr="00170EE1">
        <w:t>a</w:t>
      </w:r>
      <w:r w:rsidR="00ED6250" w:rsidRPr="00170EE1">
        <w:t xml:space="preserve"> rela</w:t>
      </w:r>
      <w:r w:rsidR="00DE11E6" w:rsidRPr="00170EE1">
        <w:t>tional</w:t>
      </w:r>
      <w:r w:rsidR="00A6186B" w:rsidRPr="00170EE1">
        <w:t xml:space="preserve"> paradigm shift </w:t>
      </w:r>
      <w:r w:rsidRPr="00170EE1">
        <w:t xml:space="preserve">is needed to </w:t>
      </w:r>
      <w:r w:rsidR="008F7A38" w:rsidRPr="00170EE1">
        <w:t>address</w:t>
      </w:r>
      <w:r w:rsidR="00201CAD" w:rsidRPr="00170EE1">
        <w:t xml:space="preserve"> </w:t>
      </w:r>
      <w:r w:rsidR="007D4AC7" w:rsidRPr="00170EE1">
        <w:t xml:space="preserve">the </w:t>
      </w:r>
      <w:r w:rsidR="00ED6250" w:rsidRPr="00170EE1">
        <w:t>dynamics that</w:t>
      </w:r>
      <w:r w:rsidR="007D4AC7" w:rsidRPr="00170EE1">
        <w:t xml:space="preserve"> construct </w:t>
      </w:r>
      <w:r w:rsidR="00242FE5" w:rsidRPr="00170EE1">
        <w:t>professionals and people</w:t>
      </w:r>
      <w:r w:rsidR="00201CAD" w:rsidRPr="00170EE1">
        <w:t xml:space="preserve"> with CFS/ME </w:t>
      </w:r>
      <w:r w:rsidR="004D6E14" w:rsidRPr="00170EE1">
        <w:t>in particular ways, e.g. as blameworthy</w:t>
      </w:r>
      <w:r w:rsidR="00ED6250" w:rsidRPr="00170EE1">
        <w:t>.</w:t>
      </w:r>
      <w:r w:rsidR="0041127C" w:rsidRPr="00170EE1">
        <w:rPr>
          <w:color w:val="000000"/>
        </w:rPr>
        <w:t xml:space="preserve"> </w:t>
      </w:r>
      <w:r w:rsidR="000072AA" w:rsidRPr="00170EE1">
        <w:rPr>
          <w:color w:val="000000"/>
        </w:rPr>
        <w:t xml:space="preserve">Previous work has been done to try to achieve a paradigm shift in the management of people with CFS/ME in the UK, but clearly this remains a considerable challenge (Bayliss et al., 2016). Nevertheless, we end by noting that by shifting the focus away from individuals (and blame), and instead focusing on a framework about the co-creation of relational goods, novel ways of addressing CFS/ME </w:t>
      </w:r>
      <w:r w:rsidR="00242FE5" w:rsidRPr="00170EE1">
        <w:rPr>
          <w:color w:val="000000"/>
        </w:rPr>
        <w:t>are possible</w:t>
      </w:r>
      <w:r w:rsidR="000072AA" w:rsidRPr="00170EE1">
        <w:rPr>
          <w:color w:val="000000"/>
        </w:rPr>
        <w:t xml:space="preserve">. Such an approach – of maximising valued relational goods, and minimising </w:t>
      </w:r>
      <w:r w:rsidR="00242FE5" w:rsidRPr="00170EE1">
        <w:rPr>
          <w:color w:val="000000"/>
        </w:rPr>
        <w:t>less helpful</w:t>
      </w:r>
      <w:r w:rsidR="000072AA" w:rsidRPr="00170EE1">
        <w:rPr>
          <w:color w:val="000000"/>
        </w:rPr>
        <w:t xml:space="preserve"> goods – might be more acceptable to a range of stakeholders. Dissemination of the results and framework from this study to the primary care community, along with focussed training developed in collaboration with the PAG, could shift clinician (and societal) attitudes towards greater understanding and receptivity towards the experiences and needs of patients with CFS/ME</w:t>
      </w:r>
      <w:r w:rsidR="00234A0B" w:rsidRPr="00170EE1">
        <w:rPr>
          <w:color w:val="000000"/>
        </w:rPr>
        <w:t>.</w:t>
      </w:r>
    </w:p>
    <w:p w14:paraId="4D1DC6A1" w14:textId="77777777" w:rsidR="0041127C" w:rsidRPr="00170EE1" w:rsidRDefault="0041127C" w:rsidP="00E8199E">
      <w:pPr>
        <w:spacing w:line="480" w:lineRule="auto"/>
        <w:rPr>
          <w:b/>
          <w:bCs/>
          <w:color w:val="000000"/>
        </w:rPr>
      </w:pPr>
    </w:p>
    <w:p w14:paraId="68FBF6A2" w14:textId="0A59DDC4" w:rsidR="00E26346" w:rsidRPr="00170EE1" w:rsidRDefault="00E26346">
      <w:pPr>
        <w:spacing w:line="480" w:lineRule="auto"/>
        <w:ind w:firstLine="720"/>
      </w:pPr>
    </w:p>
    <w:p w14:paraId="0F3986C4" w14:textId="5259A45C" w:rsidR="001B10E2" w:rsidRPr="00170EE1" w:rsidRDefault="001B10E2" w:rsidP="00E8199E">
      <w:pPr>
        <w:spacing w:line="480" w:lineRule="auto"/>
      </w:pPr>
      <w:r w:rsidRPr="00170EE1">
        <w:br w:type="page"/>
      </w:r>
    </w:p>
    <w:p w14:paraId="19E5FE7A" w14:textId="73C50022" w:rsidR="000E034F" w:rsidRPr="00170EE1" w:rsidRDefault="00FA6576" w:rsidP="0063004E">
      <w:pPr>
        <w:spacing w:line="480" w:lineRule="auto"/>
      </w:pPr>
      <w:r w:rsidRPr="00170EE1">
        <w:rPr>
          <w:b/>
        </w:rPr>
        <w:t>REFERENCES</w:t>
      </w:r>
    </w:p>
    <w:p w14:paraId="743481BB" w14:textId="41463D73" w:rsidR="002E0044" w:rsidRPr="00170EE1" w:rsidRDefault="000E034F" w:rsidP="00E8199E">
      <w:pPr>
        <w:pStyle w:val="NormalWeb"/>
        <w:spacing w:line="480" w:lineRule="auto"/>
        <w:ind w:left="709" w:hanging="709"/>
        <w:rPr>
          <w:color w:val="000000" w:themeColor="text1"/>
          <w:lang w:eastAsia="en-GB"/>
        </w:rPr>
      </w:pPr>
      <w:r w:rsidRPr="00170EE1">
        <w:fldChar w:fldCharType="begin"/>
      </w:r>
      <w:r w:rsidRPr="00170EE1">
        <w:instrText xml:space="preserve"> ADDIN EN.REFLIST </w:instrText>
      </w:r>
      <w:r w:rsidRPr="00170EE1">
        <w:rPr>
          <w:rFonts w:eastAsiaTheme="minorHAnsi"/>
          <w:lang w:val="en-US"/>
        </w:rPr>
        <w:fldChar w:fldCharType="separate"/>
      </w:r>
      <w:r w:rsidR="002E0044" w:rsidRPr="00170EE1">
        <w:rPr>
          <w:color w:val="000000" w:themeColor="text1"/>
          <w:lang w:eastAsia="en-GB"/>
        </w:rPr>
        <w:t xml:space="preserve">Action for ME (2014). </w:t>
      </w:r>
      <w:r w:rsidR="002E0044" w:rsidRPr="00170EE1">
        <w:rPr>
          <w:i/>
          <w:iCs/>
          <w:color w:val="000000" w:themeColor="text1"/>
          <w:lang w:eastAsia="en-GB"/>
        </w:rPr>
        <w:t xml:space="preserve">M.E. </w:t>
      </w:r>
      <w:r w:rsidR="002E0044" w:rsidRPr="00170EE1">
        <w:rPr>
          <w:color w:val="000000" w:themeColor="text1"/>
          <w:lang w:eastAsia="en-GB"/>
        </w:rPr>
        <w:t>Time to Deliver. Bristol: Action for ME. Available at: https:// www.actionforme.org.uk/uploads/pdfs/me- time-to-deliver-survey-report.pdf (accessed 15 August 2020).</w:t>
      </w:r>
    </w:p>
    <w:p w14:paraId="1CDA6CF8" w14:textId="7777777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Anderson, J. S., &amp; Ferrans, C. E. (1997). The quality of life of persons with chronic fatigue syndrome. J Nerv Ment Dis, 185(6), 359-367. </w:t>
      </w:r>
    </w:p>
    <w:p w14:paraId="4F815B70" w14:textId="5012B605" w:rsidR="00B81D85"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Anderson, V. R., Jason, L. A., &amp; Hlavaty, L. E. (2014). A qualitative natural history study of ME/CFS in the community. Health Care Women Int, 35(1), 3-26. doi:10.1080/07399332.2012.684816</w:t>
      </w:r>
    </w:p>
    <w:p w14:paraId="212C1295" w14:textId="6B5A4B08" w:rsidR="00932A81" w:rsidRPr="00170EE1" w:rsidRDefault="00932A81" w:rsidP="00CE5FD8">
      <w:pPr>
        <w:pStyle w:val="EndNoteBibliography"/>
        <w:spacing w:after="0"/>
        <w:ind w:left="720" w:hanging="720"/>
        <w:rPr>
          <w:rFonts w:ascii="Times New Roman" w:hAnsi="Times New Roman" w:cs="Times New Roman"/>
          <w:color w:val="000000" w:themeColor="text1"/>
          <w:szCs w:val="24"/>
        </w:rPr>
      </w:pPr>
      <w:r w:rsidRPr="00170EE1">
        <w:rPr>
          <w:rFonts w:ascii="Times New Roman" w:hAnsi="Times New Roman" w:cs="Times New Roman"/>
          <w:noProof/>
          <w:color w:val="000000" w:themeColor="text1"/>
          <w:szCs w:val="24"/>
        </w:rPr>
        <w:t xml:space="preserve">Anderson, V. R., Jason, L. A., Hlavaty, L. E., Porter, N., &amp; Cudia, J. (2012). A review and meta-synthesis of qualitative studies on Myalgic Encephalomyelitis/chronic fatigue syndrome. </w:t>
      </w:r>
      <w:r w:rsidR="00B81D85" w:rsidRPr="00170EE1">
        <w:rPr>
          <w:rFonts w:ascii="Times New Roman" w:hAnsi="Times New Roman" w:cs="Times New Roman"/>
          <w:color w:val="000000" w:themeColor="text1"/>
          <w:szCs w:val="24"/>
        </w:rPr>
        <w:t>Patient Educ Couns</w:t>
      </w:r>
      <w:r w:rsidRPr="00170EE1">
        <w:rPr>
          <w:rFonts w:ascii="Times New Roman" w:hAnsi="Times New Roman" w:cs="Times New Roman"/>
          <w:noProof/>
          <w:color w:val="000000" w:themeColor="text1"/>
          <w:szCs w:val="24"/>
        </w:rPr>
        <w:t>, 86(2), 147-155. doi:</w:t>
      </w:r>
      <w:hyperlink r:id="rId8" w:history="1">
        <w:r w:rsidRPr="00170EE1">
          <w:rPr>
            <w:rStyle w:val="Hyperlink"/>
            <w:rFonts w:ascii="Times New Roman" w:hAnsi="Times New Roman" w:cs="Times New Roman"/>
            <w:noProof/>
            <w:color w:val="000000" w:themeColor="text1"/>
            <w:szCs w:val="24"/>
            <w:lang w:val="en-GB"/>
          </w:rPr>
          <w:t>http://dx.doi.org/10.1016/j.pec.2011.04.016</w:t>
        </w:r>
      </w:hyperlink>
    </w:p>
    <w:p w14:paraId="261FDED5" w14:textId="1133AD1A"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Arroll, M. A., &amp; Senior, V. (2008). Individuals' experience of chronic fatigue syndrome/myalgic encephalomyelitis. Psychol Health, 23(4), 443-458. </w:t>
      </w:r>
    </w:p>
    <w:p w14:paraId="2A08B657" w14:textId="01FD5A6F" w:rsidR="00CE5FD8" w:rsidRPr="00170EE1" w:rsidRDefault="00932A81" w:rsidP="00CE5FD8">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Assefi, N. P., Coy, T. V., &amp; Uslan, D. (2003). Financial, occupational, and personal consequences of disability in patients with Chronic fatigue syndrome &amp; fibromylagia compared to other fatiguing conditions. J Rheumatol, 30(Suppl 4), 804 - 808.</w:t>
      </w:r>
    </w:p>
    <w:p w14:paraId="6F05E3AF" w14:textId="02D22F47" w:rsidR="00A04829" w:rsidRPr="00170EE1" w:rsidRDefault="00A04829" w:rsidP="00CE5FD8">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Atkins, S., Lewin, S., Smith, H., Engel, M., Fretheim, A., &amp; Volmink, J. (2008). Conducting a meta-ethnography of qualitative literature.</w:t>
      </w:r>
      <w:r w:rsidRPr="00170EE1">
        <w:rPr>
          <w:rFonts w:ascii="Times New Roman" w:eastAsia="Times New Roman" w:hAnsi="Times New Roman" w:cs="Times New Roman"/>
          <w:color w:val="000000" w:themeColor="text1"/>
          <w:szCs w:val="24"/>
          <w:shd w:val="clear" w:color="auto" w:fill="FFFFFF"/>
        </w:rPr>
        <w:t> </w:t>
      </w:r>
      <w:r w:rsidR="00CE5FD8" w:rsidRPr="00170EE1">
        <w:rPr>
          <w:rFonts w:ascii="Times New Roman" w:hAnsi="Times New Roman" w:cs="Times New Roman"/>
          <w:color w:val="000000" w:themeColor="text1"/>
          <w:szCs w:val="24"/>
        </w:rPr>
        <w:t>BMC Med</w:t>
      </w:r>
      <w:r w:rsidR="00CE5FD8" w:rsidRPr="00170EE1">
        <w:rPr>
          <w:rStyle w:val="apple-converted-space"/>
          <w:rFonts w:ascii="Times New Roman" w:hAnsi="Times New Roman" w:cs="Times New Roman"/>
          <w:color w:val="000000" w:themeColor="text1"/>
          <w:szCs w:val="24"/>
          <w:shd w:val="clear" w:color="auto" w:fill="FFFFFF"/>
        </w:rPr>
        <w:t> </w:t>
      </w:r>
      <w:r w:rsidR="00CE5FD8" w:rsidRPr="00170EE1">
        <w:rPr>
          <w:rFonts w:ascii="Times New Roman" w:hAnsi="Times New Roman" w:cs="Times New Roman"/>
          <w:color w:val="000000" w:themeColor="text1"/>
          <w:szCs w:val="24"/>
        </w:rPr>
        <w:t>Res</w:t>
      </w:r>
      <w:r w:rsidR="00CE5FD8" w:rsidRPr="00170EE1">
        <w:rPr>
          <w:rFonts w:ascii="Times New Roman" w:hAnsi="Times New Roman" w:cs="Times New Roman"/>
          <w:color w:val="000000" w:themeColor="text1"/>
          <w:szCs w:val="24"/>
          <w:shd w:val="clear" w:color="auto" w:fill="FFFFFF"/>
        </w:rPr>
        <w:t xml:space="preserve"> Methodol</w:t>
      </w:r>
      <w:r w:rsidRPr="00170EE1">
        <w:rPr>
          <w:rFonts w:ascii="Times New Roman" w:hAnsi="Times New Roman" w:cs="Times New Roman"/>
          <w:color w:val="000000" w:themeColor="text1"/>
          <w:szCs w:val="24"/>
          <w:shd w:val="clear" w:color="auto" w:fill="FFFFFF"/>
        </w:rPr>
        <w:t>,</w:t>
      </w:r>
      <w:r w:rsidRPr="00170EE1">
        <w:rPr>
          <w:rFonts w:ascii="Times New Roman" w:eastAsia="Times New Roman" w:hAnsi="Times New Roman" w:cs="Times New Roman"/>
          <w:color w:val="000000" w:themeColor="text1"/>
          <w:szCs w:val="24"/>
          <w:shd w:val="clear" w:color="auto" w:fill="FFFFFF"/>
        </w:rPr>
        <w:t> </w:t>
      </w:r>
      <w:r w:rsidRPr="00170EE1">
        <w:rPr>
          <w:rFonts w:ascii="Times New Roman" w:hAnsi="Times New Roman" w:cs="Times New Roman"/>
          <w:i/>
          <w:iCs/>
          <w:color w:val="000000" w:themeColor="text1"/>
          <w:szCs w:val="24"/>
        </w:rPr>
        <w:t>8</w:t>
      </w:r>
      <w:r w:rsidRPr="00170EE1">
        <w:rPr>
          <w:rFonts w:ascii="Times New Roman" w:hAnsi="Times New Roman" w:cs="Times New Roman"/>
          <w:color w:val="000000" w:themeColor="text1"/>
          <w:szCs w:val="24"/>
          <w:shd w:val="clear" w:color="auto" w:fill="FFFFFF"/>
        </w:rPr>
        <w:t>(1), 21.</w:t>
      </w:r>
    </w:p>
    <w:p w14:paraId="201E3165" w14:textId="1A6DD70B" w:rsidR="009E27EA"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Ax, S., Gregg, V. H., &amp; Jones, D. (1997). Chronic fatigue syndrome: sufferers' evaluation of medical support. J </w:t>
      </w:r>
      <w:r w:rsidR="00CE5FD8" w:rsidRPr="00170EE1">
        <w:rPr>
          <w:rFonts w:ascii="Times New Roman" w:hAnsi="Times New Roman" w:cs="Times New Roman"/>
          <w:noProof/>
          <w:color w:val="000000" w:themeColor="text1"/>
          <w:szCs w:val="24"/>
        </w:rPr>
        <w:t>R</w:t>
      </w:r>
      <w:r w:rsidRPr="00170EE1">
        <w:rPr>
          <w:rFonts w:ascii="Times New Roman" w:hAnsi="Times New Roman" w:cs="Times New Roman"/>
          <w:noProof/>
          <w:color w:val="000000" w:themeColor="text1"/>
          <w:szCs w:val="24"/>
        </w:rPr>
        <w:t xml:space="preserve"> Soc</w:t>
      </w:r>
      <w:r w:rsidR="00CE5FD8" w:rsidRPr="00170EE1">
        <w:rPr>
          <w:rFonts w:ascii="Times New Roman" w:hAnsi="Times New Roman" w:cs="Times New Roman"/>
          <w:noProof/>
          <w:color w:val="000000" w:themeColor="text1"/>
          <w:szCs w:val="24"/>
        </w:rPr>
        <w:t xml:space="preserve"> </w:t>
      </w:r>
      <w:r w:rsidRPr="00170EE1">
        <w:rPr>
          <w:rFonts w:ascii="Times New Roman" w:hAnsi="Times New Roman" w:cs="Times New Roman"/>
          <w:noProof/>
          <w:color w:val="000000" w:themeColor="text1"/>
          <w:szCs w:val="24"/>
        </w:rPr>
        <w:t>Med, 90(5), 250-254. doi:10.1177/014107689709000505</w:t>
      </w:r>
    </w:p>
    <w:p w14:paraId="67E6CE4C" w14:textId="77777777" w:rsidR="009E27EA" w:rsidRPr="00170EE1" w:rsidRDefault="00932A81" w:rsidP="00E8199E">
      <w:pPr>
        <w:pStyle w:val="EndNoteBibliography"/>
        <w:spacing w:after="0"/>
        <w:ind w:left="709" w:hanging="709"/>
        <w:rPr>
          <w:rFonts w:ascii="Times New Roman" w:hAnsi="Times New Roman" w:cs="Times New Roman"/>
          <w:color w:val="000000" w:themeColor="text1"/>
          <w:szCs w:val="24"/>
          <w:shd w:val="clear" w:color="auto" w:fill="FFFFFF"/>
        </w:rPr>
      </w:pPr>
      <w:r w:rsidRPr="00170EE1">
        <w:rPr>
          <w:rFonts w:ascii="Times New Roman" w:hAnsi="Times New Roman" w:cs="Times New Roman"/>
          <w:noProof/>
          <w:color w:val="000000" w:themeColor="text1"/>
          <w:szCs w:val="24"/>
        </w:rPr>
        <w:t xml:space="preserve">Baruch, G. (1981). Moral tales: parents’stories of encounters with the health professions. </w:t>
      </w:r>
    </w:p>
    <w:p w14:paraId="79710CEA" w14:textId="54F0D02F" w:rsidR="004B1D35" w:rsidRPr="00170EE1" w:rsidRDefault="009E27EA" w:rsidP="00E8199E">
      <w:pPr>
        <w:ind w:left="709"/>
        <w:rPr>
          <w:noProof/>
          <w:color w:val="000000" w:themeColor="text1"/>
        </w:rPr>
      </w:pPr>
      <w:r w:rsidRPr="00170EE1">
        <w:rPr>
          <w:color w:val="000000" w:themeColor="text1"/>
          <w:shd w:val="clear" w:color="auto" w:fill="FFFFFF"/>
        </w:rPr>
        <w:t>Sociol</w:t>
      </w:r>
      <w:r w:rsidRPr="00170EE1">
        <w:rPr>
          <w:rStyle w:val="apple-converted-space"/>
          <w:rFonts w:eastAsiaTheme="majorEastAsia"/>
          <w:color w:val="000000" w:themeColor="text1"/>
          <w:shd w:val="clear" w:color="auto" w:fill="FFFFFF"/>
        </w:rPr>
        <w:t> </w:t>
      </w:r>
      <w:r w:rsidRPr="00170EE1">
        <w:rPr>
          <w:b/>
          <w:bCs/>
          <w:color w:val="000000" w:themeColor="text1"/>
        </w:rPr>
        <w:t>Health</w:t>
      </w:r>
      <w:r w:rsidRPr="00170EE1">
        <w:rPr>
          <w:rStyle w:val="apple-converted-space"/>
          <w:rFonts w:eastAsiaTheme="majorEastAsia"/>
          <w:color w:val="000000" w:themeColor="text1"/>
          <w:shd w:val="clear" w:color="auto" w:fill="FFFFFF"/>
        </w:rPr>
        <w:t> </w:t>
      </w:r>
      <w:r w:rsidRPr="00170EE1">
        <w:rPr>
          <w:color w:val="000000" w:themeColor="text1"/>
          <w:shd w:val="clear" w:color="auto" w:fill="FFFFFF"/>
        </w:rPr>
        <w:t xml:space="preserve">Illn </w:t>
      </w:r>
      <w:r w:rsidR="00932A81" w:rsidRPr="00170EE1">
        <w:rPr>
          <w:noProof/>
          <w:color w:val="000000" w:themeColor="text1"/>
        </w:rPr>
        <w:t>, 3(3), 275-295. doi:10.1111/1467-9566.ep10486851</w:t>
      </w:r>
    </w:p>
    <w:p w14:paraId="636A2E72" w14:textId="77777777" w:rsidR="004B1D35" w:rsidRPr="00170EE1" w:rsidRDefault="004B1D35">
      <w:pPr>
        <w:rPr>
          <w:noProof/>
          <w:color w:val="000000" w:themeColor="text1"/>
        </w:rPr>
      </w:pPr>
    </w:p>
    <w:p w14:paraId="0BDC6590" w14:textId="546C55D0" w:rsidR="00631370" w:rsidRPr="00170EE1" w:rsidRDefault="008D0883" w:rsidP="00631370">
      <w:pPr>
        <w:spacing w:line="480" w:lineRule="auto"/>
        <w:ind w:left="709" w:hanging="709"/>
        <w:rPr>
          <w:color w:val="000000" w:themeColor="text1"/>
          <w:shd w:val="clear" w:color="auto" w:fill="FCFCFC"/>
        </w:rPr>
      </w:pPr>
      <w:r w:rsidRPr="00170EE1">
        <w:rPr>
          <w:color w:val="000000" w:themeColor="text1"/>
          <w:shd w:val="clear" w:color="auto" w:fill="FCFCFC"/>
        </w:rPr>
        <w:t>Bayliss, K., Goodall, M., Chisholm, A. </w:t>
      </w:r>
      <w:r w:rsidRPr="00170EE1">
        <w:rPr>
          <w:color w:val="000000" w:themeColor="text1"/>
        </w:rPr>
        <w:t>et al.</w:t>
      </w:r>
      <w:r w:rsidRPr="00170EE1">
        <w:rPr>
          <w:color w:val="000000" w:themeColor="text1"/>
          <w:shd w:val="clear" w:color="auto" w:fill="FCFCFC"/>
        </w:rPr>
        <w:t> (2014) Overcoming the barriers to the diagnosis and management of chronic fatigue syndrome/ME in primary care. </w:t>
      </w:r>
      <w:r w:rsidRPr="00170EE1">
        <w:rPr>
          <w:color w:val="000000" w:themeColor="text1"/>
        </w:rPr>
        <w:t>BMC Fam Pract, 15</w:t>
      </w:r>
      <w:r w:rsidRPr="00170EE1">
        <w:rPr>
          <w:b/>
          <w:bCs/>
          <w:color w:val="000000" w:themeColor="text1"/>
        </w:rPr>
        <w:t xml:space="preserve"> </w:t>
      </w:r>
      <w:r w:rsidRPr="00170EE1">
        <w:rPr>
          <w:color w:val="000000" w:themeColor="text1"/>
        </w:rPr>
        <w:t>(</w:t>
      </w:r>
      <w:r w:rsidRPr="00170EE1">
        <w:rPr>
          <w:color w:val="000000" w:themeColor="text1"/>
          <w:shd w:val="clear" w:color="auto" w:fill="FCFCFC"/>
        </w:rPr>
        <w:t>44). https://doi.org/10.1186/1471-2296-15-44</w:t>
      </w:r>
      <w:r w:rsidR="004B1D35" w:rsidRPr="00170EE1">
        <w:rPr>
          <w:color w:val="000000" w:themeColor="text1"/>
          <w:shd w:val="clear" w:color="auto" w:fill="FCFCFC"/>
        </w:rPr>
        <w:t>.</w:t>
      </w:r>
    </w:p>
    <w:p w14:paraId="4AADD794" w14:textId="3BA424BA" w:rsidR="00631370" w:rsidRPr="00170EE1" w:rsidRDefault="00631370" w:rsidP="00631370">
      <w:pPr>
        <w:spacing w:line="480" w:lineRule="auto"/>
        <w:ind w:left="709" w:hanging="709"/>
        <w:rPr>
          <w:color w:val="000000" w:themeColor="text1"/>
          <w:shd w:val="clear" w:color="auto" w:fill="FCFCFC"/>
        </w:rPr>
      </w:pPr>
      <w:r w:rsidRPr="00170EE1">
        <w:rPr>
          <w:color w:val="000000" w:themeColor="text1"/>
          <w:shd w:val="clear" w:color="auto" w:fill="FFFFFF"/>
        </w:rPr>
        <w:t>Bayliss, K., Riste, L., Band, R., Peters, S., Wearden, A., Lovell, K., ... &amp; Chew-Graham, C. A. (2016). Implementing resources to support the diagnosis and management of Chronic Fatigue Syndrome/Myalgic Encephalomyelitis (CFS/ME) in primary care.</w:t>
      </w:r>
      <w:r w:rsidRPr="00170EE1">
        <w:rPr>
          <w:rStyle w:val="apple-converted-space"/>
          <w:rFonts w:eastAsiaTheme="majorEastAsia"/>
          <w:color w:val="000000" w:themeColor="text1"/>
          <w:shd w:val="clear" w:color="auto" w:fill="FFFFFF"/>
        </w:rPr>
        <w:t> </w:t>
      </w:r>
      <w:r w:rsidRPr="00170EE1">
        <w:rPr>
          <w:color w:val="000000" w:themeColor="text1"/>
        </w:rPr>
        <w:t>BMC Fam Pract</w:t>
      </w:r>
      <w:r w:rsidRPr="00170EE1">
        <w:rPr>
          <w:color w:val="000000" w:themeColor="text1"/>
          <w:shd w:val="clear" w:color="auto" w:fill="FFFFFF"/>
        </w:rPr>
        <w:t>,</w:t>
      </w:r>
      <w:r w:rsidRPr="00170EE1">
        <w:rPr>
          <w:rStyle w:val="apple-converted-space"/>
          <w:rFonts w:eastAsiaTheme="majorEastAsia"/>
          <w:color w:val="000000" w:themeColor="text1"/>
          <w:shd w:val="clear" w:color="auto" w:fill="FFFFFF"/>
        </w:rPr>
        <w:t> </w:t>
      </w:r>
      <w:r w:rsidRPr="00170EE1">
        <w:rPr>
          <w:color w:val="000000" w:themeColor="text1"/>
        </w:rPr>
        <w:t>17</w:t>
      </w:r>
      <w:r w:rsidRPr="00170EE1">
        <w:rPr>
          <w:color w:val="000000" w:themeColor="text1"/>
          <w:shd w:val="clear" w:color="auto" w:fill="FFFFFF"/>
        </w:rPr>
        <w:t xml:space="preserve">(1), 66. </w:t>
      </w:r>
      <w:hyperlink r:id="rId9" w:history="1">
        <w:r w:rsidRPr="00170EE1">
          <w:rPr>
            <w:rStyle w:val="Hyperlink"/>
            <w:rFonts w:eastAsiaTheme="majorEastAsia"/>
            <w:color w:val="000000" w:themeColor="text1"/>
          </w:rPr>
          <w:t>https://doi.org/10.1186/s12875-016-0453-8</w:t>
        </w:r>
      </w:hyperlink>
    </w:p>
    <w:p w14:paraId="217725B6" w14:textId="645BE090"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Best, K., &amp; Butler, S. (2013). Second life avatars as extensions of social and physical bodies in people with Myalgic Encephalomyelitis/Chronic Fatigue Syndrome. Continuum</w:t>
      </w:r>
      <w:r w:rsidR="00EC19C6" w:rsidRPr="00170EE1">
        <w:rPr>
          <w:rFonts w:ascii="Times New Roman" w:hAnsi="Times New Roman" w:cs="Times New Roman"/>
          <w:noProof/>
          <w:color w:val="000000" w:themeColor="text1"/>
          <w:szCs w:val="24"/>
        </w:rPr>
        <w:t>.</w:t>
      </w:r>
      <w:r w:rsidRPr="00170EE1">
        <w:rPr>
          <w:rFonts w:ascii="Times New Roman" w:hAnsi="Times New Roman" w:cs="Times New Roman"/>
          <w:noProof/>
          <w:color w:val="000000" w:themeColor="text1"/>
          <w:szCs w:val="24"/>
        </w:rPr>
        <w:t xml:space="preserve"> </w:t>
      </w:r>
      <w:r w:rsidR="004B1D35" w:rsidRPr="00170EE1">
        <w:rPr>
          <w:rFonts w:ascii="Times New Roman" w:hAnsi="Times New Roman" w:cs="Times New Roman"/>
          <w:noProof/>
          <w:color w:val="000000" w:themeColor="text1"/>
          <w:szCs w:val="24"/>
        </w:rPr>
        <w:t>Media Cult Soc</w:t>
      </w:r>
      <w:r w:rsidRPr="00170EE1">
        <w:rPr>
          <w:rFonts w:ascii="Times New Roman" w:hAnsi="Times New Roman" w:cs="Times New Roman"/>
          <w:noProof/>
          <w:color w:val="000000" w:themeColor="text1"/>
          <w:szCs w:val="24"/>
        </w:rPr>
        <w:t>, 27(6), 837-849. doi:10.1080/10304312.2013.794190</w:t>
      </w:r>
    </w:p>
    <w:p w14:paraId="0F278EB8" w14:textId="58B681A1"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Bhui, K., Dinos, S., Ashby, D., Nazroo, J., Wessely, S., &amp; White, P. (2011). Chronic fatigue syndrome in an ethnically diverse population. BMC Medicine, 9(1), 26. </w:t>
      </w:r>
    </w:p>
    <w:p w14:paraId="5557E83B" w14:textId="7777777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Bombardier, C. H., &amp; Buchwald, D. (1996). Chronic fatigue, chronic fatigue syndrome and fibromyalgia. Disability and health care use. Med Care, 34, 924 - 930. </w:t>
      </w:r>
    </w:p>
    <w:p w14:paraId="315EB247" w14:textId="0C89BD5C"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Brooks, J., King, N., &amp; Wearden, A. (2014). Couples' experiences of interacting with outside oth</w:t>
      </w:r>
      <w:r w:rsidR="00943691" w:rsidRPr="00170EE1">
        <w:rPr>
          <w:rFonts w:ascii="Times New Roman" w:hAnsi="Times New Roman" w:cs="Times New Roman"/>
          <w:noProof/>
          <w:color w:val="000000" w:themeColor="text1"/>
          <w:szCs w:val="24"/>
        </w:rPr>
        <w:t>ers in chronic fatigue syndrome.</w:t>
      </w:r>
      <w:r w:rsidRPr="00170EE1">
        <w:rPr>
          <w:rFonts w:ascii="Times New Roman" w:hAnsi="Times New Roman" w:cs="Times New Roman"/>
          <w:noProof/>
          <w:color w:val="000000" w:themeColor="text1"/>
          <w:szCs w:val="24"/>
        </w:rPr>
        <w:t xml:space="preserve"> Chronic Illn, 10(1), 5-17. </w:t>
      </w:r>
    </w:p>
    <w:p w14:paraId="2A153A97" w14:textId="31B8C0DA"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Broughton, J., Harris, S., Beasant, L., Crawley, E., &amp; Collin, S. M. (2017). Adult patients' experiences of NHS specialist services for chronic fatigue syndrome (CFS/ME). BMC Health Serv Res, 17(1), 384. </w:t>
      </w:r>
    </w:p>
    <w:p w14:paraId="0DBA5526" w14:textId="6E0178EE"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Brown, B., Huszar, K., &amp; Chapman, R. (2017). 'Betwixt and between'; liminality in recovery stories from people with myalgic encephalomyelitis (ME) or chronic fatigue syndrome (CFS). Sociol Health Illn, 39(5), 696-710. </w:t>
      </w:r>
    </w:p>
    <w:p w14:paraId="76F12F04" w14:textId="112FAED0"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Burley, L., Cox, D. L., &amp; Findley, L. J. (2007). Severe chronic fatigue syndrome (CFS/ME): recovery is possible. </w:t>
      </w:r>
      <w:r w:rsidR="004B1D35" w:rsidRPr="00170EE1">
        <w:rPr>
          <w:rFonts w:ascii="Times New Roman" w:hAnsi="Times New Roman" w:cs="Times New Roman"/>
          <w:noProof/>
          <w:color w:val="000000" w:themeColor="text1"/>
          <w:szCs w:val="24"/>
        </w:rPr>
        <w:t>Brit J Occup Ther</w:t>
      </w:r>
      <w:r w:rsidRPr="00170EE1">
        <w:rPr>
          <w:rFonts w:ascii="Times New Roman" w:hAnsi="Times New Roman" w:cs="Times New Roman"/>
          <w:noProof/>
          <w:color w:val="000000" w:themeColor="text1"/>
          <w:szCs w:val="24"/>
        </w:rPr>
        <w:t xml:space="preserve">, 70(8), 339-344. </w:t>
      </w:r>
    </w:p>
    <w:p w14:paraId="7071006C" w14:textId="6D522452" w:rsidR="00C16706" w:rsidRPr="00170EE1" w:rsidRDefault="00932A81" w:rsidP="00C16706">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Cairns, R., &amp; Hotopf, M. (2005). A systematic review describing the prognosis of chronic fatigue syndrome. </w:t>
      </w:r>
      <w:r w:rsidR="004B1D35" w:rsidRPr="00170EE1">
        <w:rPr>
          <w:rFonts w:ascii="Times New Roman" w:hAnsi="Times New Roman" w:cs="Times New Roman"/>
          <w:noProof/>
          <w:color w:val="000000" w:themeColor="text1"/>
          <w:szCs w:val="24"/>
        </w:rPr>
        <w:t>Occup Med</w:t>
      </w:r>
      <w:r w:rsidRPr="00170EE1">
        <w:rPr>
          <w:rFonts w:ascii="Times New Roman" w:hAnsi="Times New Roman" w:cs="Times New Roman"/>
          <w:noProof/>
          <w:color w:val="000000" w:themeColor="text1"/>
          <w:szCs w:val="24"/>
        </w:rPr>
        <w:t>, 55(1), 20-31. doi:10.1093/occmed/kqi013</w:t>
      </w:r>
    </w:p>
    <w:p w14:paraId="2E2529CC" w14:textId="49AB0C7B" w:rsidR="00C16706" w:rsidRPr="00170EE1" w:rsidRDefault="00C16706" w:rsidP="00C16706">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Carroll, C., &amp; Booth, A. (2015). Quality assessment of qualitative evidence for systematic review and synthesis</w:t>
      </w:r>
      <w:r w:rsidR="00EC19C6" w:rsidRPr="00170EE1">
        <w:rPr>
          <w:rFonts w:ascii="Times New Roman" w:hAnsi="Times New Roman" w:cs="Times New Roman"/>
          <w:color w:val="000000" w:themeColor="text1"/>
          <w:szCs w:val="24"/>
          <w:shd w:val="clear" w:color="auto" w:fill="FFFFFF"/>
        </w:rPr>
        <w:t xml:space="preserve">. </w:t>
      </w:r>
      <w:r w:rsidR="004B1D35" w:rsidRPr="00170EE1">
        <w:rPr>
          <w:rFonts w:ascii="Times New Roman" w:hAnsi="Times New Roman" w:cs="Times New Roman"/>
          <w:color w:val="000000" w:themeColor="text1"/>
          <w:szCs w:val="24"/>
        </w:rPr>
        <w:t>Res Synth Methods</w:t>
      </w:r>
      <w:r w:rsidRPr="00170EE1">
        <w:rPr>
          <w:rFonts w:ascii="Times New Roman" w:hAnsi="Times New Roman" w:cs="Times New Roman"/>
          <w:color w:val="000000" w:themeColor="text1"/>
          <w:szCs w:val="24"/>
          <w:shd w:val="clear" w:color="auto" w:fill="FFFFFF"/>
        </w:rPr>
        <w:t>,</w:t>
      </w:r>
      <w:r w:rsidRPr="00170EE1">
        <w:rPr>
          <w:rFonts w:ascii="Times New Roman" w:eastAsia="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6</w:t>
      </w:r>
      <w:r w:rsidRPr="00170EE1">
        <w:rPr>
          <w:rFonts w:ascii="Times New Roman" w:hAnsi="Times New Roman" w:cs="Times New Roman"/>
          <w:color w:val="000000" w:themeColor="text1"/>
          <w:szCs w:val="24"/>
          <w:shd w:val="clear" w:color="auto" w:fill="FFFFFF"/>
        </w:rPr>
        <w:t>(2), 149-154.</w:t>
      </w:r>
    </w:p>
    <w:p w14:paraId="30BE64F4" w14:textId="3AD8B58E" w:rsidR="00932A81" w:rsidRPr="00170EE1" w:rsidRDefault="00223A30"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r w:rsidR="000D66FC" w:rsidRPr="00170EE1">
        <w:rPr>
          <w:rFonts w:ascii="Times New Roman" w:hAnsi="Times New Roman" w:cs="Times New Roman"/>
          <w:noProof/>
          <w:color w:val="000000" w:themeColor="text1"/>
          <w:szCs w:val="24"/>
        </w:rPr>
        <w:t>.</w:t>
      </w:r>
    </w:p>
    <w:p w14:paraId="24330BA6" w14:textId="41CEDCB0" w:rsidR="007F0E17" w:rsidRPr="00170EE1" w:rsidRDefault="00223A30" w:rsidP="007F0E17">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p>
    <w:p w14:paraId="5552AA75" w14:textId="68191944" w:rsidR="007F0E17" w:rsidRPr="00170EE1" w:rsidRDefault="00223A30" w:rsidP="007F0E17">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p>
    <w:p w14:paraId="25EB38B8" w14:textId="1C23B572" w:rsidR="00EE7DDD" w:rsidRPr="00170EE1" w:rsidRDefault="00EE7DDD" w:rsidP="00EE7DDD">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 blinded for anonymous review.</w:t>
      </w:r>
    </w:p>
    <w:p w14:paraId="03E89795" w14:textId="026F2A5E"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Collin, S. M., Crawley, E., &amp; May, M. T. (2011). The impact of CFS/ME on employ</w:t>
      </w:r>
      <w:r w:rsidR="000D66FC" w:rsidRPr="00170EE1">
        <w:rPr>
          <w:rFonts w:ascii="Times New Roman" w:hAnsi="Times New Roman" w:cs="Times New Roman"/>
          <w:noProof/>
          <w:color w:val="000000" w:themeColor="text1"/>
          <w:szCs w:val="24"/>
        </w:rPr>
        <w:t>ment and productivity in the UK</w:t>
      </w:r>
      <w:r w:rsidRPr="00170EE1">
        <w:rPr>
          <w:rFonts w:ascii="Times New Roman" w:hAnsi="Times New Roman" w:cs="Times New Roman"/>
          <w:noProof/>
          <w:color w:val="000000" w:themeColor="text1"/>
          <w:szCs w:val="24"/>
        </w:rPr>
        <w:t>. BMC Health Serv Res, 11, 217.</w:t>
      </w:r>
    </w:p>
    <w:p w14:paraId="2178333A" w14:textId="2E6F647F" w:rsidR="0099693E" w:rsidRPr="00170EE1" w:rsidRDefault="0099693E"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eastAsia="Calibri" w:hAnsi="Times New Roman" w:cs="Times New Roman"/>
          <w:color w:val="000000" w:themeColor="text1"/>
          <w:szCs w:val="24"/>
        </w:rPr>
        <w:t>Cooke A., Smith D., &amp; Booth A. Beyond PICO: the SPIDER tool for qualitative evidence synthesis. Qual Health Res. 2012;22(10):1435-1443. doi:10.1177/1049732312452938).</w:t>
      </w:r>
    </w:p>
    <w:p w14:paraId="1D573698" w14:textId="2FCEDDE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Cooper, L. (1997). Myalgic encephalomyelitis and the medical encounter. </w:t>
      </w:r>
      <w:r w:rsidR="00122365" w:rsidRPr="00170EE1">
        <w:rPr>
          <w:rFonts w:ascii="Times New Roman" w:hAnsi="Times New Roman" w:cs="Times New Roman"/>
          <w:noProof/>
          <w:color w:val="000000" w:themeColor="text1"/>
          <w:szCs w:val="24"/>
        </w:rPr>
        <w:t>Sociol Health Illn</w:t>
      </w:r>
      <w:r w:rsidRPr="00170EE1">
        <w:rPr>
          <w:rFonts w:ascii="Times New Roman" w:hAnsi="Times New Roman" w:cs="Times New Roman"/>
          <w:noProof/>
          <w:color w:val="000000" w:themeColor="text1"/>
          <w:szCs w:val="24"/>
        </w:rPr>
        <w:t xml:space="preserve">, 19(2), 186-207. </w:t>
      </w:r>
    </w:p>
    <w:p w14:paraId="33A9AC85" w14:textId="68C514E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de Carvalho Leite, J. C., de, L. D. M., Killett, A., Kale, S., Nacul, L., McArthur, M., . . . Poland, F. (2011). Social support needs for equity in health and social care</w:t>
      </w:r>
      <w:r w:rsidR="00E3319E" w:rsidRPr="00170EE1">
        <w:rPr>
          <w:rFonts w:ascii="Times New Roman" w:hAnsi="Times New Roman" w:cs="Times New Roman"/>
          <w:noProof/>
          <w:color w:val="000000" w:themeColor="text1"/>
          <w:szCs w:val="24"/>
        </w:rPr>
        <w:t>.</w:t>
      </w:r>
      <w:r w:rsidRPr="00170EE1">
        <w:rPr>
          <w:rFonts w:ascii="Times New Roman" w:hAnsi="Times New Roman" w:cs="Times New Roman"/>
          <w:noProof/>
          <w:color w:val="000000" w:themeColor="text1"/>
          <w:szCs w:val="24"/>
        </w:rPr>
        <w:t xml:space="preserve"> Int J Equity Health, 10, 46. doi:10.1186/1475-9276-10-46</w:t>
      </w:r>
    </w:p>
    <w:p w14:paraId="10618241" w14:textId="4FCF1755"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de Lourdes Drachler, M., de Carvalho Leite, J. C., Hooper, L., Hong, C. S., Pheby, D., Nacul, L., . . . McArthur, M. (2009). The expressed needs of people with chronic fatigue syndrome/myalgic encephalomyelitis. BMC Public Health, 9(1), 458. </w:t>
      </w:r>
    </w:p>
    <w:p w14:paraId="214F42F5" w14:textId="094B1DE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DeJean, D., Giacomini, M., Simeonov, D., &amp; Smith, A. (2016). Finding qualitative research evidence for health technology assessment. </w:t>
      </w:r>
      <w:r w:rsidR="00122365" w:rsidRPr="00170EE1">
        <w:rPr>
          <w:rFonts w:ascii="Times New Roman" w:hAnsi="Times New Roman" w:cs="Times New Roman"/>
          <w:noProof/>
          <w:color w:val="000000" w:themeColor="text1"/>
          <w:szCs w:val="24"/>
        </w:rPr>
        <w:t>Qual Health Res</w:t>
      </w:r>
      <w:r w:rsidRPr="00170EE1">
        <w:rPr>
          <w:rFonts w:ascii="Times New Roman" w:hAnsi="Times New Roman" w:cs="Times New Roman"/>
          <w:noProof/>
          <w:color w:val="000000" w:themeColor="text1"/>
          <w:szCs w:val="24"/>
        </w:rPr>
        <w:t xml:space="preserve">, 26(10), 1307-1317. </w:t>
      </w:r>
    </w:p>
    <w:p w14:paraId="264B01C5" w14:textId="77777777" w:rsidR="00755129" w:rsidRPr="00170EE1" w:rsidRDefault="00932A81" w:rsidP="00755129">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Department of Health Independent Working Group. (2002). A report of the CFS/ME working group. Report to the Chief Medical Officer </w:t>
      </w:r>
      <w:r w:rsidR="00E3319E" w:rsidRPr="00170EE1">
        <w:rPr>
          <w:rFonts w:ascii="Times New Roman" w:hAnsi="Times New Roman" w:cs="Times New Roman"/>
          <w:noProof/>
          <w:color w:val="000000" w:themeColor="text1"/>
          <w:szCs w:val="24"/>
        </w:rPr>
        <w:t>of an independent working group</w:t>
      </w:r>
      <w:r w:rsidRPr="00170EE1">
        <w:rPr>
          <w:rFonts w:ascii="Times New Roman" w:hAnsi="Times New Roman" w:cs="Times New Roman"/>
          <w:noProof/>
          <w:color w:val="000000" w:themeColor="text1"/>
          <w:szCs w:val="24"/>
        </w:rPr>
        <w:t xml:space="preserve">. </w:t>
      </w:r>
      <w:r w:rsidR="00E3319E" w:rsidRPr="00170EE1">
        <w:rPr>
          <w:rFonts w:ascii="Times New Roman" w:hAnsi="Times New Roman" w:cs="Times New Roman"/>
          <w:noProof/>
          <w:color w:val="000000" w:themeColor="text1"/>
          <w:szCs w:val="24"/>
        </w:rPr>
        <w:t>London.</w:t>
      </w:r>
      <w:r w:rsidRPr="00170EE1">
        <w:rPr>
          <w:rFonts w:ascii="Times New Roman" w:hAnsi="Times New Roman" w:cs="Times New Roman"/>
          <w:noProof/>
          <w:color w:val="000000" w:themeColor="text1"/>
          <w:szCs w:val="24"/>
        </w:rPr>
        <w:t xml:space="preserve"> </w:t>
      </w:r>
    </w:p>
    <w:p w14:paraId="3048AB95" w14:textId="0B2DA760" w:rsidR="00755129" w:rsidRPr="00170EE1" w:rsidRDefault="00755129" w:rsidP="00FD209B">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Dépelteau, F. (2015). Relational sociology, pragmatism, transactions and social fields.</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i/>
          <w:iCs/>
          <w:color w:val="000000" w:themeColor="text1"/>
          <w:szCs w:val="24"/>
        </w:rPr>
        <w:t>Ints Rev Sociol</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i/>
          <w:iCs/>
          <w:color w:val="000000" w:themeColor="text1"/>
          <w:szCs w:val="24"/>
        </w:rPr>
        <w:t>25</w:t>
      </w:r>
      <w:r w:rsidRPr="00170EE1">
        <w:rPr>
          <w:rFonts w:ascii="Times New Roman" w:hAnsi="Times New Roman" w:cs="Times New Roman"/>
          <w:color w:val="000000" w:themeColor="text1"/>
          <w:szCs w:val="24"/>
          <w:shd w:val="clear" w:color="auto" w:fill="FFFFFF"/>
        </w:rPr>
        <w:t>(1), 45-64.</w:t>
      </w:r>
    </w:p>
    <w:p w14:paraId="365FD439" w14:textId="4C3C1DC4"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Dickson, A., Knussen, C., &amp; Flowers, P. (2007). Stigma and the delegitimation experience. Psychol Health, 22(7), 851-867. </w:t>
      </w:r>
    </w:p>
    <w:p w14:paraId="3D3485CB" w14:textId="67ACABC9"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Dickson, A., Knussen, C., &amp; Flowers, P. (2008). 'That was my old life; it</w:t>
      </w:r>
      <w:r w:rsidR="00E3319E" w:rsidRPr="00170EE1">
        <w:rPr>
          <w:rFonts w:ascii="Times New Roman" w:hAnsi="Times New Roman" w:cs="Times New Roman"/>
          <w:noProof/>
          <w:color w:val="000000" w:themeColor="text1"/>
          <w:szCs w:val="24"/>
        </w:rPr>
        <w:t>'s almost like a past-life now'</w:t>
      </w:r>
      <w:r w:rsidRPr="00170EE1">
        <w:rPr>
          <w:rFonts w:ascii="Times New Roman" w:hAnsi="Times New Roman" w:cs="Times New Roman"/>
          <w:noProof/>
          <w:color w:val="000000" w:themeColor="text1"/>
          <w:szCs w:val="24"/>
        </w:rPr>
        <w:t>. Psychol Health, 23(4), 459-476. doi:10.1080/08870440701757393</w:t>
      </w:r>
    </w:p>
    <w:p w14:paraId="75F12560" w14:textId="7C818BA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Donalek, J. G. (2009). W</w:t>
      </w:r>
      <w:r w:rsidR="00E3319E" w:rsidRPr="00170EE1">
        <w:rPr>
          <w:rFonts w:ascii="Times New Roman" w:hAnsi="Times New Roman" w:cs="Times New Roman"/>
          <w:noProof/>
          <w:color w:val="000000" w:themeColor="text1"/>
          <w:szCs w:val="24"/>
        </w:rPr>
        <w:t>hen a parent is chronically ill</w:t>
      </w:r>
      <w:r w:rsidRPr="00170EE1">
        <w:rPr>
          <w:rFonts w:ascii="Times New Roman" w:hAnsi="Times New Roman" w:cs="Times New Roman"/>
          <w:noProof/>
          <w:color w:val="000000" w:themeColor="text1"/>
          <w:szCs w:val="24"/>
        </w:rPr>
        <w:t xml:space="preserve">. Nurs Res, 58(5), 332-339. </w:t>
      </w:r>
    </w:p>
    <w:p w14:paraId="10D76E32" w14:textId="56BEF95C" w:rsidR="00B1658D" w:rsidRPr="00170EE1" w:rsidRDefault="00B1658D" w:rsidP="00B1658D">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Donati, P. (2019). Discovering the relational goods. </w:t>
      </w:r>
      <w:r w:rsidRPr="00170EE1">
        <w:rPr>
          <w:rFonts w:ascii="Times New Roman" w:hAnsi="Times New Roman" w:cs="Times New Roman"/>
          <w:iCs/>
          <w:noProof/>
          <w:color w:val="000000" w:themeColor="text1"/>
          <w:szCs w:val="24"/>
        </w:rPr>
        <w:t>Int Rev Sociol</w:t>
      </w:r>
      <w:r w:rsidRPr="00170EE1">
        <w:rPr>
          <w:rFonts w:ascii="Times New Roman" w:hAnsi="Times New Roman" w:cs="Times New Roman"/>
          <w:i/>
          <w:noProof/>
          <w:color w:val="000000" w:themeColor="text1"/>
          <w:szCs w:val="24"/>
        </w:rPr>
        <w:t>, 29</w:t>
      </w:r>
      <w:r w:rsidRPr="00170EE1">
        <w:rPr>
          <w:rFonts w:ascii="Times New Roman" w:hAnsi="Times New Roman" w:cs="Times New Roman"/>
          <w:noProof/>
          <w:color w:val="000000" w:themeColor="text1"/>
          <w:szCs w:val="24"/>
        </w:rPr>
        <w:t>(2), 238-259.</w:t>
      </w:r>
    </w:p>
    <w:p w14:paraId="4CB62E5E" w14:textId="21C70BEA" w:rsidR="008D71D6" w:rsidRPr="00170EE1" w:rsidRDefault="00932A81" w:rsidP="0025300E">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Edwards, C. R., Thompson, A. R., &amp; Blair, A. (2</w:t>
      </w:r>
      <w:r w:rsidR="00E3319E" w:rsidRPr="00170EE1">
        <w:rPr>
          <w:rFonts w:ascii="Times New Roman" w:hAnsi="Times New Roman" w:cs="Times New Roman"/>
          <w:noProof/>
          <w:color w:val="000000" w:themeColor="text1"/>
          <w:szCs w:val="24"/>
        </w:rPr>
        <w:t>007). An 'overwhelming illness'</w:t>
      </w:r>
      <w:r w:rsidRPr="00170EE1">
        <w:rPr>
          <w:rFonts w:ascii="Times New Roman" w:hAnsi="Times New Roman" w:cs="Times New Roman"/>
          <w:noProof/>
          <w:color w:val="000000" w:themeColor="text1"/>
          <w:szCs w:val="24"/>
        </w:rPr>
        <w:t>. J Health Psychol, 12(2), 203-214.</w:t>
      </w:r>
    </w:p>
    <w:p w14:paraId="13C81C2B" w14:textId="429433AD" w:rsidR="0025300E" w:rsidRPr="00170EE1" w:rsidRDefault="0025300E" w:rsidP="00E8199E">
      <w:pPr>
        <w:pStyle w:val="EndNoteBibliography"/>
        <w:spacing w:after="0"/>
        <w:ind w:left="709" w:hanging="709"/>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Feldman, M., &amp; Worline, M. (2016). The practicality of practice theory.</w:t>
      </w:r>
      <w:r w:rsidRPr="00170EE1">
        <w:rPr>
          <w:rStyle w:val="apple-converted-space"/>
          <w:rFonts w:ascii="Times New Roman" w:hAnsi="Times New Roman" w:cs="Times New Roman"/>
          <w:color w:val="000000" w:themeColor="text1"/>
          <w:szCs w:val="24"/>
          <w:shd w:val="clear" w:color="auto" w:fill="FFFFFF"/>
        </w:rPr>
        <w:t> </w:t>
      </w:r>
      <w:r w:rsidR="008D71D6" w:rsidRPr="00170EE1">
        <w:rPr>
          <w:rFonts w:ascii="Times New Roman" w:hAnsi="Times New Roman" w:cs="Times New Roman"/>
          <w:color w:val="000000" w:themeColor="text1"/>
          <w:szCs w:val="24"/>
          <w:shd w:val="clear" w:color="auto" w:fill="FFFFFF"/>
        </w:rPr>
        <w:t>Acad Manag</w:t>
      </w:r>
      <w:r w:rsidR="008D71D6" w:rsidRPr="00170EE1">
        <w:rPr>
          <w:rStyle w:val="apple-converted-space"/>
          <w:rFonts w:ascii="Times New Roman" w:hAnsi="Times New Roman" w:cs="Times New Roman"/>
          <w:color w:val="000000" w:themeColor="text1"/>
          <w:szCs w:val="24"/>
          <w:shd w:val="clear" w:color="auto" w:fill="FFFFFF"/>
        </w:rPr>
        <w:t> </w:t>
      </w:r>
      <w:r w:rsidR="008D71D6" w:rsidRPr="00170EE1">
        <w:rPr>
          <w:rFonts w:ascii="Times New Roman" w:hAnsi="Times New Roman" w:cs="Times New Roman"/>
          <w:b/>
          <w:bCs/>
          <w:color w:val="000000" w:themeColor="text1"/>
          <w:szCs w:val="24"/>
        </w:rPr>
        <w:t>Learn</w:t>
      </w:r>
      <w:r w:rsidR="008D71D6" w:rsidRPr="00170EE1">
        <w:rPr>
          <w:rStyle w:val="apple-converted-space"/>
          <w:rFonts w:ascii="Times New Roman" w:hAnsi="Times New Roman" w:cs="Times New Roman"/>
          <w:color w:val="000000" w:themeColor="text1"/>
          <w:szCs w:val="24"/>
          <w:shd w:val="clear" w:color="auto" w:fill="FFFFFF"/>
        </w:rPr>
        <w:t> </w:t>
      </w:r>
      <w:r w:rsidR="008D71D6" w:rsidRPr="00170EE1">
        <w:rPr>
          <w:rFonts w:ascii="Times New Roman" w:hAnsi="Times New Roman" w:cs="Times New Roman"/>
          <w:color w:val="000000" w:themeColor="text1"/>
          <w:szCs w:val="24"/>
          <w:shd w:val="clear" w:color="auto" w:fill="FFFFFF"/>
        </w:rPr>
        <w:t>Educ</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15</w:t>
      </w:r>
      <w:r w:rsidRPr="00170EE1">
        <w:rPr>
          <w:rFonts w:ascii="Times New Roman" w:hAnsi="Times New Roman" w:cs="Times New Roman"/>
          <w:color w:val="000000" w:themeColor="text1"/>
          <w:szCs w:val="24"/>
          <w:shd w:val="clear" w:color="auto" w:fill="FFFFFF"/>
        </w:rPr>
        <w:t>(2), 304-324.</w:t>
      </w:r>
    </w:p>
    <w:p w14:paraId="31BB7E9B" w14:textId="462A3D3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France, E. F., Ring, N., Noyes, J., Maxwell, M., Jepson, R., Duncan, E., . . . Uny, I. (2015). Protocol-developing meta-ethnography reporting guidelines (eMERGe). BMC Med</w:t>
      </w:r>
      <w:r w:rsidR="008D71D6" w:rsidRPr="00170EE1">
        <w:rPr>
          <w:rFonts w:ascii="Times New Roman" w:hAnsi="Times New Roman" w:cs="Times New Roman"/>
          <w:noProof/>
          <w:color w:val="000000" w:themeColor="text1"/>
          <w:szCs w:val="24"/>
        </w:rPr>
        <w:t xml:space="preserve"> </w:t>
      </w:r>
      <w:r w:rsidRPr="00170EE1">
        <w:rPr>
          <w:rFonts w:ascii="Times New Roman" w:hAnsi="Times New Roman" w:cs="Times New Roman"/>
          <w:noProof/>
          <w:color w:val="000000" w:themeColor="text1"/>
          <w:szCs w:val="24"/>
        </w:rPr>
        <w:t>R Methodol, 15</w:t>
      </w:r>
      <w:r w:rsidR="00E3319E" w:rsidRPr="00170EE1">
        <w:rPr>
          <w:rFonts w:ascii="Times New Roman" w:hAnsi="Times New Roman" w:cs="Times New Roman"/>
          <w:noProof/>
          <w:color w:val="000000" w:themeColor="text1"/>
          <w:szCs w:val="24"/>
        </w:rPr>
        <w:t>(1), 1-14.</w:t>
      </w:r>
    </w:p>
    <w:p w14:paraId="5031A76F" w14:textId="7777777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Fukuda, K., Straus, S. E., &amp; Hickie, I. (1994). The chronic fatigue syndrome - A comprehensive approach to its definition and study. Ann Intern Med, 121(Suppl 12), 953 - 959. </w:t>
      </w:r>
    </w:p>
    <w:p w14:paraId="6BE7AABE" w14:textId="22A14D90"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Gilje, A. M., Soderlund, A., &amp; Malterud, K. (2008). Obstructions for quality care experienced by patients with chronic fatigue syndrome (CFS). Patient Educ Couns, 73</w:t>
      </w:r>
      <w:r w:rsidR="00E3319E" w:rsidRPr="00170EE1">
        <w:rPr>
          <w:rFonts w:ascii="Times New Roman" w:hAnsi="Times New Roman" w:cs="Times New Roman"/>
          <w:noProof/>
          <w:color w:val="000000" w:themeColor="text1"/>
          <w:szCs w:val="24"/>
        </w:rPr>
        <w:t>(1), 36-41.</w:t>
      </w:r>
    </w:p>
    <w:p w14:paraId="1876A5B1" w14:textId="61ED4AD9"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Gladwell, P. W., Pheby, D., Rodriguez, T., &amp; Poland, F. (2014). Use of an online survey to explore positive and negative outcomes of rehabilitation for people with CFS/ME. </w:t>
      </w:r>
      <w:r w:rsidR="008D71D6" w:rsidRPr="00170EE1">
        <w:rPr>
          <w:rFonts w:ascii="Times New Roman" w:hAnsi="Times New Roman" w:cs="Times New Roman"/>
          <w:noProof/>
          <w:color w:val="000000" w:themeColor="text1"/>
          <w:szCs w:val="24"/>
        </w:rPr>
        <w:t>Disabil Rehabil</w:t>
      </w:r>
      <w:r w:rsidRPr="00170EE1">
        <w:rPr>
          <w:rFonts w:ascii="Times New Roman" w:hAnsi="Times New Roman" w:cs="Times New Roman"/>
          <w:noProof/>
          <w:color w:val="000000" w:themeColor="text1"/>
          <w:szCs w:val="24"/>
        </w:rPr>
        <w:t>, 36</w:t>
      </w:r>
      <w:r w:rsidR="00E3319E" w:rsidRPr="00170EE1">
        <w:rPr>
          <w:rFonts w:ascii="Times New Roman" w:hAnsi="Times New Roman" w:cs="Times New Roman"/>
          <w:noProof/>
          <w:color w:val="000000" w:themeColor="text1"/>
          <w:szCs w:val="24"/>
        </w:rPr>
        <w:t>(5), 387-394.</w:t>
      </w:r>
    </w:p>
    <w:p w14:paraId="7ACA7920" w14:textId="02C872A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Glenton, C. (2003). Chronic back pain sufferers—striving for the sick role. </w:t>
      </w:r>
      <w:r w:rsidR="007E2B9A" w:rsidRPr="00170EE1">
        <w:rPr>
          <w:rFonts w:ascii="Times New Roman" w:hAnsi="Times New Roman" w:cs="Times New Roman"/>
          <w:noProof/>
          <w:color w:val="000000" w:themeColor="text1"/>
          <w:szCs w:val="24"/>
        </w:rPr>
        <w:t>Soc Sci Med</w:t>
      </w:r>
      <w:r w:rsidRPr="00170EE1">
        <w:rPr>
          <w:rFonts w:ascii="Times New Roman" w:hAnsi="Times New Roman" w:cs="Times New Roman"/>
          <w:noProof/>
          <w:color w:val="000000" w:themeColor="text1"/>
          <w:szCs w:val="24"/>
        </w:rPr>
        <w:t>, 57</w:t>
      </w:r>
      <w:r w:rsidR="00E3319E" w:rsidRPr="00170EE1">
        <w:rPr>
          <w:rFonts w:ascii="Times New Roman" w:hAnsi="Times New Roman" w:cs="Times New Roman"/>
          <w:noProof/>
          <w:color w:val="000000" w:themeColor="text1"/>
          <w:szCs w:val="24"/>
        </w:rPr>
        <w:t>(11), 2243-2252.</w:t>
      </w:r>
    </w:p>
    <w:p w14:paraId="2C966CB2" w14:textId="77777777" w:rsidR="00D65F39" w:rsidRPr="00170EE1" w:rsidRDefault="00932A81" w:rsidP="00D65F39">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Guise, J., Widdicombe, S., &amp; McKinlay, A. (2007)</w:t>
      </w:r>
      <w:r w:rsidR="00E3319E" w:rsidRPr="00170EE1">
        <w:rPr>
          <w:rFonts w:ascii="Times New Roman" w:hAnsi="Times New Roman" w:cs="Times New Roman"/>
          <w:noProof/>
          <w:color w:val="000000" w:themeColor="text1"/>
          <w:szCs w:val="24"/>
        </w:rPr>
        <w:t>. 'What is it like to have ME?'</w:t>
      </w:r>
      <w:r w:rsidRPr="00170EE1">
        <w:rPr>
          <w:rFonts w:ascii="Times New Roman" w:hAnsi="Times New Roman" w:cs="Times New Roman"/>
          <w:noProof/>
          <w:color w:val="000000" w:themeColor="text1"/>
          <w:szCs w:val="24"/>
        </w:rPr>
        <w:t>. Health, 11</w:t>
      </w:r>
      <w:r w:rsidR="00E3319E" w:rsidRPr="00170EE1">
        <w:rPr>
          <w:rFonts w:ascii="Times New Roman" w:hAnsi="Times New Roman" w:cs="Times New Roman"/>
          <w:noProof/>
          <w:color w:val="000000" w:themeColor="text1"/>
          <w:szCs w:val="24"/>
        </w:rPr>
        <w:t>(1), 87-108.</w:t>
      </w:r>
    </w:p>
    <w:p w14:paraId="6751D35D" w14:textId="3F4E125D" w:rsidR="00D65F39" w:rsidRPr="00170EE1" w:rsidRDefault="00D65F39" w:rsidP="00D65F39">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Hyde, C., Dunn, K. M., Higginbottom, A., &amp; Chew‐Graham, C. A. (2017). Process and impact of patient involvement in a systematic review of shared decision making in primary care consultations.</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Health Expect</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20</w:t>
      </w:r>
      <w:r w:rsidRPr="00170EE1">
        <w:rPr>
          <w:rFonts w:ascii="Times New Roman" w:hAnsi="Times New Roman" w:cs="Times New Roman"/>
          <w:color w:val="000000" w:themeColor="text1"/>
          <w:szCs w:val="24"/>
          <w:shd w:val="clear" w:color="auto" w:fill="FFFFFF"/>
        </w:rPr>
        <w:t>(2), 298-308.</w:t>
      </w:r>
    </w:p>
    <w:p w14:paraId="4ECF7809" w14:textId="77777777" w:rsidR="00B7678F" w:rsidRPr="00170EE1" w:rsidRDefault="00223A30" w:rsidP="00B7678F">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p>
    <w:p w14:paraId="0B072D8F" w14:textId="162F5F22" w:rsidR="00C66410" w:rsidRPr="00170EE1" w:rsidRDefault="00932A81" w:rsidP="00C66410">
      <w:pPr>
        <w:pStyle w:val="EndNoteBibliography"/>
        <w:spacing w:after="0"/>
        <w:ind w:left="720" w:hanging="720"/>
        <w:rPr>
          <w:rFonts w:ascii="Times New Roman" w:eastAsia="Times New Roman" w:hAnsi="Times New Roman" w:cs="Times New Roman"/>
          <w:color w:val="000000" w:themeColor="text1"/>
          <w:szCs w:val="24"/>
        </w:rPr>
      </w:pPr>
      <w:r w:rsidRPr="00170EE1">
        <w:rPr>
          <w:rFonts w:ascii="Times New Roman" w:hAnsi="Times New Roman" w:cs="Times New Roman"/>
          <w:noProof/>
          <w:color w:val="000000" w:themeColor="text1"/>
          <w:szCs w:val="24"/>
        </w:rPr>
        <w:t xml:space="preserve">Ingman, T., Ali, S., Bhui, K., &amp; Chalder, T. (2016). Chronic fatigue syndrome: comparing outcomes in White British and Black and minority ethnic patients after cognitive–behavioural therapy. </w:t>
      </w:r>
      <w:r w:rsidR="008D71D6" w:rsidRPr="00170EE1">
        <w:rPr>
          <w:rFonts w:ascii="Times New Roman" w:hAnsi="Times New Roman" w:cs="Times New Roman"/>
          <w:noProof/>
          <w:color w:val="000000" w:themeColor="text1"/>
          <w:szCs w:val="24"/>
        </w:rPr>
        <w:t>Brit J Psychiat</w:t>
      </w:r>
      <w:r w:rsidR="00B7678F" w:rsidRPr="00170EE1">
        <w:rPr>
          <w:rFonts w:ascii="Times New Roman" w:hAnsi="Times New Roman" w:cs="Times New Roman"/>
          <w:noProof/>
          <w:color w:val="000000" w:themeColor="text1"/>
          <w:szCs w:val="24"/>
        </w:rPr>
        <w:t xml:space="preserve">, </w:t>
      </w:r>
      <w:r w:rsidR="00B7678F" w:rsidRPr="00170EE1">
        <w:rPr>
          <w:rFonts w:ascii="Times New Roman" w:eastAsia="Times New Roman" w:hAnsi="Times New Roman" w:cs="Times New Roman"/>
          <w:color w:val="000000" w:themeColor="text1"/>
          <w:szCs w:val="24"/>
        </w:rPr>
        <w:t>209(3), 251-6.</w:t>
      </w:r>
    </w:p>
    <w:p w14:paraId="00A46DA1" w14:textId="32616768" w:rsidR="00226CAE" w:rsidRPr="00170EE1" w:rsidRDefault="00C66410" w:rsidP="00C66410">
      <w:pPr>
        <w:pStyle w:val="EndNoteBibliography"/>
        <w:spacing w:after="0"/>
        <w:ind w:left="720" w:hanging="720"/>
        <w:rPr>
          <w:rFonts w:ascii="Times New Roman" w:eastAsia="Times New Roman" w:hAnsi="Times New Roman" w:cs="Times New Roman"/>
          <w:color w:val="000000" w:themeColor="text1"/>
          <w:szCs w:val="24"/>
        </w:rPr>
      </w:pPr>
      <w:r w:rsidRPr="00170EE1">
        <w:rPr>
          <w:rFonts w:ascii="Times New Roman" w:hAnsi="Times New Roman" w:cs="Times New Roman"/>
          <w:color w:val="000000" w:themeColor="text1"/>
          <w:spacing w:val="-5"/>
          <w:szCs w:val="24"/>
          <w:shd w:val="clear" w:color="auto" w:fill="FFFFFF"/>
        </w:rPr>
        <w:t xml:space="preserve">Larun, L., Brurberg, K.G., Odgaard-Jensen, J., Price &amp; J.R. Exercise therapy for chronic fatigue syndrome. Cochrane Database of Systematic Reviews 2019, Issue 10. Art. No.: CD003200. </w:t>
      </w:r>
    </w:p>
    <w:p w14:paraId="0081C21B" w14:textId="7EB89A5B" w:rsidR="00226CAE" w:rsidRPr="00170EE1" w:rsidRDefault="00226CAE" w:rsidP="00226CAE">
      <w:pPr>
        <w:pStyle w:val="EndNoteBibliography"/>
        <w:spacing w:after="0"/>
        <w:ind w:left="720" w:hanging="720"/>
        <w:rPr>
          <w:rFonts w:ascii="Times New Roman" w:hAnsi="Times New Roman" w:cs="Times New Roman"/>
          <w:color w:val="000000" w:themeColor="text1"/>
          <w:szCs w:val="24"/>
        </w:rPr>
      </w:pPr>
      <w:r w:rsidRPr="00170EE1">
        <w:rPr>
          <w:rFonts w:ascii="Times New Roman" w:hAnsi="Times New Roman" w:cs="Times New Roman"/>
          <w:color w:val="000000" w:themeColor="text1"/>
          <w:szCs w:val="24"/>
          <w:shd w:val="clear" w:color="auto" w:fill="FFFFFF"/>
        </w:rPr>
        <w:t>Joachim, G., &amp; Acorn, S. (2000). Stigma of visible and invisible chronic conditions.</w:t>
      </w:r>
      <w:r w:rsidRPr="00170EE1">
        <w:rPr>
          <w:rFonts w:ascii="Times New Roman" w:eastAsia="Times New Roman" w:hAnsi="Times New Roman" w:cs="Times New Roman"/>
          <w:color w:val="000000" w:themeColor="text1"/>
          <w:szCs w:val="24"/>
          <w:shd w:val="clear" w:color="auto" w:fill="FFFFFF"/>
        </w:rPr>
        <w:t> </w:t>
      </w:r>
      <w:r w:rsidR="008D71D6" w:rsidRPr="00170EE1">
        <w:rPr>
          <w:rFonts w:ascii="Times New Roman" w:hAnsi="Times New Roman" w:cs="Times New Roman"/>
          <w:color w:val="000000" w:themeColor="text1"/>
          <w:szCs w:val="24"/>
        </w:rPr>
        <w:t>J Adv Nurs</w:t>
      </w:r>
      <w:r w:rsidRPr="00170EE1">
        <w:rPr>
          <w:rFonts w:ascii="Times New Roman" w:hAnsi="Times New Roman" w:cs="Times New Roman"/>
          <w:color w:val="000000" w:themeColor="text1"/>
          <w:szCs w:val="24"/>
          <w:shd w:val="clear" w:color="auto" w:fill="FFFFFF"/>
        </w:rPr>
        <w:t>,</w:t>
      </w:r>
      <w:r w:rsidRPr="00170EE1">
        <w:rPr>
          <w:rFonts w:ascii="Times New Roman" w:eastAsia="Times New Roman" w:hAnsi="Times New Roman" w:cs="Times New Roman"/>
          <w:color w:val="000000" w:themeColor="text1"/>
          <w:szCs w:val="24"/>
          <w:shd w:val="clear" w:color="auto" w:fill="FFFFFF"/>
        </w:rPr>
        <w:t> </w:t>
      </w:r>
      <w:r w:rsidRPr="00170EE1">
        <w:rPr>
          <w:rFonts w:ascii="Times New Roman" w:hAnsi="Times New Roman" w:cs="Times New Roman"/>
          <w:i/>
          <w:iCs/>
          <w:color w:val="000000" w:themeColor="text1"/>
          <w:szCs w:val="24"/>
        </w:rPr>
        <w:t>32</w:t>
      </w:r>
      <w:r w:rsidRPr="00170EE1">
        <w:rPr>
          <w:rFonts w:ascii="Times New Roman" w:hAnsi="Times New Roman" w:cs="Times New Roman"/>
          <w:color w:val="000000" w:themeColor="text1"/>
          <w:szCs w:val="24"/>
          <w:shd w:val="clear" w:color="auto" w:fill="FFFFFF"/>
        </w:rPr>
        <w:t>(1), 243-248.</w:t>
      </w:r>
    </w:p>
    <w:p w14:paraId="250B7972" w14:textId="576CB5A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Joanna Briggs Institute. (2010). JBI QARI Critical appraisal checklist for interpretive &amp; critical research. Accessed September, 6. </w:t>
      </w:r>
    </w:p>
    <w:p w14:paraId="267786C0" w14:textId="448052B1"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Larun, L., Brurberg, K. G., Odgaard</w:t>
      </w:r>
      <w:r w:rsidRPr="00170EE1">
        <w:rPr>
          <w:rFonts w:ascii="Times New Roman" w:eastAsia="Calibri" w:hAnsi="Times New Roman" w:cs="Times New Roman"/>
          <w:noProof/>
          <w:color w:val="000000" w:themeColor="text1"/>
          <w:szCs w:val="24"/>
        </w:rPr>
        <w:t>‐</w:t>
      </w:r>
      <w:r w:rsidRPr="00170EE1">
        <w:rPr>
          <w:rFonts w:ascii="Times New Roman" w:hAnsi="Times New Roman" w:cs="Times New Roman"/>
          <w:noProof/>
          <w:color w:val="000000" w:themeColor="text1"/>
          <w:szCs w:val="24"/>
        </w:rPr>
        <w:t xml:space="preserve">Jensen, J., &amp; Price, J. R. (2017). Exercise therapy for chronic fatigue syndrome. Cochrane Database of Systematic Reviews(4). </w:t>
      </w:r>
    </w:p>
    <w:p w14:paraId="6C6F7B99" w14:textId="79D1A176"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Larun, L., &amp; Malterud, K. (2007). Identity and coping experien</w:t>
      </w:r>
      <w:r w:rsidR="00F1017A" w:rsidRPr="00170EE1">
        <w:rPr>
          <w:rFonts w:ascii="Times New Roman" w:hAnsi="Times New Roman" w:cs="Times New Roman"/>
          <w:noProof/>
          <w:color w:val="000000" w:themeColor="text1"/>
          <w:szCs w:val="24"/>
        </w:rPr>
        <w:t>ces in Chronic Fatigue Syndrome</w:t>
      </w:r>
      <w:r w:rsidRPr="00170EE1">
        <w:rPr>
          <w:rFonts w:ascii="Times New Roman" w:hAnsi="Times New Roman" w:cs="Times New Roman"/>
          <w:noProof/>
          <w:color w:val="000000" w:themeColor="text1"/>
          <w:szCs w:val="24"/>
        </w:rPr>
        <w:t xml:space="preserve">. </w:t>
      </w:r>
      <w:r w:rsidR="008D71D6" w:rsidRPr="00170EE1">
        <w:rPr>
          <w:rFonts w:ascii="Times New Roman" w:hAnsi="Times New Roman" w:cs="Times New Roman"/>
          <w:noProof/>
          <w:color w:val="000000" w:themeColor="text1"/>
          <w:szCs w:val="24"/>
        </w:rPr>
        <w:t>Patient Educ Couns</w:t>
      </w:r>
      <w:r w:rsidRPr="00170EE1">
        <w:rPr>
          <w:rFonts w:ascii="Times New Roman" w:hAnsi="Times New Roman" w:cs="Times New Roman"/>
          <w:noProof/>
          <w:color w:val="000000" w:themeColor="text1"/>
          <w:szCs w:val="24"/>
        </w:rPr>
        <w:t xml:space="preserve">, 69(1), 20-28. </w:t>
      </w:r>
    </w:p>
    <w:p w14:paraId="13223F5F" w14:textId="49FE3DB4"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Larun, L., &amp; Malterud, K. (2011). Finding the right balance of physical activity: a focus group study about experiences among patients with chronic fatigue syndrome. Patient Educ Couns, 83(2), 222-226. </w:t>
      </w:r>
    </w:p>
    <w:p w14:paraId="45EFADA6" w14:textId="4D4BE4DF"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Lian, O. S., &amp; Rapport, F. (2016). Life according to ME. Health (London), 20</w:t>
      </w:r>
      <w:r w:rsidR="00F1017A" w:rsidRPr="00170EE1">
        <w:rPr>
          <w:rFonts w:ascii="Times New Roman" w:hAnsi="Times New Roman" w:cs="Times New Roman"/>
          <w:noProof/>
          <w:color w:val="000000" w:themeColor="text1"/>
          <w:szCs w:val="24"/>
        </w:rPr>
        <w:t>(6), 578-598.</w:t>
      </w:r>
    </w:p>
    <w:p w14:paraId="3468B433" w14:textId="2D9C4DC1"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rPr>
        <w:t xml:space="preserve">Liberati, A., Altman, D. G., Tetzlaff, J., Mulrow, C., Gøtzsche, P. C., Ioannidis, J. P. A., . . . Moher, D. 2009. The PRISMA Statement for Reporting Systematic Reviews and Meta-Analyses of Studies That Evaluate Health Care Interventions. PLoS Medicine, 6, 7, e1000100. </w:t>
      </w:r>
    </w:p>
    <w:p w14:paraId="6EBE9455" w14:textId="54A622E1" w:rsidR="002D3292" w:rsidRPr="00170EE1" w:rsidRDefault="00932A81" w:rsidP="002D3292">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Lords debates. (2013). Today's Lords debates - Wednesday 06 February 2013: PACE Trial. Retrieved from London</w:t>
      </w:r>
      <w:r w:rsidR="002D3292" w:rsidRPr="00170EE1">
        <w:rPr>
          <w:rFonts w:ascii="Times New Roman" w:hAnsi="Times New Roman" w:cs="Times New Roman"/>
          <w:noProof/>
          <w:color w:val="000000" w:themeColor="text1"/>
          <w:szCs w:val="24"/>
        </w:rPr>
        <w:t>.</w:t>
      </w:r>
    </w:p>
    <w:p w14:paraId="40E48C0C" w14:textId="0A2B6E9F" w:rsidR="002D3292" w:rsidRPr="00170EE1" w:rsidRDefault="002D3292" w:rsidP="00492752">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de Lourdes Drachler, M., de Carvalho Leite, J. C., Hooper, L., Hong, C. S., Pheby, D., Nacul, L., ... &amp; Poland, F. (2009). The expressed needs of people with chronic fatigue syndrome/myalgic encephalomyelitis.</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BMC Pub</w:t>
      </w:r>
      <w:r w:rsidR="008D71D6" w:rsidRPr="00170EE1">
        <w:rPr>
          <w:rFonts w:ascii="Times New Roman" w:hAnsi="Times New Roman" w:cs="Times New Roman"/>
          <w:color w:val="000000" w:themeColor="text1"/>
          <w:szCs w:val="24"/>
        </w:rPr>
        <w:t>lic</w:t>
      </w:r>
      <w:r w:rsidRPr="00170EE1">
        <w:rPr>
          <w:rFonts w:ascii="Times New Roman" w:hAnsi="Times New Roman" w:cs="Times New Roman"/>
          <w:color w:val="000000" w:themeColor="text1"/>
          <w:szCs w:val="24"/>
        </w:rPr>
        <w:t xml:space="preserve"> Health</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9</w:t>
      </w:r>
      <w:r w:rsidRPr="00170EE1">
        <w:rPr>
          <w:rFonts w:ascii="Times New Roman" w:hAnsi="Times New Roman" w:cs="Times New Roman"/>
          <w:color w:val="000000" w:themeColor="text1"/>
          <w:szCs w:val="24"/>
          <w:shd w:val="clear" w:color="auto" w:fill="FFFFFF"/>
        </w:rPr>
        <w:t>(1), 458.</w:t>
      </w:r>
    </w:p>
    <w:p w14:paraId="50B5B160" w14:textId="7F8F578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Malpass, A., Shaw, A., Sharp, D., Walter, F., Feder, G., Ridd, M., &amp; Kessler, D. (2009). “Medication career” or “Moral career”? The two sides of managing antidepressants. </w:t>
      </w:r>
      <w:r w:rsidR="007E2B9A" w:rsidRPr="00170EE1">
        <w:rPr>
          <w:rFonts w:ascii="Times New Roman" w:hAnsi="Times New Roman" w:cs="Times New Roman"/>
          <w:noProof/>
          <w:color w:val="000000" w:themeColor="text1"/>
          <w:szCs w:val="24"/>
        </w:rPr>
        <w:t>Soc Sci Med</w:t>
      </w:r>
      <w:r w:rsidRPr="00170EE1">
        <w:rPr>
          <w:rFonts w:ascii="Times New Roman" w:hAnsi="Times New Roman" w:cs="Times New Roman"/>
          <w:noProof/>
          <w:color w:val="000000" w:themeColor="text1"/>
          <w:szCs w:val="24"/>
        </w:rPr>
        <w:t>, 68</w:t>
      </w:r>
      <w:r w:rsidR="00F1017A" w:rsidRPr="00170EE1">
        <w:rPr>
          <w:rFonts w:ascii="Times New Roman" w:hAnsi="Times New Roman" w:cs="Times New Roman"/>
          <w:noProof/>
          <w:color w:val="000000" w:themeColor="text1"/>
          <w:szCs w:val="24"/>
        </w:rPr>
        <w:t>(1), 154-168.</w:t>
      </w:r>
    </w:p>
    <w:p w14:paraId="78B016D4" w14:textId="4B997F36" w:rsidR="00AE5DB8" w:rsidRPr="00170EE1" w:rsidRDefault="00932A81" w:rsidP="00AE5DB8">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McCue, P. (2004). CFS/ME and mental health diagnoses. </w:t>
      </w:r>
      <w:r w:rsidR="008D71D6" w:rsidRPr="00170EE1">
        <w:rPr>
          <w:rFonts w:ascii="Times New Roman" w:hAnsi="Times New Roman" w:cs="Times New Roman"/>
          <w:noProof/>
          <w:color w:val="000000" w:themeColor="text1"/>
          <w:szCs w:val="24"/>
        </w:rPr>
        <w:t>Clin Eff Nurs</w:t>
      </w:r>
      <w:r w:rsidRPr="00170EE1">
        <w:rPr>
          <w:rFonts w:ascii="Times New Roman" w:hAnsi="Times New Roman" w:cs="Times New Roman"/>
          <w:noProof/>
          <w:color w:val="000000" w:themeColor="text1"/>
          <w:szCs w:val="24"/>
        </w:rPr>
        <w:t>, 8</w:t>
      </w:r>
      <w:r w:rsidR="00F1017A" w:rsidRPr="00170EE1">
        <w:rPr>
          <w:rFonts w:ascii="Times New Roman" w:hAnsi="Times New Roman" w:cs="Times New Roman"/>
          <w:noProof/>
          <w:color w:val="000000" w:themeColor="text1"/>
          <w:szCs w:val="24"/>
        </w:rPr>
        <w:t>(3-4), 194-201.</w:t>
      </w:r>
    </w:p>
    <w:p w14:paraId="40130E03" w14:textId="7FD29B20" w:rsidR="00AE5DB8" w:rsidRPr="00170EE1" w:rsidRDefault="00AE5DB8" w:rsidP="00AE5DB8">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Methley, A., Campbell, S., Cheraghi-Sohi, S., &amp; Chew-Graham, C. (2017). Meeting the mental health needs of people with multiple sclerosis.</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Disabil Rehabil</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39</w:t>
      </w:r>
      <w:r w:rsidRPr="00170EE1">
        <w:rPr>
          <w:rFonts w:ascii="Times New Roman" w:hAnsi="Times New Roman" w:cs="Times New Roman"/>
          <w:color w:val="000000" w:themeColor="text1"/>
          <w:szCs w:val="24"/>
          <w:shd w:val="clear" w:color="auto" w:fill="FFFFFF"/>
        </w:rPr>
        <w:t>(11), 1097-1105.</w:t>
      </w:r>
    </w:p>
    <w:p w14:paraId="3E28C5DA" w14:textId="4CA0636C" w:rsidR="00AE5DB8" w:rsidRPr="00170EE1" w:rsidRDefault="00AE5DB8"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rPr>
        <w:t>DOI: 10.1080/09638288.2016.1180547</w:t>
      </w:r>
    </w:p>
    <w:p w14:paraId="7BB3290E" w14:textId="415559B6" w:rsidR="002E6805" w:rsidRPr="00170EE1" w:rsidRDefault="00143F7A" w:rsidP="002E6805">
      <w:pPr>
        <w:pStyle w:val="EndNoteBibliography"/>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rPr>
        <w:fldChar w:fldCharType="begin"/>
      </w:r>
      <w:r w:rsidRPr="00170EE1">
        <w:rPr>
          <w:rFonts w:ascii="Times New Roman" w:hAnsi="Times New Roman" w:cs="Times New Roman"/>
          <w:color w:val="000000" w:themeColor="text1"/>
          <w:szCs w:val="24"/>
        </w:rPr>
        <w:instrText xml:space="preserve"> ADDIN EN.REFLIST </w:instrText>
      </w:r>
      <w:r w:rsidRPr="00170EE1">
        <w:rPr>
          <w:rFonts w:ascii="Times New Roman" w:hAnsi="Times New Roman" w:cs="Times New Roman"/>
          <w:color w:val="000000" w:themeColor="text1"/>
          <w:szCs w:val="24"/>
        </w:rPr>
        <w:fldChar w:fldCharType="separate"/>
      </w:r>
      <w:r w:rsidRPr="00170EE1">
        <w:rPr>
          <w:rFonts w:ascii="Times New Roman" w:hAnsi="Times New Roman" w:cs="Times New Roman"/>
          <w:noProof/>
          <w:color w:val="000000" w:themeColor="text1"/>
          <w:szCs w:val="24"/>
        </w:rPr>
        <w:t xml:space="preserve">Moss-Morris, R. (2005). Symptom perceptions, illness beliefs and coping in chronic fatigue syndrome. </w:t>
      </w:r>
      <w:r w:rsidR="008D71D6" w:rsidRPr="00170EE1">
        <w:rPr>
          <w:rFonts w:ascii="Times New Roman" w:hAnsi="Times New Roman" w:cs="Times New Roman"/>
          <w:iCs/>
          <w:noProof/>
          <w:color w:val="000000" w:themeColor="text1"/>
          <w:szCs w:val="24"/>
        </w:rPr>
        <w:t>J Ment Health</w:t>
      </w:r>
      <w:r w:rsidRPr="00170EE1">
        <w:rPr>
          <w:rFonts w:ascii="Times New Roman" w:hAnsi="Times New Roman" w:cs="Times New Roman"/>
          <w:iCs/>
          <w:noProof/>
          <w:color w:val="000000" w:themeColor="text1"/>
          <w:szCs w:val="24"/>
        </w:rPr>
        <w:t>,</w:t>
      </w:r>
      <w:r w:rsidRPr="00170EE1">
        <w:rPr>
          <w:rFonts w:ascii="Times New Roman" w:hAnsi="Times New Roman" w:cs="Times New Roman"/>
          <w:i/>
          <w:noProof/>
          <w:color w:val="000000" w:themeColor="text1"/>
          <w:szCs w:val="24"/>
        </w:rPr>
        <w:t xml:space="preserve"> </w:t>
      </w:r>
      <w:r w:rsidRPr="00170EE1">
        <w:rPr>
          <w:rFonts w:ascii="Times New Roman" w:hAnsi="Times New Roman" w:cs="Times New Roman"/>
          <w:iCs/>
          <w:noProof/>
          <w:color w:val="000000" w:themeColor="text1"/>
          <w:szCs w:val="24"/>
        </w:rPr>
        <w:t>14</w:t>
      </w:r>
      <w:r w:rsidRPr="00170EE1">
        <w:rPr>
          <w:rFonts w:ascii="Times New Roman" w:hAnsi="Times New Roman" w:cs="Times New Roman"/>
          <w:noProof/>
          <w:color w:val="000000" w:themeColor="text1"/>
          <w:szCs w:val="24"/>
        </w:rPr>
        <w:t>(3), 223-235.</w:t>
      </w:r>
    </w:p>
    <w:p w14:paraId="1813A843" w14:textId="7B9B0976" w:rsidR="00C73F3E" w:rsidRPr="00170EE1" w:rsidRDefault="00143F7A" w:rsidP="00E8199E">
      <w:pPr>
        <w:pStyle w:val="EndNoteBibliography"/>
        <w:spacing w:after="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rPr>
        <w:fldChar w:fldCharType="end"/>
      </w:r>
      <w:r w:rsidR="00223A30" w:rsidRPr="00170EE1">
        <w:rPr>
          <w:rFonts w:ascii="Times New Roman" w:hAnsi="Times New Roman" w:cs="Times New Roman"/>
          <w:noProof/>
          <w:color w:val="000000" w:themeColor="text1"/>
          <w:szCs w:val="24"/>
        </w:rPr>
        <w:t>XXX</w:t>
      </w:r>
      <w:r w:rsidR="00C73F3E" w:rsidRPr="00170EE1">
        <w:rPr>
          <w:rFonts w:ascii="Times New Roman" w:hAnsi="Times New Roman" w:cs="Times New Roman"/>
          <w:noProof/>
          <w:color w:val="000000" w:themeColor="text1"/>
          <w:szCs w:val="24"/>
        </w:rPr>
        <w:t xml:space="preserve"> blinded for anonymous review.</w:t>
      </w:r>
    </w:p>
    <w:p w14:paraId="452AD76C" w14:textId="14BC471D" w:rsidR="00C73F3E" w:rsidRPr="00170EE1" w:rsidRDefault="00223A30" w:rsidP="00C73F3E">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C73F3E" w:rsidRPr="00170EE1">
        <w:rPr>
          <w:rFonts w:ascii="Times New Roman" w:hAnsi="Times New Roman" w:cs="Times New Roman"/>
          <w:noProof/>
          <w:color w:val="000000" w:themeColor="text1"/>
          <w:szCs w:val="24"/>
        </w:rPr>
        <w:t xml:space="preserve"> blinded for anonymous review.</w:t>
      </w:r>
    </w:p>
    <w:p w14:paraId="542A295B" w14:textId="3C4D7CD8" w:rsidR="007F0E17" w:rsidRPr="00170EE1" w:rsidRDefault="00223A30" w:rsidP="007F0E17">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p>
    <w:p w14:paraId="1F964DE7" w14:textId="11DAF0D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National Institute for Health &amp; Care Excellence. (2007). Chronic fatigue syndrome/myalgic encephalomyelitis (or encephalopathy). </w:t>
      </w:r>
      <w:r w:rsidR="008D71D6" w:rsidRPr="00170EE1">
        <w:rPr>
          <w:rFonts w:ascii="Times New Roman" w:hAnsi="Times New Roman" w:cs="Times New Roman"/>
          <w:noProof/>
          <w:color w:val="000000" w:themeColor="text1"/>
          <w:szCs w:val="24"/>
        </w:rPr>
        <w:t>NICE</w:t>
      </w:r>
      <w:r w:rsidRPr="00170EE1">
        <w:rPr>
          <w:rFonts w:ascii="Times New Roman" w:hAnsi="Times New Roman" w:cs="Times New Roman"/>
          <w:noProof/>
          <w:color w:val="000000" w:themeColor="text1"/>
          <w:szCs w:val="24"/>
        </w:rPr>
        <w:t xml:space="preserve">, 7. </w:t>
      </w:r>
    </w:p>
    <w:p w14:paraId="4F222EAF" w14:textId="17561238"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Noblit, G. W., &amp; Hare, R. D. (1988). Meta-ethnography. Newbury Park, California: Sage Publications, Inc.</w:t>
      </w:r>
    </w:p>
    <w:p w14:paraId="768E92BF" w14:textId="7EB82C3B"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atsiurko, N., Campbell, J. L., &amp; Hall, J. A. (2012). Measuring cultural diversity</w:t>
      </w:r>
      <w:r w:rsidR="00EC19C6" w:rsidRPr="00170EE1">
        <w:rPr>
          <w:rFonts w:ascii="Times New Roman" w:hAnsi="Times New Roman" w:cs="Times New Roman"/>
          <w:noProof/>
          <w:color w:val="000000" w:themeColor="text1"/>
          <w:szCs w:val="24"/>
        </w:rPr>
        <w:t xml:space="preserve">. </w:t>
      </w:r>
      <w:r w:rsidRPr="00170EE1">
        <w:rPr>
          <w:rFonts w:ascii="Times New Roman" w:hAnsi="Times New Roman" w:cs="Times New Roman"/>
          <w:noProof/>
          <w:color w:val="000000" w:themeColor="text1"/>
          <w:szCs w:val="24"/>
        </w:rPr>
        <w:t>Eth</w:t>
      </w:r>
      <w:r w:rsidR="008D71D6" w:rsidRPr="00170EE1">
        <w:rPr>
          <w:rFonts w:ascii="Times New Roman" w:hAnsi="Times New Roman" w:cs="Times New Roman"/>
          <w:noProof/>
          <w:color w:val="000000" w:themeColor="text1"/>
          <w:szCs w:val="24"/>
        </w:rPr>
        <w:t>n</w:t>
      </w:r>
      <w:r w:rsidRPr="00170EE1">
        <w:rPr>
          <w:rFonts w:ascii="Times New Roman" w:hAnsi="Times New Roman" w:cs="Times New Roman"/>
          <w:noProof/>
          <w:color w:val="000000" w:themeColor="text1"/>
          <w:szCs w:val="24"/>
        </w:rPr>
        <w:t xml:space="preserve"> Racial Stud, 35(2), 195-217. </w:t>
      </w:r>
    </w:p>
    <w:p w14:paraId="1EEBED14" w14:textId="67ED596F"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eters, S., Wearden, A., Morriss, R., Dowrick, C. F., Lovell, K., Brooks, J., . . . Group, F. T. (2011). Challenges of nurse delivery of psychological interventions for long-term conditions in primary care. Implement Sci, 6</w:t>
      </w:r>
      <w:r w:rsidR="00F1017A" w:rsidRPr="00170EE1">
        <w:rPr>
          <w:rFonts w:ascii="Times New Roman" w:hAnsi="Times New Roman" w:cs="Times New Roman"/>
          <w:noProof/>
          <w:color w:val="000000" w:themeColor="text1"/>
          <w:szCs w:val="24"/>
        </w:rPr>
        <w:t>, 132.</w:t>
      </w:r>
    </w:p>
    <w:p w14:paraId="111F546B" w14:textId="38689EB4"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heby, D., &amp; Saffron, L. (2009). Risk factors for severe ME/CFS. Biol</w:t>
      </w:r>
      <w:r w:rsidR="00ED21A0" w:rsidRPr="00170EE1">
        <w:rPr>
          <w:rFonts w:ascii="Times New Roman" w:hAnsi="Times New Roman" w:cs="Times New Roman"/>
          <w:noProof/>
          <w:color w:val="000000" w:themeColor="text1"/>
          <w:szCs w:val="24"/>
        </w:rPr>
        <w:t xml:space="preserve"> </w:t>
      </w:r>
      <w:r w:rsidRPr="00170EE1">
        <w:rPr>
          <w:rFonts w:ascii="Times New Roman" w:hAnsi="Times New Roman" w:cs="Times New Roman"/>
          <w:noProof/>
          <w:color w:val="000000" w:themeColor="text1"/>
          <w:szCs w:val="24"/>
        </w:rPr>
        <w:t xml:space="preserve">Med, 1(4), 50-74. </w:t>
      </w:r>
    </w:p>
    <w:p w14:paraId="3320B2D8" w14:textId="71C45E95"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icariello, F., Ali, S., Foubister, C., &amp; Chalder, T. (2017). 'It feels sometimes like my house has burnt down, but I can see the sky': A qualitative study exploring patients' views of cognitive behavioural therapy for chronic fatigue syndrome. Br J Health Psychol, 22</w:t>
      </w:r>
      <w:r w:rsidR="00F1017A" w:rsidRPr="00170EE1">
        <w:rPr>
          <w:rFonts w:ascii="Times New Roman" w:hAnsi="Times New Roman" w:cs="Times New Roman"/>
          <w:noProof/>
          <w:color w:val="000000" w:themeColor="text1"/>
          <w:szCs w:val="24"/>
        </w:rPr>
        <w:t>(3), 383-413.</w:t>
      </w:r>
    </w:p>
    <w:p w14:paraId="156D7696" w14:textId="3CA641DD" w:rsidR="008D0883" w:rsidRPr="00170EE1" w:rsidRDefault="008D0883" w:rsidP="008D0883">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inxsterhuis, I., Strand, E. B., &amp; Sveen, U. (2015a). Coping with chronic fatigue syndrome. Fatigue, 3(3), 173-188.</w:t>
      </w:r>
    </w:p>
    <w:p w14:paraId="145036E3" w14:textId="3ECE1DCD" w:rsidR="00DF5BEC" w:rsidRPr="00170EE1" w:rsidRDefault="00932A81" w:rsidP="00DF5BEC">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Pinxsterhuis, I., Hellum, L. L., Aannestad, H. H., &amp; Sveen, U. (2015</w:t>
      </w:r>
      <w:r w:rsidR="00B02FCF" w:rsidRPr="00170EE1">
        <w:rPr>
          <w:rFonts w:ascii="Times New Roman" w:hAnsi="Times New Roman" w:cs="Times New Roman"/>
          <w:noProof/>
          <w:color w:val="000000" w:themeColor="text1"/>
          <w:szCs w:val="24"/>
        </w:rPr>
        <w:t>b</w:t>
      </w:r>
      <w:r w:rsidRPr="00170EE1">
        <w:rPr>
          <w:rFonts w:ascii="Times New Roman" w:hAnsi="Times New Roman" w:cs="Times New Roman"/>
          <w:noProof/>
          <w:color w:val="000000" w:themeColor="text1"/>
          <w:szCs w:val="24"/>
        </w:rPr>
        <w:t>). Development of a group-based self-management programme for individuals with chronic fatigue syndrome. Scand J Occup Ther, 22</w:t>
      </w:r>
      <w:r w:rsidR="00F1017A" w:rsidRPr="00170EE1">
        <w:rPr>
          <w:rFonts w:ascii="Times New Roman" w:hAnsi="Times New Roman" w:cs="Times New Roman"/>
          <w:noProof/>
          <w:color w:val="000000" w:themeColor="text1"/>
          <w:szCs w:val="24"/>
        </w:rPr>
        <w:t>(2), 117-125.</w:t>
      </w:r>
    </w:p>
    <w:p w14:paraId="3E46C914" w14:textId="045A298D" w:rsidR="00DF5BEC" w:rsidRPr="00170EE1" w:rsidRDefault="00DF5BEC" w:rsidP="00DF5BEC">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Pollock, A., Campbell, P., Struthers, C., Synnot, A., Nunn, J., Hill, S., ... &amp; Morley, R. (2018). Stakeholder involvement in systematic reviews.</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Syst</w:t>
      </w:r>
      <w:r w:rsidR="00DA2BAB" w:rsidRPr="00170EE1">
        <w:rPr>
          <w:rFonts w:ascii="Times New Roman" w:hAnsi="Times New Roman" w:cs="Times New Roman"/>
          <w:color w:val="000000" w:themeColor="text1"/>
          <w:szCs w:val="24"/>
        </w:rPr>
        <w:t xml:space="preserve"> </w:t>
      </w:r>
      <w:r w:rsidRPr="00170EE1">
        <w:rPr>
          <w:rFonts w:ascii="Times New Roman" w:hAnsi="Times New Roman" w:cs="Times New Roman"/>
          <w:color w:val="000000" w:themeColor="text1"/>
          <w:szCs w:val="24"/>
        </w:rPr>
        <w:t>Rev</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7</w:t>
      </w:r>
      <w:r w:rsidRPr="00170EE1">
        <w:rPr>
          <w:rFonts w:ascii="Times New Roman" w:hAnsi="Times New Roman" w:cs="Times New Roman"/>
          <w:color w:val="000000" w:themeColor="text1"/>
          <w:szCs w:val="24"/>
          <w:shd w:val="clear" w:color="auto" w:fill="FFFFFF"/>
        </w:rPr>
        <w:t>(1), 208.</w:t>
      </w:r>
    </w:p>
    <w:p w14:paraId="1C2A5306" w14:textId="38B46EC9" w:rsidR="003D42E6" w:rsidRPr="00170EE1" w:rsidRDefault="003D42E6" w:rsidP="003D42E6">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pacing w:val="-5"/>
          <w:szCs w:val="24"/>
          <w:shd w:val="clear" w:color="auto" w:fill="FFFFFF"/>
        </w:rPr>
        <w:t>Price, J.R., Mitchell, E., Tidy E, Hunot V. Cognitive behaviour therapy for chronic fatigue syndrome in adults. Cochrane Database of Systematic Reviews 2008, Issue 3. Art. No.: CD001027. DOI: 10.1002/14651858.CD001027.pub2.</w:t>
      </w:r>
    </w:p>
    <w:p w14:paraId="35362121" w14:textId="78E49031" w:rsidR="0025300E" w:rsidRPr="00170EE1" w:rsidRDefault="0025300E"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eastAsia="Times New Roman" w:hAnsi="Times New Roman" w:cs="Times New Roman"/>
          <w:color w:val="000000" w:themeColor="text1"/>
          <w:szCs w:val="24"/>
          <w:shd w:val="clear" w:color="auto" w:fill="FFFFFF"/>
          <w:lang w:eastAsia="en-GB"/>
        </w:rPr>
        <w:t>Price-Robertson, R., Obradovic, A., &amp; Morgan, B. (2017). Relational recovery. </w:t>
      </w:r>
      <w:r w:rsidRPr="00170EE1">
        <w:rPr>
          <w:rFonts w:ascii="Times New Roman" w:eastAsia="Times New Roman" w:hAnsi="Times New Roman" w:cs="Times New Roman"/>
          <w:color w:val="000000" w:themeColor="text1"/>
          <w:szCs w:val="24"/>
          <w:lang w:eastAsia="en-GB"/>
        </w:rPr>
        <w:t>Adv Ment</w:t>
      </w:r>
      <w:r w:rsidR="009200AE" w:rsidRPr="00170EE1">
        <w:rPr>
          <w:rFonts w:ascii="Times New Roman" w:eastAsia="Times New Roman" w:hAnsi="Times New Roman" w:cs="Times New Roman"/>
          <w:color w:val="000000" w:themeColor="text1"/>
          <w:szCs w:val="24"/>
          <w:lang w:eastAsia="en-GB"/>
        </w:rPr>
        <w:t xml:space="preserve"> </w:t>
      </w:r>
      <w:r w:rsidRPr="00170EE1">
        <w:rPr>
          <w:rFonts w:ascii="Times New Roman" w:eastAsia="Times New Roman" w:hAnsi="Times New Roman" w:cs="Times New Roman"/>
          <w:color w:val="000000" w:themeColor="text1"/>
          <w:szCs w:val="24"/>
          <w:lang w:eastAsia="en-GB"/>
        </w:rPr>
        <w:t>Health</w:t>
      </w:r>
      <w:r w:rsidRPr="00170EE1">
        <w:rPr>
          <w:rFonts w:ascii="Times New Roman" w:eastAsia="Times New Roman" w:hAnsi="Times New Roman" w:cs="Times New Roman"/>
          <w:color w:val="000000" w:themeColor="text1"/>
          <w:szCs w:val="24"/>
          <w:shd w:val="clear" w:color="auto" w:fill="FFFFFF"/>
          <w:lang w:eastAsia="en-GB"/>
        </w:rPr>
        <w:t>, </w:t>
      </w:r>
      <w:r w:rsidRPr="00170EE1">
        <w:rPr>
          <w:rFonts w:ascii="Times New Roman" w:eastAsia="Times New Roman" w:hAnsi="Times New Roman" w:cs="Times New Roman"/>
          <w:color w:val="000000" w:themeColor="text1"/>
          <w:szCs w:val="24"/>
          <w:lang w:eastAsia="en-GB"/>
        </w:rPr>
        <w:t>15</w:t>
      </w:r>
      <w:r w:rsidRPr="00170EE1">
        <w:rPr>
          <w:rFonts w:ascii="Times New Roman" w:eastAsia="Times New Roman" w:hAnsi="Times New Roman" w:cs="Times New Roman"/>
          <w:color w:val="000000" w:themeColor="text1"/>
          <w:szCs w:val="24"/>
          <w:shd w:val="clear" w:color="auto" w:fill="FFFFFF"/>
          <w:lang w:eastAsia="en-GB"/>
        </w:rPr>
        <w:t>(2), 108-120. Page 108.</w:t>
      </w:r>
    </w:p>
    <w:p w14:paraId="4CC158A7" w14:textId="6E3CC3BE" w:rsidR="009F3C0B" w:rsidRPr="00170EE1" w:rsidRDefault="009F3C0B" w:rsidP="009F3C0B">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color w:val="000000" w:themeColor="text1"/>
          <w:szCs w:val="24"/>
          <w:shd w:val="clear" w:color="auto" w:fill="FFFFFF"/>
        </w:rPr>
        <w:t>Reynolds, F., &amp; Vivat, B. (2010). Art-making and identity work: A qualitative study of women living with chronic fatigue syndrome/myalgic encephalomyelitis (CFS/ME).</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Arts &amp; Health</w:t>
      </w:r>
      <w:r w:rsidRPr="00170EE1">
        <w:rPr>
          <w:rFonts w:ascii="Times New Roman" w:hAnsi="Times New Roman" w:cs="Times New Roman"/>
          <w:color w:val="000000" w:themeColor="text1"/>
          <w:szCs w:val="24"/>
          <w:shd w:val="clear" w:color="auto" w:fill="FFFFFF"/>
        </w:rPr>
        <w:t>,</w:t>
      </w:r>
      <w:r w:rsidRPr="00170EE1">
        <w:rPr>
          <w:rStyle w:val="apple-converted-space"/>
          <w:rFonts w:ascii="Times New Roman" w:hAnsi="Times New Roman" w:cs="Times New Roman"/>
          <w:color w:val="000000" w:themeColor="text1"/>
          <w:szCs w:val="24"/>
          <w:shd w:val="clear" w:color="auto" w:fill="FFFFFF"/>
        </w:rPr>
        <w:t> </w:t>
      </w:r>
      <w:r w:rsidRPr="00170EE1">
        <w:rPr>
          <w:rFonts w:ascii="Times New Roman" w:hAnsi="Times New Roman" w:cs="Times New Roman"/>
          <w:color w:val="000000" w:themeColor="text1"/>
          <w:szCs w:val="24"/>
        </w:rPr>
        <w:t>2</w:t>
      </w:r>
      <w:r w:rsidRPr="00170EE1">
        <w:rPr>
          <w:rFonts w:ascii="Times New Roman" w:hAnsi="Times New Roman" w:cs="Times New Roman"/>
          <w:color w:val="000000" w:themeColor="text1"/>
          <w:szCs w:val="24"/>
          <w:shd w:val="clear" w:color="auto" w:fill="FFFFFF"/>
        </w:rPr>
        <w:t>(1), 67-80.</w:t>
      </w:r>
    </w:p>
    <w:p w14:paraId="460EEFDC" w14:textId="21CEE548" w:rsidR="00932A81" w:rsidRPr="00170EE1" w:rsidRDefault="00696218"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 anonymised for blinded review</w:t>
      </w:r>
      <w:r w:rsidR="00F1017A" w:rsidRPr="00170EE1">
        <w:rPr>
          <w:rFonts w:ascii="Times New Roman" w:hAnsi="Times New Roman" w:cs="Times New Roman"/>
          <w:noProof/>
          <w:color w:val="000000" w:themeColor="text1"/>
          <w:szCs w:val="24"/>
        </w:rPr>
        <w:t>.</w:t>
      </w:r>
    </w:p>
    <w:p w14:paraId="57F2A7EF" w14:textId="52DFD99E"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Ryckeghem, H., Delesie, L., Tobback, E., Lievens, S., Vogelaers, D., &amp; Mariman, A. (2017). Exploring the potential role of the advanced nurse practitioner within a care path for patients with chronic fatigue syndrome. J Adv Nurs, 73(7), 1610-1619. </w:t>
      </w:r>
    </w:p>
    <w:p w14:paraId="775A1714" w14:textId="0E96D383"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Santana, M. J., Manalili, K., Jolley, R. J., Zelinsky, S., Quan, H., &amp; Lu, M. (2018). How to practice person-centred care. Health Expec</w:t>
      </w:r>
      <w:r w:rsidR="00E608C4" w:rsidRPr="00170EE1">
        <w:rPr>
          <w:rFonts w:ascii="Times New Roman" w:hAnsi="Times New Roman" w:cs="Times New Roman"/>
          <w:noProof/>
          <w:color w:val="000000" w:themeColor="text1"/>
          <w:szCs w:val="24"/>
        </w:rPr>
        <w:t>t</w:t>
      </w:r>
      <w:r w:rsidRPr="00170EE1">
        <w:rPr>
          <w:rFonts w:ascii="Times New Roman" w:hAnsi="Times New Roman" w:cs="Times New Roman"/>
          <w:noProof/>
          <w:color w:val="000000" w:themeColor="text1"/>
          <w:szCs w:val="24"/>
        </w:rPr>
        <w:t>, 21</w:t>
      </w:r>
      <w:r w:rsidR="00F1017A" w:rsidRPr="00170EE1">
        <w:rPr>
          <w:rFonts w:ascii="Times New Roman" w:hAnsi="Times New Roman" w:cs="Times New Roman"/>
          <w:noProof/>
          <w:color w:val="000000" w:themeColor="text1"/>
          <w:szCs w:val="24"/>
        </w:rPr>
        <w:t>(2), 429-440.</w:t>
      </w:r>
    </w:p>
    <w:p w14:paraId="322917C9" w14:textId="4887D334"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Stormorken, E., Jason, L. A., &amp; Kirkevold, M. (2015). Fatigue in adults with post-infectious fatigue syndrome. BMC Nurs, 14, 64. </w:t>
      </w:r>
    </w:p>
    <w:p w14:paraId="6A22B5EA" w14:textId="4994A805"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Taylor, R. R. (2005). Can the social model explain all of disability experience? Perspectives of persons with chronic fatigue syndrome. Am J Occup Ther, 59(5), 497-506. </w:t>
      </w:r>
    </w:p>
    <w:p w14:paraId="4E394C39" w14:textId="3947496D"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The Lancet Editorial. (2011). Patients' power and PACE. Lancet, 377(9780), 1808. </w:t>
      </w:r>
    </w:p>
    <w:p w14:paraId="0D55EFD3" w14:textId="0A9D9B2D"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Tong, A., Flemming, K., McInnes, E., Oliver, S., &amp; Craig, J. (2012). Enhancing transparency in reporting the synthesis of qualitative researc</w:t>
      </w:r>
      <w:r w:rsidR="00EC19C6" w:rsidRPr="00170EE1">
        <w:rPr>
          <w:rFonts w:ascii="Times New Roman" w:hAnsi="Times New Roman" w:cs="Times New Roman"/>
          <w:noProof/>
          <w:color w:val="000000" w:themeColor="text1"/>
          <w:szCs w:val="24"/>
        </w:rPr>
        <w:t>h</w:t>
      </w:r>
      <w:r w:rsidRPr="00170EE1">
        <w:rPr>
          <w:rFonts w:ascii="Times New Roman" w:hAnsi="Times New Roman" w:cs="Times New Roman"/>
          <w:noProof/>
          <w:color w:val="000000" w:themeColor="text1"/>
          <w:szCs w:val="24"/>
        </w:rPr>
        <w:t xml:space="preserve">. BMC Med Res Methodol, 12. </w:t>
      </w:r>
    </w:p>
    <w:p w14:paraId="7475D948" w14:textId="77777777" w:rsidR="00A66F59" w:rsidRPr="00170EE1" w:rsidRDefault="00932A81" w:rsidP="00A66F59">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Travers, M. K., &amp; Lawler, J. (2008). Self within a climate of contention: Experiences of chronic fatigue syndrome. Soc Sci Med, 66(2), 315-326. </w:t>
      </w:r>
    </w:p>
    <w:p w14:paraId="6C7961E4" w14:textId="592D6E44" w:rsidR="00932A81" w:rsidRPr="00170EE1" w:rsidRDefault="00932A81" w:rsidP="002E0044">
      <w:pPr>
        <w:pStyle w:val="EndNoteBibliography"/>
        <w:spacing w:after="0"/>
        <w:ind w:left="720" w:hanging="720"/>
        <w:rPr>
          <w:rFonts w:ascii="Times New Roman" w:hAnsi="Times New Roman" w:cs="Times New Roman"/>
          <w:color w:val="000000" w:themeColor="text1"/>
          <w:szCs w:val="24"/>
          <w:shd w:val="clear" w:color="auto" w:fill="FFFFFF"/>
        </w:rPr>
      </w:pPr>
      <w:r w:rsidRPr="00170EE1">
        <w:rPr>
          <w:rFonts w:ascii="Times New Roman" w:hAnsi="Times New Roman" w:cs="Times New Roman"/>
          <w:noProof/>
          <w:color w:val="000000" w:themeColor="text1"/>
          <w:szCs w:val="24"/>
        </w:rPr>
        <w:t xml:space="preserve">Ward, T., Hogan, K., Stuart, V., &amp; Singleton, E. (2008). The experiences of counselling for persons with ME. </w:t>
      </w:r>
      <w:r w:rsidR="00E608C4" w:rsidRPr="00170EE1">
        <w:rPr>
          <w:rFonts w:ascii="Times New Roman" w:hAnsi="Times New Roman" w:cs="Times New Roman"/>
          <w:color w:val="000000" w:themeColor="text1"/>
          <w:szCs w:val="24"/>
          <w:shd w:val="clear" w:color="auto" w:fill="FFFFFF"/>
        </w:rPr>
        <w:t>Couns Psychother Res</w:t>
      </w:r>
      <w:r w:rsidRPr="00170EE1">
        <w:rPr>
          <w:rFonts w:ascii="Times New Roman" w:hAnsi="Times New Roman" w:cs="Times New Roman"/>
          <w:noProof/>
          <w:color w:val="000000" w:themeColor="text1"/>
          <w:szCs w:val="24"/>
        </w:rPr>
        <w:t xml:space="preserve">, 8(2), 73-79. </w:t>
      </w:r>
    </w:p>
    <w:p w14:paraId="21CD749E" w14:textId="57E7B579"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Ware, N. C. (1992). Suffering and the social construction of illness. </w:t>
      </w:r>
      <w:r w:rsidR="000202BB" w:rsidRPr="00170EE1">
        <w:rPr>
          <w:rFonts w:ascii="Times New Roman" w:hAnsi="Times New Roman" w:cs="Times New Roman"/>
          <w:noProof/>
          <w:color w:val="000000" w:themeColor="text1"/>
          <w:szCs w:val="24"/>
        </w:rPr>
        <w:t>Med Anthropol Q</w:t>
      </w:r>
      <w:r w:rsidRPr="00170EE1">
        <w:rPr>
          <w:rFonts w:ascii="Times New Roman" w:hAnsi="Times New Roman" w:cs="Times New Roman"/>
          <w:noProof/>
          <w:color w:val="000000" w:themeColor="text1"/>
          <w:szCs w:val="24"/>
        </w:rPr>
        <w:t xml:space="preserve">, 6(4), 347-361. </w:t>
      </w:r>
    </w:p>
    <w:p w14:paraId="6106C420" w14:textId="77777777"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Ware, N. C. (1998). Sociosomatics and illness in chronic fatigue syndrome. Psychosom Med, 60(4), 394-401. </w:t>
      </w:r>
    </w:p>
    <w:p w14:paraId="70815994" w14:textId="42215D68" w:rsidR="007F0E17" w:rsidRPr="00170EE1" w:rsidRDefault="00223A30" w:rsidP="007F0E17">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XXX</w:t>
      </w:r>
      <w:r w:rsidR="007F0E17" w:rsidRPr="00170EE1">
        <w:rPr>
          <w:rFonts w:ascii="Times New Roman" w:hAnsi="Times New Roman" w:cs="Times New Roman"/>
          <w:noProof/>
          <w:color w:val="000000" w:themeColor="text1"/>
          <w:szCs w:val="24"/>
        </w:rPr>
        <w:t xml:space="preserve"> blinded for anonymous review.</w:t>
      </w:r>
    </w:p>
    <w:p w14:paraId="4F43D30C" w14:textId="000898B9"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Wheeler, B. B. (1992). Feminist and psychological implications of chronic fatigue syndrome. </w:t>
      </w:r>
      <w:r w:rsidR="002A7A2D" w:rsidRPr="00170EE1">
        <w:rPr>
          <w:rFonts w:ascii="Times New Roman" w:hAnsi="Times New Roman" w:cs="Times New Roman"/>
          <w:noProof/>
          <w:color w:val="000000" w:themeColor="text1"/>
          <w:szCs w:val="24"/>
        </w:rPr>
        <w:t>Fem Psychol</w:t>
      </w:r>
      <w:r w:rsidRPr="00170EE1">
        <w:rPr>
          <w:rFonts w:ascii="Times New Roman" w:hAnsi="Times New Roman" w:cs="Times New Roman"/>
          <w:noProof/>
          <w:color w:val="000000" w:themeColor="text1"/>
          <w:szCs w:val="24"/>
        </w:rPr>
        <w:t>, 2(2), 197-203. doi:10.1177/095935359222008</w:t>
      </w:r>
    </w:p>
    <w:p w14:paraId="0B103C14" w14:textId="64D79DA3"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 xml:space="preserve">Whitehead, L. C. (2006). Quest, chaos and restitution: Living with chronic fatigue syndrome/myalgic encephalomyelitis. </w:t>
      </w:r>
      <w:r w:rsidR="007E2B9A" w:rsidRPr="00170EE1">
        <w:rPr>
          <w:rFonts w:ascii="Times New Roman" w:hAnsi="Times New Roman" w:cs="Times New Roman"/>
          <w:noProof/>
          <w:color w:val="000000" w:themeColor="text1"/>
          <w:szCs w:val="24"/>
        </w:rPr>
        <w:t>Soc Sci Med</w:t>
      </w:r>
      <w:r w:rsidRPr="00170EE1">
        <w:rPr>
          <w:rFonts w:ascii="Times New Roman" w:hAnsi="Times New Roman" w:cs="Times New Roman"/>
          <w:noProof/>
          <w:color w:val="000000" w:themeColor="text1"/>
          <w:szCs w:val="24"/>
        </w:rPr>
        <w:t xml:space="preserve">, 62(9), 2236-2245. </w:t>
      </w:r>
    </w:p>
    <w:p w14:paraId="60FDAFA9" w14:textId="6F29C27D" w:rsidR="00932A81" w:rsidRPr="00170EE1" w:rsidRDefault="00932A81" w:rsidP="00932A81">
      <w:pPr>
        <w:pStyle w:val="EndNoteBibliography"/>
        <w:spacing w:after="0"/>
        <w:ind w:left="720" w:hanging="720"/>
        <w:rPr>
          <w:rFonts w:ascii="Times New Roman" w:hAnsi="Times New Roman" w:cs="Times New Roman"/>
          <w:noProof/>
          <w:color w:val="000000" w:themeColor="text1"/>
          <w:szCs w:val="24"/>
        </w:rPr>
      </w:pPr>
      <w:r w:rsidRPr="00170EE1">
        <w:rPr>
          <w:rFonts w:ascii="Times New Roman" w:hAnsi="Times New Roman" w:cs="Times New Roman"/>
          <w:noProof/>
          <w:color w:val="000000" w:themeColor="text1"/>
          <w:szCs w:val="24"/>
        </w:rPr>
        <w:t>Williams, A. M., Christopher, G., &amp; Jenkinson, E. (2019). The psychological impact of dependency in adults with chronic fatigue syndrome/myalgic encephalomyelitis. J Health Psychol, 24</w:t>
      </w:r>
      <w:r w:rsidR="00F1017A" w:rsidRPr="00170EE1">
        <w:rPr>
          <w:rFonts w:ascii="Times New Roman" w:hAnsi="Times New Roman" w:cs="Times New Roman"/>
          <w:noProof/>
          <w:color w:val="000000" w:themeColor="text1"/>
          <w:szCs w:val="24"/>
        </w:rPr>
        <w:t>(2), 264-275.</w:t>
      </w:r>
    </w:p>
    <w:p w14:paraId="50C9F604" w14:textId="6EEFDB1B" w:rsidR="00DF43CB" w:rsidRPr="00170EE1" w:rsidRDefault="00DF43CB">
      <w:pPr>
        <w:spacing w:after="200" w:line="276" w:lineRule="auto"/>
        <w:rPr>
          <w:rFonts w:eastAsiaTheme="minorHAnsi"/>
          <w:noProof/>
          <w:lang w:val="en-US" w:eastAsia="en-US"/>
        </w:rPr>
      </w:pPr>
      <w:r w:rsidRPr="00170EE1">
        <w:rPr>
          <w:noProof/>
        </w:rPr>
        <w:br w:type="page"/>
      </w:r>
    </w:p>
    <w:p w14:paraId="02B59672" w14:textId="77777777" w:rsidR="00DF43CB" w:rsidRPr="00170EE1" w:rsidRDefault="00DF43CB" w:rsidP="00932A81">
      <w:pPr>
        <w:pStyle w:val="EndNoteBibliography"/>
        <w:spacing w:after="0"/>
        <w:ind w:left="720" w:hanging="720"/>
        <w:rPr>
          <w:rFonts w:ascii="Times New Roman" w:hAnsi="Times New Roman" w:cs="Times New Roman"/>
          <w:noProof/>
          <w:szCs w:val="24"/>
        </w:rPr>
      </w:pPr>
    </w:p>
    <w:p w14:paraId="1905544B" w14:textId="3EFD5495" w:rsidR="000E7AAA" w:rsidRPr="00EC19C6" w:rsidRDefault="000E034F" w:rsidP="00343F1E">
      <w:pPr>
        <w:spacing w:line="480" w:lineRule="auto"/>
      </w:pPr>
      <w:r w:rsidRPr="00170EE1">
        <w:fldChar w:fldCharType="end"/>
      </w:r>
    </w:p>
    <w:sectPr w:rsidR="000E7AAA" w:rsidRPr="00EC19C6" w:rsidSect="00FA53B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B2B8EB" w14:textId="77777777" w:rsidR="00B641EF" w:rsidRDefault="00B641EF" w:rsidP="00AA0833">
      <w:r>
        <w:separator/>
      </w:r>
    </w:p>
  </w:endnote>
  <w:endnote w:type="continuationSeparator" w:id="0">
    <w:p w14:paraId="21D77559" w14:textId="77777777" w:rsidR="00B641EF" w:rsidRDefault="00B641EF" w:rsidP="00AA0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918667"/>
      <w:docPartObj>
        <w:docPartGallery w:val="Page Numbers (Bottom of Page)"/>
        <w:docPartUnique/>
      </w:docPartObj>
    </w:sdtPr>
    <w:sdtEndPr>
      <w:rPr>
        <w:rStyle w:val="PageNumber"/>
      </w:rPr>
    </w:sdtEndPr>
    <w:sdtContent>
      <w:p w14:paraId="13B60C6A" w14:textId="77777777" w:rsidR="00A466C5" w:rsidRDefault="00A466C5" w:rsidP="002A3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070311" w14:textId="77777777" w:rsidR="00A466C5" w:rsidRDefault="00A466C5" w:rsidP="00AA083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7821178"/>
      <w:docPartObj>
        <w:docPartGallery w:val="Page Numbers (Bottom of Page)"/>
        <w:docPartUnique/>
      </w:docPartObj>
    </w:sdtPr>
    <w:sdtEndPr>
      <w:rPr>
        <w:rStyle w:val="PageNumber"/>
      </w:rPr>
    </w:sdtEndPr>
    <w:sdtContent>
      <w:p w14:paraId="43A9E6CE" w14:textId="22DAE94A" w:rsidR="00A466C5" w:rsidRDefault="00A466C5" w:rsidP="002A3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680843C0" w14:textId="77777777" w:rsidR="00A466C5" w:rsidRDefault="00A466C5" w:rsidP="00AA083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B7378" w14:textId="77777777" w:rsidR="00A466C5" w:rsidRDefault="00A46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8D981" w14:textId="77777777" w:rsidR="00B641EF" w:rsidRDefault="00B641EF" w:rsidP="00AA0833">
      <w:r>
        <w:separator/>
      </w:r>
    </w:p>
  </w:footnote>
  <w:footnote w:type="continuationSeparator" w:id="0">
    <w:p w14:paraId="45E13E41" w14:textId="77777777" w:rsidR="00B641EF" w:rsidRDefault="00B641EF" w:rsidP="00AA0833">
      <w:r>
        <w:continuationSeparator/>
      </w:r>
    </w:p>
  </w:footnote>
  <w:footnote w:id="1">
    <w:p w14:paraId="57E2B9A6" w14:textId="490A3CCA" w:rsidR="00A466C5" w:rsidRPr="005D080D" w:rsidRDefault="00A466C5" w:rsidP="005D080D">
      <w:r w:rsidRPr="005D080D">
        <w:rPr>
          <w:rStyle w:val="FootnoteReference"/>
        </w:rPr>
        <w:footnoteRef/>
      </w:r>
      <w:r w:rsidRPr="005D080D">
        <w:t xml:space="preserve"> According to the Cambridge Dictionary, the Full Monty refers to “…</w:t>
      </w:r>
      <w:r w:rsidRPr="007D0F62">
        <w:rPr>
          <w:rFonts w:cs="Arial"/>
          <w:bCs/>
          <w:color w:val="292929"/>
        </w:rPr>
        <w:t>the most or</w:t>
      </w:r>
      <w:r w:rsidRPr="007D0F62">
        <w:rPr>
          <w:rStyle w:val="apple-converted-space"/>
          <w:rFonts w:cs="Arial"/>
          <w:bCs/>
          <w:color w:val="292929"/>
        </w:rPr>
        <w:t> </w:t>
      </w:r>
      <w:hyperlink r:id="rId1" w:tooltip="best" w:history="1">
        <w:r w:rsidRPr="007D0F62">
          <w:rPr>
            <w:rStyle w:val="Hyperlink"/>
            <w:rFonts w:cs="Arial"/>
            <w:bCs/>
          </w:rPr>
          <w:t>best</w:t>
        </w:r>
      </w:hyperlink>
      <w:r w:rsidRPr="007D0F62">
        <w:rPr>
          <w:rStyle w:val="apple-converted-space"/>
          <w:rFonts w:cs="Arial"/>
          <w:bCs/>
          <w:color w:val="292929"/>
        </w:rPr>
        <w:t> </w:t>
      </w:r>
      <w:r w:rsidRPr="007D0F62">
        <w:rPr>
          <w:rFonts w:cs="Arial"/>
          <w:bCs/>
          <w:color w:val="292929"/>
        </w:rPr>
        <w:t>that you can have, do, get, or</w:t>
      </w:r>
      <w:r w:rsidRPr="007D0F62">
        <w:rPr>
          <w:rStyle w:val="apple-converted-space"/>
          <w:rFonts w:cs="Arial"/>
          <w:bCs/>
          <w:color w:val="292929"/>
        </w:rPr>
        <w:t> </w:t>
      </w:r>
      <w:hyperlink r:id="rId2" w:tooltip="achieve" w:history="1">
        <w:r w:rsidRPr="007D0F62">
          <w:rPr>
            <w:rStyle w:val="Hyperlink"/>
            <w:rFonts w:cs="Arial"/>
            <w:bCs/>
          </w:rPr>
          <w:t>achieve</w:t>
        </w:r>
      </w:hyperlink>
      <w:r w:rsidRPr="007D0F62">
        <w:rPr>
          <w:rFonts w:cs="Arial"/>
          <w:bCs/>
          <w:color w:val="292929"/>
        </w:rPr>
        <w:t>, or all that you</w:t>
      </w:r>
      <w:r w:rsidRPr="007D0F62">
        <w:rPr>
          <w:rStyle w:val="apple-converted-space"/>
          <w:rFonts w:cs="Arial"/>
          <w:bCs/>
          <w:color w:val="292929"/>
        </w:rPr>
        <w:t> </w:t>
      </w:r>
      <w:hyperlink r:id="rId3" w:tooltip="want" w:history="1">
        <w:r w:rsidRPr="007D0F62">
          <w:rPr>
            <w:rStyle w:val="Hyperlink"/>
            <w:rFonts w:cs="Arial"/>
            <w:bCs/>
          </w:rPr>
          <w:t>want</w:t>
        </w:r>
      </w:hyperlink>
      <w:r w:rsidRPr="007D0F62">
        <w:rPr>
          <w:rStyle w:val="apple-converted-space"/>
          <w:rFonts w:cs="Arial"/>
          <w:bCs/>
          <w:color w:val="292929"/>
        </w:rPr>
        <w:t> </w:t>
      </w:r>
      <w:r w:rsidRPr="007D0F62">
        <w:rPr>
          <w:rFonts w:cs="Arial"/>
          <w:bCs/>
          <w:color w:val="292929"/>
        </w:rPr>
        <w:t>or need.” https://dictionary.cambridge.org/dictionary/english/full-monty</w:t>
      </w:r>
    </w:p>
    <w:p w14:paraId="702E2EAB" w14:textId="11475CD8" w:rsidR="00A466C5" w:rsidRDefault="00A466C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DCE266" w14:textId="77777777" w:rsidR="00A466C5" w:rsidRDefault="00A466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97FE1" w14:textId="77777777" w:rsidR="00A466C5" w:rsidRDefault="00A466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39739" w14:textId="77777777" w:rsidR="00A466C5" w:rsidRDefault="00A466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26A89"/>
    <w:multiLevelType w:val="hybridMultilevel"/>
    <w:tmpl w:val="B1C66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306AD"/>
    <w:multiLevelType w:val="multilevel"/>
    <w:tmpl w:val="96386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837FB"/>
    <w:multiLevelType w:val="hybridMultilevel"/>
    <w:tmpl w:val="B5E48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227379"/>
    <w:multiLevelType w:val="hybridMultilevel"/>
    <w:tmpl w:val="4EEE5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9331BC"/>
    <w:multiLevelType w:val="hybridMultilevel"/>
    <w:tmpl w:val="85406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574048"/>
    <w:multiLevelType w:val="hybridMultilevel"/>
    <w:tmpl w:val="A0267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EA20CE"/>
    <w:multiLevelType w:val="hybridMultilevel"/>
    <w:tmpl w:val="94701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A816EF"/>
    <w:multiLevelType w:val="multilevel"/>
    <w:tmpl w:val="E7E60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766E9"/>
    <w:multiLevelType w:val="multilevel"/>
    <w:tmpl w:val="7F2E8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CC287C"/>
    <w:multiLevelType w:val="hybridMultilevel"/>
    <w:tmpl w:val="60900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2E2ABB"/>
    <w:multiLevelType w:val="hybridMultilevel"/>
    <w:tmpl w:val="04E4E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1807E6"/>
    <w:multiLevelType w:val="hybridMultilevel"/>
    <w:tmpl w:val="46D85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06513C"/>
    <w:multiLevelType w:val="hybridMultilevel"/>
    <w:tmpl w:val="3DA41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1"/>
  </w:num>
  <w:num w:numId="5">
    <w:abstractNumId w:val="11"/>
  </w:num>
  <w:num w:numId="6">
    <w:abstractNumId w:val="2"/>
  </w:num>
  <w:num w:numId="7">
    <w:abstractNumId w:val="0"/>
  </w:num>
  <w:num w:numId="8">
    <w:abstractNumId w:val="6"/>
  </w:num>
  <w:num w:numId="9">
    <w:abstractNumId w:val="10"/>
  </w:num>
  <w:num w:numId="10">
    <w:abstractNumId w:val="5"/>
  </w:num>
  <w:num w:numId="11">
    <w:abstractNumId w:val="4"/>
  </w:num>
  <w:num w:numId="12">
    <w:abstractNumId w:val="1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displayBackgroundShape/>
  <w:hideSpellingErrors/>
  <w:hideGrammatical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v20xf0tzvtce5aa35eafxatrwwtarrfxt&quot;&gt;Mental health&lt;record-ids&gt;&lt;item&gt;664&lt;/item&gt;&lt;item&gt;1024&lt;/item&gt;&lt;item&gt;1026&lt;/item&gt;&lt;item&gt;1027&lt;/item&gt;&lt;item&gt;1029&lt;/item&gt;&lt;item&gt;1032&lt;/item&gt;&lt;item&gt;1033&lt;/item&gt;&lt;item&gt;1034&lt;/item&gt;&lt;item&gt;1035&lt;/item&gt;&lt;item&gt;1036&lt;/item&gt;&lt;item&gt;1042&lt;/item&gt;&lt;item&gt;1069&lt;/item&gt;&lt;item&gt;1070&lt;/item&gt;&lt;item&gt;1088&lt;/item&gt;&lt;item&gt;1250&lt;/item&gt;&lt;item&gt;1289&lt;/item&gt;&lt;item&gt;1315&lt;/item&gt;&lt;item&gt;1335&lt;/item&gt;&lt;item&gt;1342&lt;/item&gt;&lt;item&gt;1364&lt;/item&gt;&lt;item&gt;1428&lt;/item&gt;&lt;item&gt;1441&lt;/item&gt;&lt;item&gt;1454&lt;/item&gt;&lt;item&gt;1484&lt;/item&gt;&lt;item&gt;1523&lt;/item&gt;&lt;item&gt;1526&lt;/item&gt;&lt;item&gt;1527&lt;/item&gt;&lt;item&gt;1567&lt;/item&gt;&lt;item&gt;1569&lt;/item&gt;&lt;item&gt;1664&lt;/item&gt;&lt;item&gt;1665&lt;/item&gt;&lt;item&gt;1716&lt;/item&gt;&lt;item&gt;1718&lt;/item&gt;&lt;item&gt;1719&lt;/item&gt;&lt;item&gt;1720&lt;/item&gt;&lt;item&gt;1721&lt;/item&gt;&lt;item&gt;1722&lt;/item&gt;&lt;item&gt;1727&lt;/item&gt;&lt;/record-ids&gt;&lt;/item&gt;&lt;/Libraries&gt;"/>
  </w:docVars>
  <w:rsids>
    <w:rsidRoot w:val="008D5DF7"/>
    <w:rsid w:val="00000733"/>
    <w:rsid w:val="00001E29"/>
    <w:rsid w:val="00003B44"/>
    <w:rsid w:val="00003E39"/>
    <w:rsid w:val="000072AA"/>
    <w:rsid w:val="00007D21"/>
    <w:rsid w:val="00013096"/>
    <w:rsid w:val="0001343E"/>
    <w:rsid w:val="00013742"/>
    <w:rsid w:val="0001483A"/>
    <w:rsid w:val="00015835"/>
    <w:rsid w:val="00015D29"/>
    <w:rsid w:val="000202BB"/>
    <w:rsid w:val="000217BB"/>
    <w:rsid w:val="00023758"/>
    <w:rsid w:val="00024762"/>
    <w:rsid w:val="00025799"/>
    <w:rsid w:val="0002628A"/>
    <w:rsid w:val="000273ED"/>
    <w:rsid w:val="00030F39"/>
    <w:rsid w:val="00031DF9"/>
    <w:rsid w:val="000348A5"/>
    <w:rsid w:val="000348A6"/>
    <w:rsid w:val="00034D4E"/>
    <w:rsid w:val="00036F57"/>
    <w:rsid w:val="000417AA"/>
    <w:rsid w:val="000469DC"/>
    <w:rsid w:val="00051857"/>
    <w:rsid w:val="00053726"/>
    <w:rsid w:val="00054053"/>
    <w:rsid w:val="0005477B"/>
    <w:rsid w:val="00054C76"/>
    <w:rsid w:val="00055F9B"/>
    <w:rsid w:val="0006620C"/>
    <w:rsid w:val="00067293"/>
    <w:rsid w:val="00070B17"/>
    <w:rsid w:val="0007177B"/>
    <w:rsid w:val="0007214A"/>
    <w:rsid w:val="000722D7"/>
    <w:rsid w:val="000749AE"/>
    <w:rsid w:val="00074F84"/>
    <w:rsid w:val="000750D1"/>
    <w:rsid w:val="00076064"/>
    <w:rsid w:val="0007710D"/>
    <w:rsid w:val="0007734F"/>
    <w:rsid w:val="0007793B"/>
    <w:rsid w:val="00080012"/>
    <w:rsid w:val="0008040B"/>
    <w:rsid w:val="00080BCB"/>
    <w:rsid w:val="000843AD"/>
    <w:rsid w:val="000867F0"/>
    <w:rsid w:val="00086D61"/>
    <w:rsid w:val="00093933"/>
    <w:rsid w:val="00093C1B"/>
    <w:rsid w:val="00093D7B"/>
    <w:rsid w:val="000952C0"/>
    <w:rsid w:val="00095EAE"/>
    <w:rsid w:val="00097745"/>
    <w:rsid w:val="00097EA1"/>
    <w:rsid w:val="000A1C3A"/>
    <w:rsid w:val="000A28E1"/>
    <w:rsid w:val="000A67AC"/>
    <w:rsid w:val="000A6813"/>
    <w:rsid w:val="000A6A1E"/>
    <w:rsid w:val="000A6B2D"/>
    <w:rsid w:val="000A6C20"/>
    <w:rsid w:val="000B22ED"/>
    <w:rsid w:val="000B2C0C"/>
    <w:rsid w:val="000B347F"/>
    <w:rsid w:val="000B400D"/>
    <w:rsid w:val="000C1717"/>
    <w:rsid w:val="000C1759"/>
    <w:rsid w:val="000C2559"/>
    <w:rsid w:val="000C364F"/>
    <w:rsid w:val="000C3BD1"/>
    <w:rsid w:val="000C3E99"/>
    <w:rsid w:val="000C452E"/>
    <w:rsid w:val="000C56AF"/>
    <w:rsid w:val="000C5744"/>
    <w:rsid w:val="000C619F"/>
    <w:rsid w:val="000C73B8"/>
    <w:rsid w:val="000D02CF"/>
    <w:rsid w:val="000D06BF"/>
    <w:rsid w:val="000D0A61"/>
    <w:rsid w:val="000D2AFB"/>
    <w:rsid w:val="000D3035"/>
    <w:rsid w:val="000D3B04"/>
    <w:rsid w:val="000D46F8"/>
    <w:rsid w:val="000D4A34"/>
    <w:rsid w:val="000D66FC"/>
    <w:rsid w:val="000D6ADF"/>
    <w:rsid w:val="000E0038"/>
    <w:rsid w:val="000E034F"/>
    <w:rsid w:val="000E15E0"/>
    <w:rsid w:val="000E223E"/>
    <w:rsid w:val="000E4827"/>
    <w:rsid w:val="000E58A0"/>
    <w:rsid w:val="000E67E1"/>
    <w:rsid w:val="000E6B08"/>
    <w:rsid w:val="000E72A4"/>
    <w:rsid w:val="000E741C"/>
    <w:rsid w:val="000E7AAA"/>
    <w:rsid w:val="000E7CE7"/>
    <w:rsid w:val="000E7F35"/>
    <w:rsid w:val="000F2321"/>
    <w:rsid w:val="000F2B8F"/>
    <w:rsid w:val="000F2BCD"/>
    <w:rsid w:val="000F2E0F"/>
    <w:rsid w:val="000F3EC8"/>
    <w:rsid w:val="000F5975"/>
    <w:rsid w:val="000F701B"/>
    <w:rsid w:val="000F738C"/>
    <w:rsid w:val="00100A2F"/>
    <w:rsid w:val="0010298A"/>
    <w:rsid w:val="0010460F"/>
    <w:rsid w:val="0010630E"/>
    <w:rsid w:val="0010732D"/>
    <w:rsid w:val="001078CA"/>
    <w:rsid w:val="00110123"/>
    <w:rsid w:val="00110D92"/>
    <w:rsid w:val="00111503"/>
    <w:rsid w:val="00111AFE"/>
    <w:rsid w:val="00113B8C"/>
    <w:rsid w:val="00113B96"/>
    <w:rsid w:val="00114072"/>
    <w:rsid w:val="0012049A"/>
    <w:rsid w:val="00122365"/>
    <w:rsid w:val="00122F75"/>
    <w:rsid w:val="0012355B"/>
    <w:rsid w:val="00124C63"/>
    <w:rsid w:val="0012578D"/>
    <w:rsid w:val="001273FD"/>
    <w:rsid w:val="00132323"/>
    <w:rsid w:val="00134760"/>
    <w:rsid w:val="0013497C"/>
    <w:rsid w:val="001351C3"/>
    <w:rsid w:val="0013683D"/>
    <w:rsid w:val="00136F0B"/>
    <w:rsid w:val="00137E09"/>
    <w:rsid w:val="001403E4"/>
    <w:rsid w:val="00140748"/>
    <w:rsid w:val="00141040"/>
    <w:rsid w:val="001411D6"/>
    <w:rsid w:val="00143F7A"/>
    <w:rsid w:val="00145041"/>
    <w:rsid w:val="00145934"/>
    <w:rsid w:val="001466E9"/>
    <w:rsid w:val="001472F8"/>
    <w:rsid w:val="00147EF0"/>
    <w:rsid w:val="001504C9"/>
    <w:rsid w:val="001509DC"/>
    <w:rsid w:val="0015200C"/>
    <w:rsid w:val="00152D26"/>
    <w:rsid w:val="001544BA"/>
    <w:rsid w:val="00156276"/>
    <w:rsid w:val="001573F9"/>
    <w:rsid w:val="00157BB7"/>
    <w:rsid w:val="00160B86"/>
    <w:rsid w:val="00161489"/>
    <w:rsid w:val="00162A58"/>
    <w:rsid w:val="00165130"/>
    <w:rsid w:val="001660F5"/>
    <w:rsid w:val="00167699"/>
    <w:rsid w:val="00170EE1"/>
    <w:rsid w:val="001717C9"/>
    <w:rsid w:val="00172C75"/>
    <w:rsid w:val="00175C63"/>
    <w:rsid w:val="001760D9"/>
    <w:rsid w:val="00181EB0"/>
    <w:rsid w:val="00182C46"/>
    <w:rsid w:val="0018558F"/>
    <w:rsid w:val="00186F87"/>
    <w:rsid w:val="001904BB"/>
    <w:rsid w:val="001906E1"/>
    <w:rsid w:val="00192165"/>
    <w:rsid w:val="0019438D"/>
    <w:rsid w:val="00194695"/>
    <w:rsid w:val="00194EAE"/>
    <w:rsid w:val="001972ED"/>
    <w:rsid w:val="001A0670"/>
    <w:rsid w:val="001A10C8"/>
    <w:rsid w:val="001A1AA7"/>
    <w:rsid w:val="001A5B58"/>
    <w:rsid w:val="001A635D"/>
    <w:rsid w:val="001A77F6"/>
    <w:rsid w:val="001B0431"/>
    <w:rsid w:val="001B066D"/>
    <w:rsid w:val="001B09D5"/>
    <w:rsid w:val="001B0B45"/>
    <w:rsid w:val="001B10AE"/>
    <w:rsid w:val="001B10E2"/>
    <w:rsid w:val="001B1720"/>
    <w:rsid w:val="001B32D1"/>
    <w:rsid w:val="001B4510"/>
    <w:rsid w:val="001B62DA"/>
    <w:rsid w:val="001B6314"/>
    <w:rsid w:val="001C0F2D"/>
    <w:rsid w:val="001C102A"/>
    <w:rsid w:val="001C1338"/>
    <w:rsid w:val="001C3C3D"/>
    <w:rsid w:val="001C3D74"/>
    <w:rsid w:val="001D1133"/>
    <w:rsid w:val="001D344A"/>
    <w:rsid w:val="001D3860"/>
    <w:rsid w:val="001D3AD0"/>
    <w:rsid w:val="001D7D22"/>
    <w:rsid w:val="001E2173"/>
    <w:rsid w:val="001E34F4"/>
    <w:rsid w:val="001E450A"/>
    <w:rsid w:val="001E4989"/>
    <w:rsid w:val="001E5C1E"/>
    <w:rsid w:val="001E724B"/>
    <w:rsid w:val="001F23F3"/>
    <w:rsid w:val="001F2BBC"/>
    <w:rsid w:val="001F4542"/>
    <w:rsid w:val="001F5769"/>
    <w:rsid w:val="00200071"/>
    <w:rsid w:val="0020112C"/>
    <w:rsid w:val="00201CAD"/>
    <w:rsid w:val="002034EC"/>
    <w:rsid w:val="002035CB"/>
    <w:rsid w:val="00205E20"/>
    <w:rsid w:val="002113DD"/>
    <w:rsid w:val="002127F4"/>
    <w:rsid w:val="00217BBD"/>
    <w:rsid w:val="00217DE8"/>
    <w:rsid w:val="002206FB"/>
    <w:rsid w:val="00221122"/>
    <w:rsid w:val="002225FC"/>
    <w:rsid w:val="00223A30"/>
    <w:rsid w:val="00225612"/>
    <w:rsid w:val="0022659F"/>
    <w:rsid w:val="00226CAE"/>
    <w:rsid w:val="002272EE"/>
    <w:rsid w:val="002279F7"/>
    <w:rsid w:val="002303DB"/>
    <w:rsid w:val="00230D3A"/>
    <w:rsid w:val="00233C7B"/>
    <w:rsid w:val="00234A0B"/>
    <w:rsid w:val="0023538D"/>
    <w:rsid w:val="00236BD3"/>
    <w:rsid w:val="00236D2B"/>
    <w:rsid w:val="00236D60"/>
    <w:rsid w:val="0023707F"/>
    <w:rsid w:val="0023774D"/>
    <w:rsid w:val="00237A04"/>
    <w:rsid w:val="002403BB"/>
    <w:rsid w:val="002411BE"/>
    <w:rsid w:val="00242BCA"/>
    <w:rsid w:val="00242F1E"/>
    <w:rsid w:val="00242FE5"/>
    <w:rsid w:val="002439E9"/>
    <w:rsid w:val="00245444"/>
    <w:rsid w:val="002464B8"/>
    <w:rsid w:val="0024760B"/>
    <w:rsid w:val="00252DB4"/>
    <w:rsid w:val="0025300E"/>
    <w:rsid w:val="002532CD"/>
    <w:rsid w:val="00253622"/>
    <w:rsid w:val="00254784"/>
    <w:rsid w:val="00260C61"/>
    <w:rsid w:val="0026150B"/>
    <w:rsid w:val="00265C49"/>
    <w:rsid w:val="00266FF6"/>
    <w:rsid w:val="00267990"/>
    <w:rsid w:val="00271666"/>
    <w:rsid w:val="00272045"/>
    <w:rsid w:val="00272196"/>
    <w:rsid w:val="00272249"/>
    <w:rsid w:val="00272DCD"/>
    <w:rsid w:val="00275051"/>
    <w:rsid w:val="0027645B"/>
    <w:rsid w:val="00276BEC"/>
    <w:rsid w:val="002803EE"/>
    <w:rsid w:val="00281CB2"/>
    <w:rsid w:val="00281F24"/>
    <w:rsid w:val="002826E4"/>
    <w:rsid w:val="00283231"/>
    <w:rsid w:val="00283482"/>
    <w:rsid w:val="00283C89"/>
    <w:rsid w:val="00284D55"/>
    <w:rsid w:val="00287749"/>
    <w:rsid w:val="002938A8"/>
    <w:rsid w:val="00293D6B"/>
    <w:rsid w:val="002946CF"/>
    <w:rsid w:val="00295EEB"/>
    <w:rsid w:val="002978AC"/>
    <w:rsid w:val="002A0DC2"/>
    <w:rsid w:val="002A1A5B"/>
    <w:rsid w:val="002A26C2"/>
    <w:rsid w:val="002A2E38"/>
    <w:rsid w:val="002A3CEB"/>
    <w:rsid w:val="002A591C"/>
    <w:rsid w:val="002A7A2D"/>
    <w:rsid w:val="002B00B3"/>
    <w:rsid w:val="002B0CE5"/>
    <w:rsid w:val="002B18A7"/>
    <w:rsid w:val="002B2F86"/>
    <w:rsid w:val="002B34E2"/>
    <w:rsid w:val="002B3834"/>
    <w:rsid w:val="002B3B6D"/>
    <w:rsid w:val="002B52C2"/>
    <w:rsid w:val="002B634F"/>
    <w:rsid w:val="002C0C18"/>
    <w:rsid w:val="002C3178"/>
    <w:rsid w:val="002C3F8F"/>
    <w:rsid w:val="002C5F5D"/>
    <w:rsid w:val="002D22A6"/>
    <w:rsid w:val="002D244E"/>
    <w:rsid w:val="002D3292"/>
    <w:rsid w:val="002D6B04"/>
    <w:rsid w:val="002D6C52"/>
    <w:rsid w:val="002D7249"/>
    <w:rsid w:val="002D7401"/>
    <w:rsid w:val="002E0044"/>
    <w:rsid w:val="002E0505"/>
    <w:rsid w:val="002E44F2"/>
    <w:rsid w:val="002E5181"/>
    <w:rsid w:val="002E6147"/>
    <w:rsid w:val="002E6805"/>
    <w:rsid w:val="002E6A3C"/>
    <w:rsid w:val="002E71B7"/>
    <w:rsid w:val="002E73E0"/>
    <w:rsid w:val="002E7B01"/>
    <w:rsid w:val="002F038A"/>
    <w:rsid w:val="002F0F33"/>
    <w:rsid w:val="002F2A9F"/>
    <w:rsid w:val="002F2BCE"/>
    <w:rsid w:val="002F5463"/>
    <w:rsid w:val="002F7AD3"/>
    <w:rsid w:val="00300A40"/>
    <w:rsid w:val="003038B5"/>
    <w:rsid w:val="0030404D"/>
    <w:rsid w:val="003046F9"/>
    <w:rsid w:val="00304CA6"/>
    <w:rsid w:val="00306167"/>
    <w:rsid w:val="003061C3"/>
    <w:rsid w:val="00306719"/>
    <w:rsid w:val="00310FAF"/>
    <w:rsid w:val="00313226"/>
    <w:rsid w:val="00313799"/>
    <w:rsid w:val="00313D44"/>
    <w:rsid w:val="003154F6"/>
    <w:rsid w:val="00316F5E"/>
    <w:rsid w:val="00316FC2"/>
    <w:rsid w:val="00317D5D"/>
    <w:rsid w:val="00320841"/>
    <w:rsid w:val="00320E88"/>
    <w:rsid w:val="00321D07"/>
    <w:rsid w:val="00323402"/>
    <w:rsid w:val="00325693"/>
    <w:rsid w:val="00325E92"/>
    <w:rsid w:val="0032770E"/>
    <w:rsid w:val="00327CB7"/>
    <w:rsid w:val="00327D8B"/>
    <w:rsid w:val="003308DA"/>
    <w:rsid w:val="0033102A"/>
    <w:rsid w:val="00331561"/>
    <w:rsid w:val="003336E3"/>
    <w:rsid w:val="003340E6"/>
    <w:rsid w:val="00335EEB"/>
    <w:rsid w:val="00336041"/>
    <w:rsid w:val="003364E3"/>
    <w:rsid w:val="00336FB7"/>
    <w:rsid w:val="00337369"/>
    <w:rsid w:val="00337640"/>
    <w:rsid w:val="00337F90"/>
    <w:rsid w:val="003400A7"/>
    <w:rsid w:val="00343F1E"/>
    <w:rsid w:val="00345034"/>
    <w:rsid w:val="00345C3C"/>
    <w:rsid w:val="00346195"/>
    <w:rsid w:val="0034719D"/>
    <w:rsid w:val="003505F5"/>
    <w:rsid w:val="00350C2B"/>
    <w:rsid w:val="00351C4A"/>
    <w:rsid w:val="00352650"/>
    <w:rsid w:val="003547C5"/>
    <w:rsid w:val="00354A34"/>
    <w:rsid w:val="00355E76"/>
    <w:rsid w:val="00357297"/>
    <w:rsid w:val="003574D5"/>
    <w:rsid w:val="00360AC9"/>
    <w:rsid w:val="00361E52"/>
    <w:rsid w:val="00362147"/>
    <w:rsid w:val="0036231A"/>
    <w:rsid w:val="00362C17"/>
    <w:rsid w:val="00371B8F"/>
    <w:rsid w:val="0037362C"/>
    <w:rsid w:val="0037383F"/>
    <w:rsid w:val="00374A2A"/>
    <w:rsid w:val="00374D83"/>
    <w:rsid w:val="003750CB"/>
    <w:rsid w:val="00375AD8"/>
    <w:rsid w:val="00375E2F"/>
    <w:rsid w:val="00377A29"/>
    <w:rsid w:val="00377EA5"/>
    <w:rsid w:val="00380D11"/>
    <w:rsid w:val="00380D23"/>
    <w:rsid w:val="00380F22"/>
    <w:rsid w:val="00381FE9"/>
    <w:rsid w:val="00383100"/>
    <w:rsid w:val="00387151"/>
    <w:rsid w:val="00387F2E"/>
    <w:rsid w:val="003907C0"/>
    <w:rsid w:val="003929DC"/>
    <w:rsid w:val="00392A79"/>
    <w:rsid w:val="00392DDA"/>
    <w:rsid w:val="003950E1"/>
    <w:rsid w:val="003969CA"/>
    <w:rsid w:val="00397031"/>
    <w:rsid w:val="003A07AA"/>
    <w:rsid w:val="003A2207"/>
    <w:rsid w:val="003A244F"/>
    <w:rsid w:val="003A2B02"/>
    <w:rsid w:val="003A4586"/>
    <w:rsid w:val="003A579E"/>
    <w:rsid w:val="003A5D54"/>
    <w:rsid w:val="003A6193"/>
    <w:rsid w:val="003A61F7"/>
    <w:rsid w:val="003A67D1"/>
    <w:rsid w:val="003A73A3"/>
    <w:rsid w:val="003A7CBE"/>
    <w:rsid w:val="003B0A15"/>
    <w:rsid w:val="003B0B49"/>
    <w:rsid w:val="003B0CFD"/>
    <w:rsid w:val="003B1E65"/>
    <w:rsid w:val="003B27C0"/>
    <w:rsid w:val="003B49F5"/>
    <w:rsid w:val="003B4F55"/>
    <w:rsid w:val="003B4FC0"/>
    <w:rsid w:val="003B60E6"/>
    <w:rsid w:val="003B6C4C"/>
    <w:rsid w:val="003B6FC2"/>
    <w:rsid w:val="003C0DD5"/>
    <w:rsid w:val="003C1476"/>
    <w:rsid w:val="003C37EF"/>
    <w:rsid w:val="003C3C67"/>
    <w:rsid w:val="003C6D72"/>
    <w:rsid w:val="003D0963"/>
    <w:rsid w:val="003D122E"/>
    <w:rsid w:val="003D2938"/>
    <w:rsid w:val="003D2D75"/>
    <w:rsid w:val="003D42E6"/>
    <w:rsid w:val="003D59CC"/>
    <w:rsid w:val="003D6046"/>
    <w:rsid w:val="003D7EE8"/>
    <w:rsid w:val="003E0936"/>
    <w:rsid w:val="003E31C3"/>
    <w:rsid w:val="003E3B7E"/>
    <w:rsid w:val="003E3B94"/>
    <w:rsid w:val="003E3DD3"/>
    <w:rsid w:val="003E3F80"/>
    <w:rsid w:val="003F132E"/>
    <w:rsid w:val="003F40D9"/>
    <w:rsid w:val="003F4335"/>
    <w:rsid w:val="003F5327"/>
    <w:rsid w:val="00400120"/>
    <w:rsid w:val="004008FA"/>
    <w:rsid w:val="004028B8"/>
    <w:rsid w:val="00402FAA"/>
    <w:rsid w:val="004045AD"/>
    <w:rsid w:val="00404AC8"/>
    <w:rsid w:val="00406B4C"/>
    <w:rsid w:val="0041127C"/>
    <w:rsid w:val="00411541"/>
    <w:rsid w:val="00411752"/>
    <w:rsid w:val="00411842"/>
    <w:rsid w:val="00413125"/>
    <w:rsid w:val="004133C9"/>
    <w:rsid w:val="00414AFB"/>
    <w:rsid w:val="00414D9C"/>
    <w:rsid w:val="00415731"/>
    <w:rsid w:val="00415C39"/>
    <w:rsid w:val="00415E64"/>
    <w:rsid w:val="004161BE"/>
    <w:rsid w:val="004167AF"/>
    <w:rsid w:val="00420799"/>
    <w:rsid w:val="00422478"/>
    <w:rsid w:val="004226C2"/>
    <w:rsid w:val="00422BFC"/>
    <w:rsid w:val="00422D64"/>
    <w:rsid w:val="0042347A"/>
    <w:rsid w:val="004257F6"/>
    <w:rsid w:val="00427140"/>
    <w:rsid w:val="00433CF0"/>
    <w:rsid w:val="00433FB6"/>
    <w:rsid w:val="00434C25"/>
    <w:rsid w:val="00434E2E"/>
    <w:rsid w:val="004353EA"/>
    <w:rsid w:val="00435536"/>
    <w:rsid w:val="004369B6"/>
    <w:rsid w:val="00445A80"/>
    <w:rsid w:val="0044654E"/>
    <w:rsid w:val="00450DCD"/>
    <w:rsid w:val="00451F27"/>
    <w:rsid w:val="00452931"/>
    <w:rsid w:val="00452D68"/>
    <w:rsid w:val="00453178"/>
    <w:rsid w:val="00453D3A"/>
    <w:rsid w:val="004546F2"/>
    <w:rsid w:val="004564CA"/>
    <w:rsid w:val="00462E1C"/>
    <w:rsid w:val="004645CB"/>
    <w:rsid w:val="00471ADE"/>
    <w:rsid w:val="00475FD3"/>
    <w:rsid w:val="00476614"/>
    <w:rsid w:val="004811F2"/>
    <w:rsid w:val="00483912"/>
    <w:rsid w:val="00484419"/>
    <w:rsid w:val="0048486C"/>
    <w:rsid w:val="00485F89"/>
    <w:rsid w:val="00492752"/>
    <w:rsid w:val="0049521D"/>
    <w:rsid w:val="00496004"/>
    <w:rsid w:val="0049755A"/>
    <w:rsid w:val="00497594"/>
    <w:rsid w:val="004A5322"/>
    <w:rsid w:val="004B0320"/>
    <w:rsid w:val="004B03DB"/>
    <w:rsid w:val="004B1787"/>
    <w:rsid w:val="004B1D35"/>
    <w:rsid w:val="004B23D5"/>
    <w:rsid w:val="004B3AAD"/>
    <w:rsid w:val="004B3B92"/>
    <w:rsid w:val="004B44FD"/>
    <w:rsid w:val="004B5BC7"/>
    <w:rsid w:val="004C0193"/>
    <w:rsid w:val="004C1371"/>
    <w:rsid w:val="004C154D"/>
    <w:rsid w:val="004C3D34"/>
    <w:rsid w:val="004C5687"/>
    <w:rsid w:val="004C764D"/>
    <w:rsid w:val="004C7D82"/>
    <w:rsid w:val="004D2413"/>
    <w:rsid w:val="004D2414"/>
    <w:rsid w:val="004D42BF"/>
    <w:rsid w:val="004D5D08"/>
    <w:rsid w:val="004D6E14"/>
    <w:rsid w:val="004D760B"/>
    <w:rsid w:val="004E06C2"/>
    <w:rsid w:val="004E09CF"/>
    <w:rsid w:val="004E0D5D"/>
    <w:rsid w:val="004E195C"/>
    <w:rsid w:val="004E276E"/>
    <w:rsid w:val="004E300F"/>
    <w:rsid w:val="004E3769"/>
    <w:rsid w:val="004E3DEB"/>
    <w:rsid w:val="004E50D8"/>
    <w:rsid w:val="004F188F"/>
    <w:rsid w:val="004F2F4B"/>
    <w:rsid w:val="004F3FCC"/>
    <w:rsid w:val="004F424C"/>
    <w:rsid w:val="004F6C4E"/>
    <w:rsid w:val="004F744A"/>
    <w:rsid w:val="00501220"/>
    <w:rsid w:val="00502698"/>
    <w:rsid w:val="00502D0F"/>
    <w:rsid w:val="00502F96"/>
    <w:rsid w:val="00503756"/>
    <w:rsid w:val="00503837"/>
    <w:rsid w:val="00505B5D"/>
    <w:rsid w:val="005074B9"/>
    <w:rsid w:val="0051128C"/>
    <w:rsid w:val="00511BB9"/>
    <w:rsid w:val="005148CE"/>
    <w:rsid w:val="00515820"/>
    <w:rsid w:val="00515CB6"/>
    <w:rsid w:val="00516238"/>
    <w:rsid w:val="00517514"/>
    <w:rsid w:val="0052184B"/>
    <w:rsid w:val="00521F3A"/>
    <w:rsid w:val="00522939"/>
    <w:rsid w:val="00524489"/>
    <w:rsid w:val="00524A1C"/>
    <w:rsid w:val="00527A5C"/>
    <w:rsid w:val="00530379"/>
    <w:rsid w:val="005312C9"/>
    <w:rsid w:val="005341F1"/>
    <w:rsid w:val="005344E5"/>
    <w:rsid w:val="0053498D"/>
    <w:rsid w:val="005428F7"/>
    <w:rsid w:val="005432BF"/>
    <w:rsid w:val="00543A83"/>
    <w:rsid w:val="00543F3E"/>
    <w:rsid w:val="00544E6C"/>
    <w:rsid w:val="00552B29"/>
    <w:rsid w:val="00553B48"/>
    <w:rsid w:val="005546CA"/>
    <w:rsid w:val="00556BA4"/>
    <w:rsid w:val="00557DBC"/>
    <w:rsid w:val="00557FE1"/>
    <w:rsid w:val="005603DA"/>
    <w:rsid w:val="00562619"/>
    <w:rsid w:val="00563199"/>
    <w:rsid w:val="005648C1"/>
    <w:rsid w:val="00565E19"/>
    <w:rsid w:val="00567046"/>
    <w:rsid w:val="00570DE4"/>
    <w:rsid w:val="0057207E"/>
    <w:rsid w:val="00575115"/>
    <w:rsid w:val="005772B7"/>
    <w:rsid w:val="00583B1D"/>
    <w:rsid w:val="00585876"/>
    <w:rsid w:val="00585ED0"/>
    <w:rsid w:val="00587639"/>
    <w:rsid w:val="005879A3"/>
    <w:rsid w:val="005908FF"/>
    <w:rsid w:val="00590E2F"/>
    <w:rsid w:val="00593C70"/>
    <w:rsid w:val="00594B21"/>
    <w:rsid w:val="00594BB2"/>
    <w:rsid w:val="00595FC4"/>
    <w:rsid w:val="005974BA"/>
    <w:rsid w:val="00597A29"/>
    <w:rsid w:val="00597ECF"/>
    <w:rsid w:val="005A0572"/>
    <w:rsid w:val="005A27A5"/>
    <w:rsid w:val="005A2E38"/>
    <w:rsid w:val="005A30C7"/>
    <w:rsid w:val="005A33D7"/>
    <w:rsid w:val="005A3CDD"/>
    <w:rsid w:val="005A4550"/>
    <w:rsid w:val="005A62CE"/>
    <w:rsid w:val="005A7A66"/>
    <w:rsid w:val="005B0361"/>
    <w:rsid w:val="005B0E62"/>
    <w:rsid w:val="005B160D"/>
    <w:rsid w:val="005B2D44"/>
    <w:rsid w:val="005B2E8B"/>
    <w:rsid w:val="005B57C4"/>
    <w:rsid w:val="005B6B8B"/>
    <w:rsid w:val="005C0625"/>
    <w:rsid w:val="005C36E3"/>
    <w:rsid w:val="005C46F3"/>
    <w:rsid w:val="005C4FCE"/>
    <w:rsid w:val="005C5DA4"/>
    <w:rsid w:val="005C6BA3"/>
    <w:rsid w:val="005D00E5"/>
    <w:rsid w:val="005D080D"/>
    <w:rsid w:val="005D21FB"/>
    <w:rsid w:val="005D29EA"/>
    <w:rsid w:val="005D2B68"/>
    <w:rsid w:val="005D3231"/>
    <w:rsid w:val="005D5359"/>
    <w:rsid w:val="005D59C4"/>
    <w:rsid w:val="005E0AB6"/>
    <w:rsid w:val="005E132F"/>
    <w:rsid w:val="005E1F74"/>
    <w:rsid w:val="005E47AE"/>
    <w:rsid w:val="005E5574"/>
    <w:rsid w:val="005E5DCA"/>
    <w:rsid w:val="005E669A"/>
    <w:rsid w:val="005E6AFF"/>
    <w:rsid w:val="005E7891"/>
    <w:rsid w:val="005F01C1"/>
    <w:rsid w:val="005F065F"/>
    <w:rsid w:val="005F2B27"/>
    <w:rsid w:val="005F3341"/>
    <w:rsid w:val="005F5EC8"/>
    <w:rsid w:val="005F6933"/>
    <w:rsid w:val="005F6BEA"/>
    <w:rsid w:val="005F7D32"/>
    <w:rsid w:val="00600953"/>
    <w:rsid w:val="00602E5D"/>
    <w:rsid w:val="00602E70"/>
    <w:rsid w:val="006069AC"/>
    <w:rsid w:val="0061173C"/>
    <w:rsid w:val="00611800"/>
    <w:rsid w:val="0061189A"/>
    <w:rsid w:val="006137D4"/>
    <w:rsid w:val="006147AF"/>
    <w:rsid w:val="00615861"/>
    <w:rsid w:val="0062005F"/>
    <w:rsid w:val="00621A84"/>
    <w:rsid w:val="00621AFD"/>
    <w:rsid w:val="00622DE4"/>
    <w:rsid w:val="00626E23"/>
    <w:rsid w:val="0063004E"/>
    <w:rsid w:val="006307D2"/>
    <w:rsid w:val="00630AFC"/>
    <w:rsid w:val="00631370"/>
    <w:rsid w:val="00631435"/>
    <w:rsid w:val="00631653"/>
    <w:rsid w:val="00633F94"/>
    <w:rsid w:val="00634E83"/>
    <w:rsid w:val="006377C5"/>
    <w:rsid w:val="0064014F"/>
    <w:rsid w:val="006407E4"/>
    <w:rsid w:val="006413E0"/>
    <w:rsid w:val="006422D5"/>
    <w:rsid w:val="006427D9"/>
    <w:rsid w:val="006448DE"/>
    <w:rsid w:val="00645474"/>
    <w:rsid w:val="0064573E"/>
    <w:rsid w:val="006461DF"/>
    <w:rsid w:val="00647852"/>
    <w:rsid w:val="006504EF"/>
    <w:rsid w:val="00651E51"/>
    <w:rsid w:val="00652D74"/>
    <w:rsid w:val="006553B3"/>
    <w:rsid w:val="00660F1D"/>
    <w:rsid w:val="0066435A"/>
    <w:rsid w:val="006661CA"/>
    <w:rsid w:val="00671144"/>
    <w:rsid w:val="00671D68"/>
    <w:rsid w:val="00672500"/>
    <w:rsid w:val="00672E7A"/>
    <w:rsid w:val="0067338E"/>
    <w:rsid w:val="00673750"/>
    <w:rsid w:val="00677D20"/>
    <w:rsid w:val="006804CC"/>
    <w:rsid w:val="00680960"/>
    <w:rsid w:val="00680D5A"/>
    <w:rsid w:val="006820DF"/>
    <w:rsid w:val="00682D48"/>
    <w:rsid w:val="00683B5D"/>
    <w:rsid w:val="00683DC8"/>
    <w:rsid w:val="00684253"/>
    <w:rsid w:val="006848E9"/>
    <w:rsid w:val="006868F2"/>
    <w:rsid w:val="006869F3"/>
    <w:rsid w:val="00687811"/>
    <w:rsid w:val="006910F4"/>
    <w:rsid w:val="00692464"/>
    <w:rsid w:val="006940AA"/>
    <w:rsid w:val="00694EB5"/>
    <w:rsid w:val="00696218"/>
    <w:rsid w:val="00696C52"/>
    <w:rsid w:val="00696E96"/>
    <w:rsid w:val="00697EFF"/>
    <w:rsid w:val="006A1401"/>
    <w:rsid w:val="006A47E3"/>
    <w:rsid w:val="006A5136"/>
    <w:rsid w:val="006B62F6"/>
    <w:rsid w:val="006C079E"/>
    <w:rsid w:val="006C07DA"/>
    <w:rsid w:val="006C1943"/>
    <w:rsid w:val="006D3C44"/>
    <w:rsid w:val="006D3FA4"/>
    <w:rsid w:val="006D46CA"/>
    <w:rsid w:val="006D61F8"/>
    <w:rsid w:val="006D784D"/>
    <w:rsid w:val="006D79CB"/>
    <w:rsid w:val="006E12C0"/>
    <w:rsid w:val="006E33C9"/>
    <w:rsid w:val="006E354D"/>
    <w:rsid w:val="006E3D30"/>
    <w:rsid w:val="006E6D3F"/>
    <w:rsid w:val="006E72C2"/>
    <w:rsid w:val="006E788D"/>
    <w:rsid w:val="006F3D89"/>
    <w:rsid w:val="006F4945"/>
    <w:rsid w:val="006F5F14"/>
    <w:rsid w:val="006F644F"/>
    <w:rsid w:val="00700DFE"/>
    <w:rsid w:val="0070340E"/>
    <w:rsid w:val="00703CE7"/>
    <w:rsid w:val="00703D37"/>
    <w:rsid w:val="00703EE9"/>
    <w:rsid w:val="00705B56"/>
    <w:rsid w:val="0070635B"/>
    <w:rsid w:val="00706600"/>
    <w:rsid w:val="007077D8"/>
    <w:rsid w:val="00711F83"/>
    <w:rsid w:val="00712730"/>
    <w:rsid w:val="00712825"/>
    <w:rsid w:val="00716D55"/>
    <w:rsid w:val="00717607"/>
    <w:rsid w:val="007177F5"/>
    <w:rsid w:val="0071794F"/>
    <w:rsid w:val="00724166"/>
    <w:rsid w:val="0072417F"/>
    <w:rsid w:val="00724895"/>
    <w:rsid w:val="00724EAD"/>
    <w:rsid w:val="00725539"/>
    <w:rsid w:val="0072554A"/>
    <w:rsid w:val="007256E4"/>
    <w:rsid w:val="00725A46"/>
    <w:rsid w:val="0073170E"/>
    <w:rsid w:val="00732B6B"/>
    <w:rsid w:val="007334EB"/>
    <w:rsid w:val="00735702"/>
    <w:rsid w:val="007368B4"/>
    <w:rsid w:val="00736ACF"/>
    <w:rsid w:val="00737275"/>
    <w:rsid w:val="00740576"/>
    <w:rsid w:val="0074360D"/>
    <w:rsid w:val="007445F9"/>
    <w:rsid w:val="0074486A"/>
    <w:rsid w:val="00744F47"/>
    <w:rsid w:val="00745971"/>
    <w:rsid w:val="00746A7D"/>
    <w:rsid w:val="00750317"/>
    <w:rsid w:val="00753517"/>
    <w:rsid w:val="00753B90"/>
    <w:rsid w:val="007543AE"/>
    <w:rsid w:val="00755129"/>
    <w:rsid w:val="00756154"/>
    <w:rsid w:val="0075655D"/>
    <w:rsid w:val="00757BC3"/>
    <w:rsid w:val="00764038"/>
    <w:rsid w:val="0076434F"/>
    <w:rsid w:val="00770531"/>
    <w:rsid w:val="00771E7C"/>
    <w:rsid w:val="007725D1"/>
    <w:rsid w:val="00772BDA"/>
    <w:rsid w:val="00773252"/>
    <w:rsid w:val="00775991"/>
    <w:rsid w:val="00777C79"/>
    <w:rsid w:val="0078063B"/>
    <w:rsid w:val="007817A0"/>
    <w:rsid w:val="00781EFE"/>
    <w:rsid w:val="007823A0"/>
    <w:rsid w:val="007826BB"/>
    <w:rsid w:val="007826DF"/>
    <w:rsid w:val="0078456B"/>
    <w:rsid w:val="00785773"/>
    <w:rsid w:val="00786475"/>
    <w:rsid w:val="00787923"/>
    <w:rsid w:val="00787B1D"/>
    <w:rsid w:val="00790263"/>
    <w:rsid w:val="007950E5"/>
    <w:rsid w:val="00796B1F"/>
    <w:rsid w:val="007A07B4"/>
    <w:rsid w:val="007A1E02"/>
    <w:rsid w:val="007A1F74"/>
    <w:rsid w:val="007A40D9"/>
    <w:rsid w:val="007A44BD"/>
    <w:rsid w:val="007A551D"/>
    <w:rsid w:val="007A5B3D"/>
    <w:rsid w:val="007A7301"/>
    <w:rsid w:val="007A7920"/>
    <w:rsid w:val="007B1804"/>
    <w:rsid w:val="007B36F9"/>
    <w:rsid w:val="007B3A1B"/>
    <w:rsid w:val="007B4ACA"/>
    <w:rsid w:val="007B7757"/>
    <w:rsid w:val="007C016D"/>
    <w:rsid w:val="007C0C54"/>
    <w:rsid w:val="007C105E"/>
    <w:rsid w:val="007C20BA"/>
    <w:rsid w:val="007C3660"/>
    <w:rsid w:val="007C367D"/>
    <w:rsid w:val="007C7C5D"/>
    <w:rsid w:val="007D0F62"/>
    <w:rsid w:val="007D4AC7"/>
    <w:rsid w:val="007D5BEA"/>
    <w:rsid w:val="007D60EE"/>
    <w:rsid w:val="007D6947"/>
    <w:rsid w:val="007D7144"/>
    <w:rsid w:val="007E2B9A"/>
    <w:rsid w:val="007E44FD"/>
    <w:rsid w:val="007E4850"/>
    <w:rsid w:val="007F0A3A"/>
    <w:rsid w:val="007F0E17"/>
    <w:rsid w:val="007F14BA"/>
    <w:rsid w:val="007F14BD"/>
    <w:rsid w:val="007F293D"/>
    <w:rsid w:val="007F3191"/>
    <w:rsid w:val="007F6768"/>
    <w:rsid w:val="007F67D1"/>
    <w:rsid w:val="007F6D67"/>
    <w:rsid w:val="007F7BC0"/>
    <w:rsid w:val="00800302"/>
    <w:rsid w:val="00801592"/>
    <w:rsid w:val="008024CF"/>
    <w:rsid w:val="00803C95"/>
    <w:rsid w:val="00804272"/>
    <w:rsid w:val="00805620"/>
    <w:rsid w:val="00806152"/>
    <w:rsid w:val="008064D8"/>
    <w:rsid w:val="008067E3"/>
    <w:rsid w:val="0080763F"/>
    <w:rsid w:val="00810B65"/>
    <w:rsid w:val="00812559"/>
    <w:rsid w:val="00814104"/>
    <w:rsid w:val="00814FD8"/>
    <w:rsid w:val="008150BB"/>
    <w:rsid w:val="008153A7"/>
    <w:rsid w:val="008214B5"/>
    <w:rsid w:val="008219A8"/>
    <w:rsid w:val="00824673"/>
    <w:rsid w:val="00825A20"/>
    <w:rsid w:val="008314B8"/>
    <w:rsid w:val="008314DD"/>
    <w:rsid w:val="0083172B"/>
    <w:rsid w:val="00833071"/>
    <w:rsid w:val="008331DF"/>
    <w:rsid w:val="008352B2"/>
    <w:rsid w:val="0083654C"/>
    <w:rsid w:val="00836D63"/>
    <w:rsid w:val="00836F69"/>
    <w:rsid w:val="00841876"/>
    <w:rsid w:val="008453E4"/>
    <w:rsid w:val="00850B38"/>
    <w:rsid w:val="00851F65"/>
    <w:rsid w:val="008535FB"/>
    <w:rsid w:val="008556A4"/>
    <w:rsid w:val="00855B1B"/>
    <w:rsid w:val="008576A8"/>
    <w:rsid w:val="0086476B"/>
    <w:rsid w:val="00864E3A"/>
    <w:rsid w:val="0086706D"/>
    <w:rsid w:val="00867CAF"/>
    <w:rsid w:val="008708B1"/>
    <w:rsid w:val="00871643"/>
    <w:rsid w:val="008728A0"/>
    <w:rsid w:val="00874128"/>
    <w:rsid w:val="008757CB"/>
    <w:rsid w:val="00876062"/>
    <w:rsid w:val="00876392"/>
    <w:rsid w:val="00876411"/>
    <w:rsid w:val="00876D40"/>
    <w:rsid w:val="00877410"/>
    <w:rsid w:val="0087755E"/>
    <w:rsid w:val="008801DF"/>
    <w:rsid w:val="008824D5"/>
    <w:rsid w:val="00882B6B"/>
    <w:rsid w:val="00882FE4"/>
    <w:rsid w:val="00886120"/>
    <w:rsid w:val="00886F9B"/>
    <w:rsid w:val="0088717F"/>
    <w:rsid w:val="008877AB"/>
    <w:rsid w:val="00887CBF"/>
    <w:rsid w:val="00890262"/>
    <w:rsid w:val="008922DE"/>
    <w:rsid w:val="0089240E"/>
    <w:rsid w:val="0089320C"/>
    <w:rsid w:val="0089322F"/>
    <w:rsid w:val="00895810"/>
    <w:rsid w:val="00896222"/>
    <w:rsid w:val="008A0504"/>
    <w:rsid w:val="008A13A0"/>
    <w:rsid w:val="008A1B79"/>
    <w:rsid w:val="008A2284"/>
    <w:rsid w:val="008A4043"/>
    <w:rsid w:val="008A57B5"/>
    <w:rsid w:val="008A659A"/>
    <w:rsid w:val="008A6992"/>
    <w:rsid w:val="008A6E3A"/>
    <w:rsid w:val="008B0DB1"/>
    <w:rsid w:val="008B15FA"/>
    <w:rsid w:val="008B1CCA"/>
    <w:rsid w:val="008B26A7"/>
    <w:rsid w:val="008B4769"/>
    <w:rsid w:val="008B6AFD"/>
    <w:rsid w:val="008B7D9B"/>
    <w:rsid w:val="008C1096"/>
    <w:rsid w:val="008C1D23"/>
    <w:rsid w:val="008C281C"/>
    <w:rsid w:val="008C671F"/>
    <w:rsid w:val="008C6A66"/>
    <w:rsid w:val="008C6CEB"/>
    <w:rsid w:val="008C6FEC"/>
    <w:rsid w:val="008D02C5"/>
    <w:rsid w:val="008D0883"/>
    <w:rsid w:val="008D09DC"/>
    <w:rsid w:val="008D17FB"/>
    <w:rsid w:val="008D3897"/>
    <w:rsid w:val="008D3E5F"/>
    <w:rsid w:val="008D4BAF"/>
    <w:rsid w:val="008D5DF7"/>
    <w:rsid w:val="008D714C"/>
    <w:rsid w:val="008D71D6"/>
    <w:rsid w:val="008D7479"/>
    <w:rsid w:val="008D74B0"/>
    <w:rsid w:val="008E079A"/>
    <w:rsid w:val="008E0A03"/>
    <w:rsid w:val="008E1409"/>
    <w:rsid w:val="008E2232"/>
    <w:rsid w:val="008E327C"/>
    <w:rsid w:val="008E4933"/>
    <w:rsid w:val="008E49B1"/>
    <w:rsid w:val="008E4A2B"/>
    <w:rsid w:val="008E69C7"/>
    <w:rsid w:val="008E6C5B"/>
    <w:rsid w:val="008E736C"/>
    <w:rsid w:val="008F1629"/>
    <w:rsid w:val="008F1D09"/>
    <w:rsid w:val="008F3FF4"/>
    <w:rsid w:val="008F4473"/>
    <w:rsid w:val="008F4C29"/>
    <w:rsid w:val="008F5240"/>
    <w:rsid w:val="008F53CE"/>
    <w:rsid w:val="008F782E"/>
    <w:rsid w:val="008F7A38"/>
    <w:rsid w:val="00900C67"/>
    <w:rsid w:val="00901876"/>
    <w:rsid w:val="00903C92"/>
    <w:rsid w:val="009050C4"/>
    <w:rsid w:val="00906F2E"/>
    <w:rsid w:val="00907234"/>
    <w:rsid w:val="00907B9D"/>
    <w:rsid w:val="00911989"/>
    <w:rsid w:val="0091361D"/>
    <w:rsid w:val="009156EC"/>
    <w:rsid w:val="0091586B"/>
    <w:rsid w:val="009200AE"/>
    <w:rsid w:val="0092088A"/>
    <w:rsid w:val="00921288"/>
    <w:rsid w:val="00921802"/>
    <w:rsid w:val="00921C91"/>
    <w:rsid w:val="00922A1A"/>
    <w:rsid w:val="00922D4E"/>
    <w:rsid w:val="00923B18"/>
    <w:rsid w:val="00923F67"/>
    <w:rsid w:val="009306EB"/>
    <w:rsid w:val="0093171F"/>
    <w:rsid w:val="00932A81"/>
    <w:rsid w:val="009331C9"/>
    <w:rsid w:val="00933A0B"/>
    <w:rsid w:val="009362DE"/>
    <w:rsid w:val="009368EA"/>
    <w:rsid w:val="00941FFA"/>
    <w:rsid w:val="00942A6F"/>
    <w:rsid w:val="00943691"/>
    <w:rsid w:val="00943C0E"/>
    <w:rsid w:val="00943F8B"/>
    <w:rsid w:val="00945B2C"/>
    <w:rsid w:val="009461EE"/>
    <w:rsid w:val="00950946"/>
    <w:rsid w:val="00951FA2"/>
    <w:rsid w:val="009557AA"/>
    <w:rsid w:val="00957D87"/>
    <w:rsid w:val="00957FEC"/>
    <w:rsid w:val="00960785"/>
    <w:rsid w:val="0096119F"/>
    <w:rsid w:val="00962D11"/>
    <w:rsid w:val="00962D13"/>
    <w:rsid w:val="0096523C"/>
    <w:rsid w:val="00965245"/>
    <w:rsid w:val="0096574F"/>
    <w:rsid w:val="009673C6"/>
    <w:rsid w:val="009711D4"/>
    <w:rsid w:val="00971FA7"/>
    <w:rsid w:val="009729B9"/>
    <w:rsid w:val="0097364F"/>
    <w:rsid w:val="00973B13"/>
    <w:rsid w:val="009751EC"/>
    <w:rsid w:val="009765CE"/>
    <w:rsid w:val="009768FA"/>
    <w:rsid w:val="009769AA"/>
    <w:rsid w:val="00976FD6"/>
    <w:rsid w:val="00982C85"/>
    <w:rsid w:val="00983775"/>
    <w:rsid w:val="009838FF"/>
    <w:rsid w:val="00983B7F"/>
    <w:rsid w:val="00983F78"/>
    <w:rsid w:val="00986B43"/>
    <w:rsid w:val="0098754B"/>
    <w:rsid w:val="00987BE4"/>
    <w:rsid w:val="009902A5"/>
    <w:rsid w:val="00990459"/>
    <w:rsid w:val="00990CD7"/>
    <w:rsid w:val="00994D2F"/>
    <w:rsid w:val="0099693E"/>
    <w:rsid w:val="0099757C"/>
    <w:rsid w:val="009A0851"/>
    <w:rsid w:val="009A2D68"/>
    <w:rsid w:val="009A2E78"/>
    <w:rsid w:val="009A4343"/>
    <w:rsid w:val="009B0658"/>
    <w:rsid w:val="009B18B1"/>
    <w:rsid w:val="009B20F1"/>
    <w:rsid w:val="009B58E6"/>
    <w:rsid w:val="009B6AFE"/>
    <w:rsid w:val="009B7A29"/>
    <w:rsid w:val="009B7A32"/>
    <w:rsid w:val="009B7DDA"/>
    <w:rsid w:val="009C0039"/>
    <w:rsid w:val="009C0E14"/>
    <w:rsid w:val="009C3D1E"/>
    <w:rsid w:val="009C7A96"/>
    <w:rsid w:val="009D0782"/>
    <w:rsid w:val="009D438A"/>
    <w:rsid w:val="009D49C8"/>
    <w:rsid w:val="009D50EF"/>
    <w:rsid w:val="009D540D"/>
    <w:rsid w:val="009D5457"/>
    <w:rsid w:val="009D5893"/>
    <w:rsid w:val="009D7B7B"/>
    <w:rsid w:val="009E0135"/>
    <w:rsid w:val="009E0A2C"/>
    <w:rsid w:val="009E15C1"/>
    <w:rsid w:val="009E27EA"/>
    <w:rsid w:val="009E4785"/>
    <w:rsid w:val="009E7270"/>
    <w:rsid w:val="009E738E"/>
    <w:rsid w:val="009E7D89"/>
    <w:rsid w:val="009F1A51"/>
    <w:rsid w:val="009F24DD"/>
    <w:rsid w:val="009F3C0B"/>
    <w:rsid w:val="009F405C"/>
    <w:rsid w:val="009F4324"/>
    <w:rsid w:val="009F4623"/>
    <w:rsid w:val="009F4871"/>
    <w:rsid w:val="009F5612"/>
    <w:rsid w:val="009F5C75"/>
    <w:rsid w:val="009F5F47"/>
    <w:rsid w:val="009F65F9"/>
    <w:rsid w:val="009F69E6"/>
    <w:rsid w:val="009F6F93"/>
    <w:rsid w:val="00A01AA0"/>
    <w:rsid w:val="00A01F1C"/>
    <w:rsid w:val="00A02A0F"/>
    <w:rsid w:val="00A03E07"/>
    <w:rsid w:val="00A04829"/>
    <w:rsid w:val="00A108CB"/>
    <w:rsid w:val="00A14302"/>
    <w:rsid w:val="00A14BFE"/>
    <w:rsid w:val="00A154C8"/>
    <w:rsid w:val="00A16022"/>
    <w:rsid w:val="00A162B7"/>
    <w:rsid w:val="00A16A21"/>
    <w:rsid w:val="00A1740A"/>
    <w:rsid w:val="00A178D9"/>
    <w:rsid w:val="00A17D9E"/>
    <w:rsid w:val="00A21656"/>
    <w:rsid w:val="00A21E9A"/>
    <w:rsid w:val="00A2259B"/>
    <w:rsid w:val="00A22E4D"/>
    <w:rsid w:val="00A25AE1"/>
    <w:rsid w:val="00A268B4"/>
    <w:rsid w:val="00A26E86"/>
    <w:rsid w:val="00A27E48"/>
    <w:rsid w:val="00A30BB5"/>
    <w:rsid w:val="00A316CF"/>
    <w:rsid w:val="00A32D69"/>
    <w:rsid w:val="00A33E3A"/>
    <w:rsid w:val="00A34112"/>
    <w:rsid w:val="00A369F1"/>
    <w:rsid w:val="00A36AC1"/>
    <w:rsid w:val="00A373DF"/>
    <w:rsid w:val="00A374B4"/>
    <w:rsid w:val="00A42B4F"/>
    <w:rsid w:val="00A43345"/>
    <w:rsid w:val="00A43CA9"/>
    <w:rsid w:val="00A45257"/>
    <w:rsid w:val="00A454F8"/>
    <w:rsid w:val="00A466C5"/>
    <w:rsid w:val="00A50605"/>
    <w:rsid w:val="00A514E0"/>
    <w:rsid w:val="00A514FA"/>
    <w:rsid w:val="00A51CDD"/>
    <w:rsid w:val="00A521F5"/>
    <w:rsid w:val="00A53EF9"/>
    <w:rsid w:val="00A54216"/>
    <w:rsid w:val="00A5639F"/>
    <w:rsid w:val="00A5675F"/>
    <w:rsid w:val="00A60077"/>
    <w:rsid w:val="00A60219"/>
    <w:rsid w:val="00A61810"/>
    <w:rsid w:val="00A6186B"/>
    <w:rsid w:val="00A61F5B"/>
    <w:rsid w:val="00A63EBB"/>
    <w:rsid w:val="00A64C64"/>
    <w:rsid w:val="00A64D73"/>
    <w:rsid w:val="00A65BC4"/>
    <w:rsid w:val="00A65CA2"/>
    <w:rsid w:val="00A65F53"/>
    <w:rsid w:val="00A66961"/>
    <w:rsid w:val="00A66F59"/>
    <w:rsid w:val="00A67197"/>
    <w:rsid w:val="00A675A7"/>
    <w:rsid w:val="00A700D1"/>
    <w:rsid w:val="00A72B4C"/>
    <w:rsid w:val="00A734AB"/>
    <w:rsid w:val="00A73F09"/>
    <w:rsid w:val="00A82E4C"/>
    <w:rsid w:val="00A849A9"/>
    <w:rsid w:val="00A86633"/>
    <w:rsid w:val="00A86C1B"/>
    <w:rsid w:val="00A87C8F"/>
    <w:rsid w:val="00A9203A"/>
    <w:rsid w:val="00A928AA"/>
    <w:rsid w:val="00A92A27"/>
    <w:rsid w:val="00A92B52"/>
    <w:rsid w:val="00A931EA"/>
    <w:rsid w:val="00A933BD"/>
    <w:rsid w:val="00A93B09"/>
    <w:rsid w:val="00A93B71"/>
    <w:rsid w:val="00A95557"/>
    <w:rsid w:val="00A9573D"/>
    <w:rsid w:val="00A9665D"/>
    <w:rsid w:val="00A96BE0"/>
    <w:rsid w:val="00A9780E"/>
    <w:rsid w:val="00A97F96"/>
    <w:rsid w:val="00AA030F"/>
    <w:rsid w:val="00AA0833"/>
    <w:rsid w:val="00AA160F"/>
    <w:rsid w:val="00AA2103"/>
    <w:rsid w:val="00AA4F7E"/>
    <w:rsid w:val="00AB1E2B"/>
    <w:rsid w:val="00AB2245"/>
    <w:rsid w:val="00AB27EB"/>
    <w:rsid w:val="00AB3322"/>
    <w:rsid w:val="00AB39FB"/>
    <w:rsid w:val="00AB4E3E"/>
    <w:rsid w:val="00AB7F1E"/>
    <w:rsid w:val="00AC38AC"/>
    <w:rsid w:val="00AC4331"/>
    <w:rsid w:val="00AC5719"/>
    <w:rsid w:val="00AC6610"/>
    <w:rsid w:val="00AC734B"/>
    <w:rsid w:val="00AD108E"/>
    <w:rsid w:val="00AD1660"/>
    <w:rsid w:val="00AD2DC6"/>
    <w:rsid w:val="00AD3069"/>
    <w:rsid w:val="00AD441A"/>
    <w:rsid w:val="00AD4645"/>
    <w:rsid w:val="00AD557D"/>
    <w:rsid w:val="00AD6631"/>
    <w:rsid w:val="00AE1CD4"/>
    <w:rsid w:val="00AE3F20"/>
    <w:rsid w:val="00AE5DB8"/>
    <w:rsid w:val="00AF09B7"/>
    <w:rsid w:val="00AF160D"/>
    <w:rsid w:val="00AF424F"/>
    <w:rsid w:val="00AF42AD"/>
    <w:rsid w:val="00AF43DA"/>
    <w:rsid w:val="00AF4706"/>
    <w:rsid w:val="00AF5930"/>
    <w:rsid w:val="00AF7766"/>
    <w:rsid w:val="00B02E57"/>
    <w:rsid w:val="00B02FCF"/>
    <w:rsid w:val="00B03146"/>
    <w:rsid w:val="00B03A72"/>
    <w:rsid w:val="00B04617"/>
    <w:rsid w:val="00B05BDB"/>
    <w:rsid w:val="00B075D0"/>
    <w:rsid w:val="00B106FF"/>
    <w:rsid w:val="00B13679"/>
    <w:rsid w:val="00B1439E"/>
    <w:rsid w:val="00B147EA"/>
    <w:rsid w:val="00B15738"/>
    <w:rsid w:val="00B1658D"/>
    <w:rsid w:val="00B202D6"/>
    <w:rsid w:val="00B230EE"/>
    <w:rsid w:val="00B25609"/>
    <w:rsid w:val="00B2579D"/>
    <w:rsid w:val="00B2668A"/>
    <w:rsid w:val="00B27493"/>
    <w:rsid w:val="00B33120"/>
    <w:rsid w:val="00B3331B"/>
    <w:rsid w:val="00B33883"/>
    <w:rsid w:val="00B342BB"/>
    <w:rsid w:val="00B355F6"/>
    <w:rsid w:val="00B40747"/>
    <w:rsid w:val="00B4165A"/>
    <w:rsid w:val="00B42782"/>
    <w:rsid w:val="00B459F3"/>
    <w:rsid w:val="00B460FF"/>
    <w:rsid w:val="00B47065"/>
    <w:rsid w:val="00B471C7"/>
    <w:rsid w:val="00B47858"/>
    <w:rsid w:val="00B47CCF"/>
    <w:rsid w:val="00B50422"/>
    <w:rsid w:val="00B516E9"/>
    <w:rsid w:val="00B51DB9"/>
    <w:rsid w:val="00B53E64"/>
    <w:rsid w:val="00B55430"/>
    <w:rsid w:val="00B60E02"/>
    <w:rsid w:val="00B61EAC"/>
    <w:rsid w:val="00B61ED2"/>
    <w:rsid w:val="00B625A8"/>
    <w:rsid w:val="00B63E10"/>
    <w:rsid w:val="00B641EF"/>
    <w:rsid w:val="00B645CB"/>
    <w:rsid w:val="00B65C50"/>
    <w:rsid w:val="00B70082"/>
    <w:rsid w:val="00B7089F"/>
    <w:rsid w:val="00B70BDA"/>
    <w:rsid w:val="00B710B2"/>
    <w:rsid w:val="00B7262D"/>
    <w:rsid w:val="00B729EF"/>
    <w:rsid w:val="00B73484"/>
    <w:rsid w:val="00B74AA8"/>
    <w:rsid w:val="00B756A9"/>
    <w:rsid w:val="00B76158"/>
    <w:rsid w:val="00B76716"/>
    <w:rsid w:val="00B7678F"/>
    <w:rsid w:val="00B76C45"/>
    <w:rsid w:val="00B77260"/>
    <w:rsid w:val="00B81D85"/>
    <w:rsid w:val="00B837CF"/>
    <w:rsid w:val="00B8427A"/>
    <w:rsid w:val="00B8738E"/>
    <w:rsid w:val="00B90583"/>
    <w:rsid w:val="00B92C62"/>
    <w:rsid w:val="00B930AC"/>
    <w:rsid w:val="00B93265"/>
    <w:rsid w:val="00B946B1"/>
    <w:rsid w:val="00B97608"/>
    <w:rsid w:val="00B97753"/>
    <w:rsid w:val="00BA2557"/>
    <w:rsid w:val="00BA3C44"/>
    <w:rsid w:val="00BA57F2"/>
    <w:rsid w:val="00BA59A9"/>
    <w:rsid w:val="00BA5E06"/>
    <w:rsid w:val="00BA67A3"/>
    <w:rsid w:val="00BA6969"/>
    <w:rsid w:val="00BA72AA"/>
    <w:rsid w:val="00BB0905"/>
    <w:rsid w:val="00BB0B31"/>
    <w:rsid w:val="00BB3055"/>
    <w:rsid w:val="00BB51C3"/>
    <w:rsid w:val="00BB6116"/>
    <w:rsid w:val="00BB67CA"/>
    <w:rsid w:val="00BB7893"/>
    <w:rsid w:val="00BB7940"/>
    <w:rsid w:val="00BB7FC8"/>
    <w:rsid w:val="00BC08A1"/>
    <w:rsid w:val="00BC1DDF"/>
    <w:rsid w:val="00BC229D"/>
    <w:rsid w:val="00BC2639"/>
    <w:rsid w:val="00BC5448"/>
    <w:rsid w:val="00BC6A85"/>
    <w:rsid w:val="00BC6DCE"/>
    <w:rsid w:val="00BC75D4"/>
    <w:rsid w:val="00BC7E21"/>
    <w:rsid w:val="00BC7E8F"/>
    <w:rsid w:val="00BD14A7"/>
    <w:rsid w:val="00BD1F46"/>
    <w:rsid w:val="00BD2516"/>
    <w:rsid w:val="00BD269A"/>
    <w:rsid w:val="00BD4B49"/>
    <w:rsid w:val="00BD537A"/>
    <w:rsid w:val="00BD61BA"/>
    <w:rsid w:val="00BD7183"/>
    <w:rsid w:val="00BE0205"/>
    <w:rsid w:val="00BE0951"/>
    <w:rsid w:val="00BE0E96"/>
    <w:rsid w:val="00BE2218"/>
    <w:rsid w:val="00BE2A98"/>
    <w:rsid w:val="00BE2D28"/>
    <w:rsid w:val="00BE39FB"/>
    <w:rsid w:val="00BF0B7C"/>
    <w:rsid w:val="00BF0EE2"/>
    <w:rsid w:val="00BF1405"/>
    <w:rsid w:val="00BF22E1"/>
    <w:rsid w:val="00BF2D79"/>
    <w:rsid w:val="00BF4694"/>
    <w:rsid w:val="00BF4ABE"/>
    <w:rsid w:val="00BF4C73"/>
    <w:rsid w:val="00BF604E"/>
    <w:rsid w:val="00BF6519"/>
    <w:rsid w:val="00BF7795"/>
    <w:rsid w:val="00C004A6"/>
    <w:rsid w:val="00C0096F"/>
    <w:rsid w:val="00C00C6A"/>
    <w:rsid w:val="00C015B6"/>
    <w:rsid w:val="00C0218E"/>
    <w:rsid w:val="00C025C6"/>
    <w:rsid w:val="00C04293"/>
    <w:rsid w:val="00C05D70"/>
    <w:rsid w:val="00C069B9"/>
    <w:rsid w:val="00C07FF1"/>
    <w:rsid w:val="00C102C9"/>
    <w:rsid w:val="00C12548"/>
    <w:rsid w:val="00C12ADA"/>
    <w:rsid w:val="00C13049"/>
    <w:rsid w:val="00C1476A"/>
    <w:rsid w:val="00C160F2"/>
    <w:rsid w:val="00C16706"/>
    <w:rsid w:val="00C16B32"/>
    <w:rsid w:val="00C24A6B"/>
    <w:rsid w:val="00C2684C"/>
    <w:rsid w:val="00C26C5A"/>
    <w:rsid w:val="00C308E4"/>
    <w:rsid w:val="00C30947"/>
    <w:rsid w:val="00C34FF6"/>
    <w:rsid w:val="00C41AFD"/>
    <w:rsid w:val="00C42AA8"/>
    <w:rsid w:val="00C43CFF"/>
    <w:rsid w:val="00C4622C"/>
    <w:rsid w:val="00C470F9"/>
    <w:rsid w:val="00C47371"/>
    <w:rsid w:val="00C530C9"/>
    <w:rsid w:val="00C53951"/>
    <w:rsid w:val="00C54EAD"/>
    <w:rsid w:val="00C56F28"/>
    <w:rsid w:val="00C601DF"/>
    <w:rsid w:val="00C66410"/>
    <w:rsid w:val="00C673D0"/>
    <w:rsid w:val="00C73F3E"/>
    <w:rsid w:val="00C744EC"/>
    <w:rsid w:val="00C74553"/>
    <w:rsid w:val="00C74932"/>
    <w:rsid w:val="00C75DF8"/>
    <w:rsid w:val="00C81532"/>
    <w:rsid w:val="00C82262"/>
    <w:rsid w:val="00C84858"/>
    <w:rsid w:val="00C85FF5"/>
    <w:rsid w:val="00C86465"/>
    <w:rsid w:val="00C869CC"/>
    <w:rsid w:val="00C87CE4"/>
    <w:rsid w:val="00C9632F"/>
    <w:rsid w:val="00CA0803"/>
    <w:rsid w:val="00CA1457"/>
    <w:rsid w:val="00CA1915"/>
    <w:rsid w:val="00CA3A1E"/>
    <w:rsid w:val="00CA40E4"/>
    <w:rsid w:val="00CA56C1"/>
    <w:rsid w:val="00CA6E35"/>
    <w:rsid w:val="00CB0C26"/>
    <w:rsid w:val="00CB236C"/>
    <w:rsid w:val="00CB33CE"/>
    <w:rsid w:val="00CB3CE5"/>
    <w:rsid w:val="00CB5070"/>
    <w:rsid w:val="00CB5BE6"/>
    <w:rsid w:val="00CB7365"/>
    <w:rsid w:val="00CB739E"/>
    <w:rsid w:val="00CB73B3"/>
    <w:rsid w:val="00CC0536"/>
    <w:rsid w:val="00CC117F"/>
    <w:rsid w:val="00CC1B94"/>
    <w:rsid w:val="00CC1E83"/>
    <w:rsid w:val="00CC1F4E"/>
    <w:rsid w:val="00CC5D9C"/>
    <w:rsid w:val="00CC6AE5"/>
    <w:rsid w:val="00CC74F3"/>
    <w:rsid w:val="00CC7D78"/>
    <w:rsid w:val="00CD0146"/>
    <w:rsid w:val="00CD127F"/>
    <w:rsid w:val="00CD1B15"/>
    <w:rsid w:val="00CD208F"/>
    <w:rsid w:val="00CD22D2"/>
    <w:rsid w:val="00CD30AC"/>
    <w:rsid w:val="00CD3562"/>
    <w:rsid w:val="00CD467A"/>
    <w:rsid w:val="00CD4766"/>
    <w:rsid w:val="00CD5CDE"/>
    <w:rsid w:val="00CD7053"/>
    <w:rsid w:val="00CE0A94"/>
    <w:rsid w:val="00CE0AE8"/>
    <w:rsid w:val="00CE0B8D"/>
    <w:rsid w:val="00CE192F"/>
    <w:rsid w:val="00CE4D2B"/>
    <w:rsid w:val="00CE5643"/>
    <w:rsid w:val="00CE5FD8"/>
    <w:rsid w:val="00CE651B"/>
    <w:rsid w:val="00CE7ED2"/>
    <w:rsid w:val="00CF05DF"/>
    <w:rsid w:val="00CF290D"/>
    <w:rsid w:val="00CF333B"/>
    <w:rsid w:val="00CF3AB1"/>
    <w:rsid w:val="00CF52DE"/>
    <w:rsid w:val="00CF539B"/>
    <w:rsid w:val="00D004CB"/>
    <w:rsid w:val="00D005F7"/>
    <w:rsid w:val="00D0165D"/>
    <w:rsid w:val="00D02C1D"/>
    <w:rsid w:val="00D03268"/>
    <w:rsid w:val="00D05492"/>
    <w:rsid w:val="00D0563A"/>
    <w:rsid w:val="00D057BC"/>
    <w:rsid w:val="00D05957"/>
    <w:rsid w:val="00D06D7F"/>
    <w:rsid w:val="00D11D35"/>
    <w:rsid w:val="00D12ACD"/>
    <w:rsid w:val="00D137C7"/>
    <w:rsid w:val="00D14402"/>
    <w:rsid w:val="00D151CF"/>
    <w:rsid w:val="00D16346"/>
    <w:rsid w:val="00D2114A"/>
    <w:rsid w:val="00D21B54"/>
    <w:rsid w:val="00D231D6"/>
    <w:rsid w:val="00D2479E"/>
    <w:rsid w:val="00D276FC"/>
    <w:rsid w:val="00D27B45"/>
    <w:rsid w:val="00D32FDF"/>
    <w:rsid w:val="00D3380D"/>
    <w:rsid w:val="00D34A59"/>
    <w:rsid w:val="00D372BD"/>
    <w:rsid w:val="00D3735B"/>
    <w:rsid w:val="00D40BA7"/>
    <w:rsid w:val="00D41FAD"/>
    <w:rsid w:val="00D427EE"/>
    <w:rsid w:val="00D43B75"/>
    <w:rsid w:val="00D467EF"/>
    <w:rsid w:val="00D47C85"/>
    <w:rsid w:val="00D502E6"/>
    <w:rsid w:val="00D51C90"/>
    <w:rsid w:val="00D5207E"/>
    <w:rsid w:val="00D53C8A"/>
    <w:rsid w:val="00D544E6"/>
    <w:rsid w:val="00D54C78"/>
    <w:rsid w:val="00D560B1"/>
    <w:rsid w:val="00D57E0B"/>
    <w:rsid w:val="00D57F2B"/>
    <w:rsid w:val="00D604D7"/>
    <w:rsid w:val="00D60A9C"/>
    <w:rsid w:val="00D62F1B"/>
    <w:rsid w:val="00D6522D"/>
    <w:rsid w:val="00D65F39"/>
    <w:rsid w:val="00D70EAE"/>
    <w:rsid w:val="00D70F9C"/>
    <w:rsid w:val="00D7218D"/>
    <w:rsid w:val="00D72737"/>
    <w:rsid w:val="00D76DE7"/>
    <w:rsid w:val="00D775E5"/>
    <w:rsid w:val="00D778F8"/>
    <w:rsid w:val="00D81091"/>
    <w:rsid w:val="00D83176"/>
    <w:rsid w:val="00D83B88"/>
    <w:rsid w:val="00D848A1"/>
    <w:rsid w:val="00D85A43"/>
    <w:rsid w:val="00D86184"/>
    <w:rsid w:val="00D8729E"/>
    <w:rsid w:val="00D900B6"/>
    <w:rsid w:val="00D906ED"/>
    <w:rsid w:val="00D9120C"/>
    <w:rsid w:val="00D92281"/>
    <w:rsid w:val="00D924CF"/>
    <w:rsid w:val="00D94D99"/>
    <w:rsid w:val="00D96190"/>
    <w:rsid w:val="00D9665C"/>
    <w:rsid w:val="00D969ED"/>
    <w:rsid w:val="00D96BBA"/>
    <w:rsid w:val="00D96D86"/>
    <w:rsid w:val="00D9722B"/>
    <w:rsid w:val="00D97475"/>
    <w:rsid w:val="00D9783A"/>
    <w:rsid w:val="00DA266D"/>
    <w:rsid w:val="00DA2BAB"/>
    <w:rsid w:val="00DA50F2"/>
    <w:rsid w:val="00DA67A2"/>
    <w:rsid w:val="00DA75F3"/>
    <w:rsid w:val="00DB0630"/>
    <w:rsid w:val="00DB08C3"/>
    <w:rsid w:val="00DB21B0"/>
    <w:rsid w:val="00DB2CE1"/>
    <w:rsid w:val="00DB5340"/>
    <w:rsid w:val="00DB5503"/>
    <w:rsid w:val="00DB669E"/>
    <w:rsid w:val="00DB7183"/>
    <w:rsid w:val="00DB725A"/>
    <w:rsid w:val="00DC1A1E"/>
    <w:rsid w:val="00DC2337"/>
    <w:rsid w:val="00DC2923"/>
    <w:rsid w:val="00DC3909"/>
    <w:rsid w:val="00DC4E67"/>
    <w:rsid w:val="00DC50CD"/>
    <w:rsid w:val="00DC6F34"/>
    <w:rsid w:val="00DD04BF"/>
    <w:rsid w:val="00DD0688"/>
    <w:rsid w:val="00DD0CF7"/>
    <w:rsid w:val="00DD12CC"/>
    <w:rsid w:val="00DD140B"/>
    <w:rsid w:val="00DD3E55"/>
    <w:rsid w:val="00DD4376"/>
    <w:rsid w:val="00DD468E"/>
    <w:rsid w:val="00DD47FB"/>
    <w:rsid w:val="00DD5868"/>
    <w:rsid w:val="00DD7960"/>
    <w:rsid w:val="00DE11E6"/>
    <w:rsid w:val="00DE220A"/>
    <w:rsid w:val="00DE5ED4"/>
    <w:rsid w:val="00DF02AD"/>
    <w:rsid w:val="00DF0D3F"/>
    <w:rsid w:val="00DF1167"/>
    <w:rsid w:val="00DF2062"/>
    <w:rsid w:val="00DF30FA"/>
    <w:rsid w:val="00DF3CEF"/>
    <w:rsid w:val="00DF43CB"/>
    <w:rsid w:val="00DF4E3C"/>
    <w:rsid w:val="00DF5BEC"/>
    <w:rsid w:val="00DF5C9B"/>
    <w:rsid w:val="00DF6684"/>
    <w:rsid w:val="00DF67F2"/>
    <w:rsid w:val="00DF7453"/>
    <w:rsid w:val="00DF7C7F"/>
    <w:rsid w:val="00E0054C"/>
    <w:rsid w:val="00E01CDE"/>
    <w:rsid w:val="00E02042"/>
    <w:rsid w:val="00E022DB"/>
    <w:rsid w:val="00E02E8D"/>
    <w:rsid w:val="00E06B66"/>
    <w:rsid w:val="00E10AE5"/>
    <w:rsid w:val="00E12503"/>
    <w:rsid w:val="00E1410F"/>
    <w:rsid w:val="00E1684F"/>
    <w:rsid w:val="00E168B9"/>
    <w:rsid w:val="00E169F7"/>
    <w:rsid w:val="00E16C4A"/>
    <w:rsid w:val="00E2229B"/>
    <w:rsid w:val="00E22E33"/>
    <w:rsid w:val="00E23D93"/>
    <w:rsid w:val="00E25825"/>
    <w:rsid w:val="00E26346"/>
    <w:rsid w:val="00E265C0"/>
    <w:rsid w:val="00E27FA9"/>
    <w:rsid w:val="00E31241"/>
    <w:rsid w:val="00E31FBD"/>
    <w:rsid w:val="00E33174"/>
    <w:rsid w:val="00E3319E"/>
    <w:rsid w:val="00E3325D"/>
    <w:rsid w:val="00E3546D"/>
    <w:rsid w:val="00E36232"/>
    <w:rsid w:val="00E4030A"/>
    <w:rsid w:val="00E41683"/>
    <w:rsid w:val="00E418D8"/>
    <w:rsid w:val="00E4269E"/>
    <w:rsid w:val="00E4313A"/>
    <w:rsid w:val="00E435A2"/>
    <w:rsid w:val="00E446C4"/>
    <w:rsid w:val="00E44EC3"/>
    <w:rsid w:val="00E455C4"/>
    <w:rsid w:val="00E45B54"/>
    <w:rsid w:val="00E518DB"/>
    <w:rsid w:val="00E53E65"/>
    <w:rsid w:val="00E543E7"/>
    <w:rsid w:val="00E54B86"/>
    <w:rsid w:val="00E54EA8"/>
    <w:rsid w:val="00E55580"/>
    <w:rsid w:val="00E560BC"/>
    <w:rsid w:val="00E571D8"/>
    <w:rsid w:val="00E608C4"/>
    <w:rsid w:val="00E60D95"/>
    <w:rsid w:val="00E60F60"/>
    <w:rsid w:val="00E61991"/>
    <w:rsid w:val="00E63D3F"/>
    <w:rsid w:val="00E660E4"/>
    <w:rsid w:val="00E7227F"/>
    <w:rsid w:val="00E74832"/>
    <w:rsid w:val="00E7534E"/>
    <w:rsid w:val="00E764B6"/>
    <w:rsid w:val="00E76952"/>
    <w:rsid w:val="00E80BB2"/>
    <w:rsid w:val="00E811C6"/>
    <w:rsid w:val="00E8199E"/>
    <w:rsid w:val="00E82CD4"/>
    <w:rsid w:val="00E83419"/>
    <w:rsid w:val="00E85C0E"/>
    <w:rsid w:val="00E85D3A"/>
    <w:rsid w:val="00E87736"/>
    <w:rsid w:val="00E90B33"/>
    <w:rsid w:val="00E91BCE"/>
    <w:rsid w:val="00E91CB4"/>
    <w:rsid w:val="00E93540"/>
    <w:rsid w:val="00E95083"/>
    <w:rsid w:val="00E95ACB"/>
    <w:rsid w:val="00EA0582"/>
    <w:rsid w:val="00EA0D4A"/>
    <w:rsid w:val="00EA0E04"/>
    <w:rsid w:val="00EA1A55"/>
    <w:rsid w:val="00EA2E26"/>
    <w:rsid w:val="00EA33F1"/>
    <w:rsid w:val="00EA3852"/>
    <w:rsid w:val="00EA57E2"/>
    <w:rsid w:val="00EA58D9"/>
    <w:rsid w:val="00EA58F0"/>
    <w:rsid w:val="00EA6B46"/>
    <w:rsid w:val="00EB239F"/>
    <w:rsid w:val="00EB7468"/>
    <w:rsid w:val="00EB756C"/>
    <w:rsid w:val="00EB7C14"/>
    <w:rsid w:val="00EB7CA7"/>
    <w:rsid w:val="00EC0302"/>
    <w:rsid w:val="00EC0FC7"/>
    <w:rsid w:val="00EC1249"/>
    <w:rsid w:val="00EC19C6"/>
    <w:rsid w:val="00EC46DE"/>
    <w:rsid w:val="00ED019A"/>
    <w:rsid w:val="00ED029A"/>
    <w:rsid w:val="00ED0A61"/>
    <w:rsid w:val="00ED1456"/>
    <w:rsid w:val="00ED19DF"/>
    <w:rsid w:val="00ED21A0"/>
    <w:rsid w:val="00ED425D"/>
    <w:rsid w:val="00ED5F2B"/>
    <w:rsid w:val="00ED6250"/>
    <w:rsid w:val="00ED79AE"/>
    <w:rsid w:val="00ED7DF2"/>
    <w:rsid w:val="00EE0EF8"/>
    <w:rsid w:val="00EE154B"/>
    <w:rsid w:val="00EE1BCA"/>
    <w:rsid w:val="00EE44CA"/>
    <w:rsid w:val="00EE4AA4"/>
    <w:rsid w:val="00EE7DDD"/>
    <w:rsid w:val="00EF0199"/>
    <w:rsid w:val="00EF0796"/>
    <w:rsid w:val="00EF1CDD"/>
    <w:rsid w:val="00EF2F9D"/>
    <w:rsid w:val="00EF4484"/>
    <w:rsid w:val="00EF6130"/>
    <w:rsid w:val="00EF6E12"/>
    <w:rsid w:val="00F00892"/>
    <w:rsid w:val="00F0172F"/>
    <w:rsid w:val="00F036C1"/>
    <w:rsid w:val="00F03C64"/>
    <w:rsid w:val="00F040AF"/>
    <w:rsid w:val="00F0561A"/>
    <w:rsid w:val="00F07313"/>
    <w:rsid w:val="00F1017A"/>
    <w:rsid w:val="00F10942"/>
    <w:rsid w:val="00F10F7E"/>
    <w:rsid w:val="00F11935"/>
    <w:rsid w:val="00F12293"/>
    <w:rsid w:val="00F128CC"/>
    <w:rsid w:val="00F1339B"/>
    <w:rsid w:val="00F13862"/>
    <w:rsid w:val="00F147E7"/>
    <w:rsid w:val="00F14E2D"/>
    <w:rsid w:val="00F161A9"/>
    <w:rsid w:val="00F1672C"/>
    <w:rsid w:val="00F17838"/>
    <w:rsid w:val="00F203AA"/>
    <w:rsid w:val="00F20CA8"/>
    <w:rsid w:val="00F22E9B"/>
    <w:rsid w:val="00F23F7B"/>
    <w:rsid w:val="00F2515B"/>
    <w:rsid w:val="00F25796"/>
    <w:rsid w:val="00F25D11"/>
    <w:rsid w:val="00F3007B"/>
    <w:rsid w:val="00F30A81"/>
    <w:rsid w:val="00F3397B"/>
    <w:rsid w:val="00F34A70"/>
    <w:rsid w:val="00F35F8F"/>
    <w:rsid w:val="00F36561"/>
    <w:rsid w:val="00F36783"/>
    <w:rsid w:val="00F36F46"/>
    <w:rsid w:val="00F37CC4"/>
    <w:rsid w:val="00F40D0E"/>
    <w:rsid w:val="00F42A09"/>
    <w:rsid w:val="00F43919"/>
    <w:rsid w:val="00F45BEB"/>
    <w:rsid w:val="00F463FA"/>
    <w:rsid w:val="00F466D4"/>
    <w:rsid w:val="00F469CA"/>
    <w:rsid w:val="00F4793F"/>
    <w:rsid w:val="00F4794C"/>
    <w:rsid w:val="00F50AAC"/>
    <w:rsid w:val="00F511B8"/>
    <w:rsid w:val="00F54C4F"/>
    <w:rsid w:val="00F5571A"/>
    <w:rsid w:val="00F56BD8"/>
    <w:rsid w:val="00F5745F"/>
    <w:rsid w:val="00F61308"/>
    <w:rsid w:val="00F62C1B"/>
    <w:rsid w:val="00F64A33"/>
    <w:rsid w:val="00F667E0"/>
    <w:rsid w:val="00F7009A"/>
    <w:rsid w:val="00F7072D"/>
    <w:rsid w:val="00F7082D"/>
    <w:rsid w:val="00F72775"/>
    <w:rsid w:val="00F7304C"/>
    <w:rsid w:val="00F736A6"/>
    <w:rsid w:val="00F74BA3"/>
    <w:rsid w:val="00F75F76"/>
    <w:rsid w:val="00F76D19"/>
    <w:rsid w:val="00F7744C"/>
    <w:rsid w:val="00F82308"/>
    <w:rsid w:val="00F84123"/>
    <w:rsid w:val="00F86932"/>
    <w:rsid w:val="00F87FC9"/>
    <w:rsid w:val="00F901CB"/>
    <w:rsid w:val="00F93657"/>
    <w:rsid w:val="00F940E5"/>
    <w:rsid w:val="00F95646"/>
    <w:rsid w:val="00F95A2D"/>
    <w:rsid w:val="00F96046"/>
    <w:rsid w:val="00F967C8"/>
    <w:rsid w:val="00FA0A58"/>
    <w:rsid w:val="00FA0D9F"/>
    <w:rsid w:val="00FA1C83"/>
    <w:rsid w:val="00FA1F20"/>
    <w:rsid w:val="00FA27C0"/>
    <w:rsid w:val="00FA53B6"/>
    <w:rsid w:val="00FA6576"/>
    <w:rsid w:val="00FA790B"/>
    <w:rsid w:val="00FB1042"/>
    <w:rsid w:val="00FB1570"/>
    <w:rsid w:val="00FB2C88"/>
    <w:rsid w:val="00FB2F65"/>
    <w:rsid w:val="00FB519C"/>
    <w:rsid w:val="00FB530E"/>
    <w:rsid w:val="00FB534A"/>
    <w:rsid w:val="00FB5D73"/>
    <w:rsid w:val="00FB5ECD"/>
    <w:rsid w:val="00FB60B9"/>
    <w:rsid w:val="00FB6E23"/>
    <w:rsid w:val="00FB7281"/>
    <w:rsid w:val="00FB7318"/>
    <w:rsid w:val="00FC134A"/>
    <w:rsid w:val="00FC147A"/>
    <w:rsid w:val="00FC1F15"/>
    <w:rsid w:val="00FC4E9F"/>
    <w:rsid w:val="00FC5149"/>
    <w:rsid w:val="00FD209B"/>
    <w:rsid w:val="00FD3D7B"/>
    <w:rsid w:val="00FD4EFD"/>
    <w:rsid w:val="00FD521D"/>
    <w:rsid w:val="00FD6018"/>
    <w:rsid w:val="00FD68F4"/>
    <w:rsid w:val="00FD7E5F"/>
    <w:rsid w:val="00FE1159"/>
    <w:rsid w:val="00FE3738"/>
    <w:rsid w:val="00FE43FD"/>
    <w:rsid w:val="00FE47EC"/>
    <w:rsid w:val="00FE56F6"/>
    <w:rsid w:val="00FF021E"/>
    <w:rsid w:val="00FF071E"/>
    <w:rsid w:val="00FF084C"/>
    <w:rsid w:val="00FF10B1"/>
    <w:rsid w:val="00FF2E34"/>
    <w:rsid w:val="00FF3C69"/>
    <w:rsid w:val="00FF50D5"/>
    <w:rsid w:val="00FF6910"/>
    <w:rsid w:val="00FF7417"/>
    <w:rsid w:val="00FF7B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4CD9F"/>
  <w15:docId w15:val="{45986D61-44C5-4736-8081-D7FF78538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D8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4E0D5D"/>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380D11"/>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023758"/>
    <w:pPr>
      <w:keepNext/>
      <w:keepLines/>
      <w:spacing w:before="40" w:line="276" w:lineRule="auto"/>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unhideWhenUsed/>
    <w:qFormat/>
    <w:rsid w:val="00800302"/>
    <w:pPr>
      <w:keepNext/>
      <w:keepLines/>
      <w:spacing w:before="40" w:line="276" w:lineRule="auto"/>
      <w:outlineLvl w:val="3"/>
    </w:pPr>
    <w:rPr>
      <w:rFonts w:asciiTheme="majorHAnsi" w:eastAsiaTheme="majorEastAsia" w:hAnsiTheme="majorHAnsi" w:cstheme="majorBidi"/>
      <w:i/>
      <w:iCs/>
      <w:color w:val="365F91"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0D5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80D1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2375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800302"/>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34"/>
    <w:qFormat/>
    <w:rsid w:val="00757BC3"/>
    <w:pPr>
      <w:spacing w:after="200" w:line="276" w:lineRule="auto"/>
      <w:ind w:left="720"/>
      <w:contextualSpacing/>
    </w:pPr>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AA0833"/>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A0833"/>
  </w:style>
  <w:style w:type="character" w:styleId="PageNumber">
    <w:name w:val="page number"/>
    <w:basedOn w:val="DefaultParagraphFont"/>
    <w:uiPriority w:val="99"/>
    <w:semiHidden/>
    <w:unhideWhenUsed/>
    <w:rsid w:val="00AA0833"/>
  </w:style>
  <w:style w:type="paragraph" w:styleId="BalloonText">
    <w:name w:val="Balloon Text"/>
    <w:basedOn w:val="Normal"/>
    <w:link w:val="BalloonTextChar"/>
    <w:uiPriority w:val="99"/>
    <w:semiHidden/>
    <w:unhideWhenUsed/>
    <w:rsid w:val="006C07DA"/>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6C07D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C07DA"/>
    <w:rPr>
      <w:sz w:val="18"/>
      <w:szCs w:val="18"/>
    </w:rPr>
  </w:style>
  <w:style w:type="paragraph" w:styleId="CommentText">
    <w:name w:val="annotation text"/>
    <w:basedOn w:val="Normal"/>
    <w:link w:val="CommentTextChar"/>
    <w:uiPriority w:val="99"/>
    <w:semiHidden/>
    <w:unhideWhenUsed/>
    <w:rsid w:val="006C07DA"/>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6C07DA"/>
    <w:rPr>
      <w:sz w:val="24"/>
      <w:szCs w:val="24"/>
    </w:rPr>
  </w:style>
  <w:style w:type="paragraph" w:styleId="CommentSubject">
    <w:name w:val="annotation subject"/>
    <w:basedOn w:val="CommentText"/>
    <w:next w:val="CommentText"/>
    <w:link w:val="CommentSubjectChar"/>
    <w:uiPriority w:val="99"/>
    <w:semiHidden/>
    <w:unhideWhenUsed/>
    <w:rsid w:val="006C07DA"/>
    <w:rPr>
      <w:b/>
      <w:bCs/>
      <w:sz w:val="20"/>
      <w:szCs w:val="20"/>
    </w:rPr>
  </w:style>
  <w:style w:type="character" w:customStyle="1" w:styleId="CommentSubjectChar">
    <w:name w:val="Comment Subject Char"/>
    <w:basedOn w:val="CommentTextChar"/>
    <w:link w:val="CommentSubject"/>
    <w:uiPriority w:val="99"/>
    <w:semiHidden/>
    <w:rsid w:val="006C07DA"/>
    <w:rPr>
      <w:b/>
      <w:bCs/>
      <w:sz w:val="20"/>
      <w:szCs w:val="20"/>
    </w:rPr>
  </w:style>
  <w:style w:type="character" w:styleId="Hyperlink">
    <w:name w:val="Hyperlink"/>
    <w:basedOn w:val="DefaultParagraphFont"/>
    <w:uiPriority w:val="99"/>
    <w:unhideWhenUsed/>
    <w:rsid w:val="00F25796"/>
    <w:rPr>
      <w:color w:val="0000FF"/>
      <w:u w:val="single"/>
    </w:rPr>
  </w:style>
  <w:style w:type="character" w:customStyle="1" w:styleId="apple-converted-space">
    <w:name w:val="apple-converted-space"/>
    <w:basedOn w:val="DefaultParagraphFont"/>
    <w:rsid w:val="00331561"/>
  </w:style>
  <w:style w:type="paragraph" w:styleId="Revision">
    <w:name w:val="Revision"/>
    <w:hidden/>
    <w:uiPriority w:val="99"/>
    <w:semiHidden/>
    <w:rsid w:val="00331561"/>
    <w:pPr>
      <w:spacing w:after="0" w:line="240" w:lineRule="auto"/>
    </w:pPr>
  </w:style>
  <w:style w:type="paragraph" w:customStyle="1" w:styleId="EndNoteBibliographyTitle">
    <w:name w:val="EndNote Bibliography Title"/>
    <w:basedOn w:val="Normal"/>
    <w:rsid w:val="000E034F"/>
    <w:pPr>
      <w:spacing w:line="276" w:lineRule="auto"/>
      <w:jc w:val="center"/>
    </w:pPr>
    <w:rPr>
      <w:rFonts w:ascii="Calibri" w:eastAsiaTheme="minorHAnsi" w:hAnsi="Calibri" w:cstheme="minorBidi"/>
      <w:szCs w:val="22"/>
      <w:lang w:val="en-US" w:eastAsia="en-US"/>
    </w:rPr>
  </w:style>
  <w:style w:type="paragraph" w:customStyle="1" w:styleId="EndNoteBibliography">
    <w:name w:val="EndNote Bibliography"/>
    <w:basedOn w:val="Normal"/>
    <w:link w:val="EndNoteBibliographyChar"/>
    <w:rsid w:val="000E034F"/>
    <w:pPr>
      <w:spacing w:after="200" w:line="480" w:lineRule="auto"/>
    </w:pPr>
    <w:rPr>
      <w:rFonts w:ascii="Calibri" w:eastAsiaTheme="minorHAnsi" w:hAnsi="Calibri" w:cstheme="minorBidi"/>
      <w:szCs w:val="22"/>
      <w:lang w:val="en-US" w:eastAsia="en-US"/>
    </w:rPr>
  </w:style>
  <w:style w:type="character" w:styleId="FollowedHyperlink">
    <w:name w:val="FollowedHyperlink"/>
    <w:basedOn w:val="DefaultParagraphFont"/>
    <w:uiPriority w:val="99"/>
    <w:semiHidden/>
    <w:unhideWhenUsed/>
    <w:rsid w:val="00CD5CDE"/>
    <w:rPr>
      <w:color w:val="800080" w:themeColor="followedHyperlink"/>
      <w:u w:val="single"/>
    </w:rPr>
  </w:style>
  <w:style w:type="paragraph" w:styleId="FootnoteText">
    <w:name w:val="footnote text"/>
    <w:basedOn w:val="Normal"/>
    <w:link w:val="FootnoteTextChar"/>
    <w:uiPriority w:val="99"/>
    <w:unhideWhenUsed/>
    <w:rsid w:val="00E44EC3"/>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E44EC3"/>
    <w:rPr>
      <w:sz w:val="24"/>
      <w:szCs w:val="24"/>
    </w:rPr>
  </w:style>
  <w:style w:type="character" w:styleId="FootnoteReference">
    <w:name w:val="footnote reference"/>
    <w:basedOn w:val="DefaultParagraphFont"/>
    <w:uiPriority w:val="99"/>
    <w:unhideWhenUsed/>
    <w:rsid w:val="00E44EC3"/>
    <w:rPr>
      <w:vertAlign w:val="superscript"/>
    </w:rPr>
  </w:style>
  <w:style w:type="paragraph" w:styleId="DocumentMap">
    <w:name w:val="Document Map"/>
    <w:basedOn w:val="Normal"/>
    <w:link w:val="DocumentMapChar"/>
    <w:uiPriority w:val="99"/>
    <w:semiHidden/>
    <w:unhideWhenUsed/>
    <w:rsid w:val="00E83419"/>
    <w:rPr>
      <w:rFonts w:eastAsiaTheme="minorHAnsi"/>
      <w:lang w:eastAsia="en-US"/>
    </w:rPr>
  </w:style>
  <w:style w:type="character" w:customStyle="1" w:styleId="DocumentMapChar">
    <w:name w:val="Document Map Char"/>
    <w:basedOn w:val="DefaultParagraphFont"/>
    <w:link w:val="DocumentMap"/>
    <w:uiPriority w:val="99"/>
    <w:semiHidden/>
    <w:rsid w:val="00E83419"/>
    <w:rPr>
      <w:rFonts w:ascii="Times New Roman" w:hAnsi="Times New Roman" w:cs="Times New Roman"/>
      <w:sz w:val="24"/>
      <w:szCs w:val="24"/>
    </w:rPr>
  </w:style>
  <w:style w:type="character" w:styleId="Emphasis">
    <w:name w:val="Emphasis"/>
    <w:basedOn w:val="DefaultParagraphFont"/>
    <w:uiPriority w:val="20"/>
    <w:qFormat/>
    <w:rsid w:val="007F0A3A"/>
    <w:rPr>
      <w:i/>
      <w:iCs/>
    </w:rPr>
  </w:style>
  <w:style w:type="paragraph" w:customStyle="1" w:styleId="p1">
    <w:name w:val="p1"/>
    <w:basedOn w:val="Normal"/>
    <w:rsid w:val="0061189A"/>
    <w:pPr>
      <w:ind w:left="540" w:hanging="540"/>
    </w:pPr>
    <w:rPr>
      <w:rFonts w:ascii="Helvetica" w:eastAsiaTheme="minorHAnsi" w:hAnsi="Helvetica"/>
      <w:sz w:val="18"/>
      <w:szCs w:val="18"/>
    </w:rPr>
  </w:style>
  <w:style w:type="paragraph" w:styleId="NormalWeb">
    <w:name w:val="Normal (Web)"/>
    <w:basedOn w:val="Normal"/>
    <w:uiPriority w:val="99"/>
    <w:unhideWhenUsed/>
    <w:rsid w:val="00626E23"/>
    <w:pPr>
      <w:spacing w:before="100" w:beforeAutospacing="1" w:after="100" w:afterAutospacing="1"/>
    </w:pPr>
    <w:rPr>
      <w:lang w:eastAsia="en-US"/>
    </w:rPr>
  </w:style>
  <w:style w:type="paragraph" w:styleId="Header">
    <w:name w:val="header"/>
    <w:basedOn w:val="Normal"/>
    <w:link w:val="HeaderChar"/>
    <w:uiPriority w:val="99"/>
    <w:unhideWhenUsed/>
    <w:rsid w:val="007D6947"/>
    <w:pPr>
      <w:tabs>
        <w:tab w:val="center" w:pos="4513"/>
        <w:tab w:val="right" w:pos="9026"/>
      </w:tabs>
    </w:pPr>
  </w:style>
  <w:style w:type="character" w:customStyle="1" w:styleId="HeaderChar">
    <w:name w:val="Header Char"/>
    <w:basedOn w:val="DefaultParagraphFont"/>
    <w:link w:val="Header"/>
    <w:uiPriority w:val="99"/>
    <w:rsid w:val="007D6947"/>
    <w:rPr>
      <w:rFonts w:ascii="Times New Roman" w:eastAsia="Times New Roman" w:hAnsi="Times New Roman" w:cs="Times New Roman"/>
      <w:sz w:val="24"/>
      <w:szCs w:val="24"/>
      <w:lang w:eastAsia="en-GB"/>
    </w:rPr>
  </w:style>
  <w:style w:type="character" w:customStyle="1" w:styleId="cit">
    <w:name w:val="cit"/>
    <w:basedOn w:val="DefaultParagraphFont"/>
    <w:rsid w:val="00B7678F"/>
  </w:style>
  <w:style w:type="character" w:customStyle="1" w:styleId="citation-doi">
    <w:name w:val="citation-doi"/>
    <w:basedOn w:val="DefaultParagraphFont"/>
    <w:rsid w:val="00B7678F"/>
  </w:style>
  <w:style w:type="character" w:customStyle="1" w:styleId="EndNoteBibliographyChar">
    <w:name w:val="EndNote Bibliography Char"/>
    <w:basedOn w:val="DefaultParagraphFont"/>
    <w:link w:val="EndNoteBibliography"/>
    <w:rsid w:val="00B1658D"/>
    <w:rPr>
      <w:rFonts w:ascii="Calibri" w:hAnsi="Calibri"/>
      <w:sz w:val="24"/>
      <w:lang w:val="en-US"/>
    </w:rPr>
  </w:style>
  <w:style w:type="character" w:customStyle="1" w:styleId="UnresolvedMention1">
    <w:name w:val="Unresolved Mention1"/>
    <w:basedOn w:val="DefaultParagraphFont"/>
    <w:uiPriority w:val="99"/>
    <w:semiHidden/>
    <w:unhideWhenUsed/>
    <w:rsid w:val="00A30B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374657">
      <w:bodyDiv w:val="1"/>
      <w:marLeft w:val="0"/>
      <w:marRight w:val="0"/>
      <w:marTop w:val="0"/>
      <w:marBottom w:val="0"/>
      <w:divBdr>
        <w:top w:val="none" w:sz="0" w:space="0" w:color="auto"/>
        <w:left w:val="none" w:sz="0" w:space="0" w:color="auto"/>
        <w:bottom w:val="none" w:sz="0" w:space="0" w:color="auto"/>
        <w:right w:val="none" w:sz="0" w:space="0" w:color="auto"/>
      </w:divBdr>
    </w:div>
    <w:div w:id="308753380">
      <w:bodyDiv w:val="1"/>
      <w:marLeft w:val="0"/>
      <w:marRight w:val="0"/>
      <w:marTop w:val="0"/>
      <w:marBottom w:val="0"/>
      <w:divBdr>
        <w:top w:val="none" w:sz="0" w:space="0" w:color="auto"/>
        <w:left w:val="none" w:sz="0" w:space="0" w:color="auto"/>
        <w:bottom w:val="none" w:sz="0" w:space="0" w:color="auto"/>
        <w:right w:val="none" w:sz="0" w:space="0" w:color="auto"/>
      </w:divBdr>
    </w:div>
    <w:div w:id="396323434">
      <w:bodyDiv w:val="1"/>
      <w:marLeft w:val="0"/>
      <w:marRight w:val="0"/>
      <w:marTop w:val="0"/>
      <w:marBottom w:val="0"/>
      <w:divBdr>
        <w:top w:val="none" w:sz="0" w:space="0" w:color="auto"/>
        <w:left w:val="none" w:sz="0" w:space="0" w:color="auto"/>
        <w:bottom w:val="none" w:sz="0" w:space="0" w:color="auto"/>
        <w:right w:val="none" w:sz="0" w:space="0" w:color="auto"/>
      </w:divBdr>
    </w:div>
    <w:div w:id="483160957">
      <w:bodyDiv w:val="1"/>
      <w:marLeft w:val="0"/>
      <w:marRight w:val="0"/>
      <w:marTop w:val="0"/>
      <w:marBottom w:val="0"/>
      <w:divBdr>
        <w:top w:val="none" w:sz="0" w:space="0" w:color="auto"/>
        <w:left w:val="none" w:sz="0" w:space="0" w:color="auto"/>
        <w:bottom w:val="none" w:sz="0" w:space="0" w:color="auto"/>
        <w:right w:val="none" w:sz="0" w:space="0" w:color="auto"/>
      </w:divBdr>
    </w:div>
    <w:div w:id="562638804">
      <w:bodyDiv w:val="1"/>
      <w:marLeft w:val="0"/>
      <w:marRight w:val="0"/>
      <w:marTop w:val="0"/>
      <w:marBottom w:val="0"/>
      <w:divBdr>
        <w:top w:val="none" w:sz="0" w:space="0" w:color="auto"/>
        <w:left w:val="none" w:sz="0" w:space="0" w:color="auto"/>
        <w:bottom w:val="none" w:sz="0" w:space="0" w:color="auto"/>
        <w:right w:val="none" w:sz="0" w:space="0" w:color="auto"/>
      </w:divBdr>
      <w:divsChild>
        <w:div w:id="721490789">
          <w:marLeft w:val="0"/>
          <w:marRight w:val="0"/>
          <w:marTop w:val="0"/>
          <w:marBottom w:val="0"/>
          <w:divBdr>
            <w:top w:val="none" w:sz="0" w:space="0" w:color="auto"/>
            <w:left w:val="none" w:sz="0" w:space="0" w:color="auto"/>
            <w:bottom w:val="none" w:sz="0" w:space="0" w:color="auto"/>
            <w:right w:val="none" w:sz="0" w:space="0" w:color="auto"/>
          </w:divBdr>
          <w:divsChild>
            <w:div w:id="2629091">
              <w:marLeft w:val="0"/>
              <w:marRight w:val="0"/>
              <w:marTop w:val="0"/>
              <w:marBottom w:val="0"/>
              <w:divBdr>
                <w:top w:val="none" w:sz="0" w:space="0" w:color="auto"/>
                <w:left w:val="none" w:sz="0" w:space="0" w:color="auto"/>
                <w:bottom w:val="none" w:sz="0" w:space="0" w:color="auto"/>
                <w:right w:val="none" w:sz="0" w:space="0" w:color="auto"/>
              </w:divBdr>
              <w:divsChild>
                <w:div w:id="14915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298428">
      <w:bodyDiv w:val="1"/>
      <w:marLeft w:val="0"/>
      <w:marRight w:val="0"/>
      <w:marTop w:val="0"/>
      <w:marBottom w:val="0"/>
      <w:divBdr>
        <w:top w:val="none" w:sz="0" w:space="0" w:color="auto"/>
        <w:left w:val="none" w:sz="0" w:space="0" w:color="auto"/>
        <w:bottom w:val="none" w:sz="0" w:space="0" w:color="auto"/>
        <w:right w:val="none" w:sz="0" w:space="0" w:color="auto"/>
      </w:divBdr>
    </w:div>
    <w:div w:id="708188011">
      <w:bodyDiv w:val="1"/>
      <w:marLeft w:val="0"/>
      <w:marRight w:val="0"/>
      <w:marTop w:val="0"/>
      <w:marBottom w:val="0"/>
      <w:divBdr>
        <w:top w:val="none" w:sz="0" w:space="0" w:color="auto"/>
        <w:left w:val="none" w:sz="0" w:space="0" w:color="auto"/>
        <w:bottom w:val="none" w:sz="0" w:space="0" w:color="auto"/>
        <w:right w:val="none" w:sz="0" w:space="0" w:color="auto"/>
      </w:divBdr>
    </w:div>
    <w:div w:id="726032886">
      <w:bodyDiv w:val="1"/>
      <w:marLeft w:val="0"/>
      <w:marRight w:val="0"/>
      <w:marTop w:val="0"/>
      <w:marBottom w:val="0"/>
      <w:divBdr>
        <w:top w:val="none" w:sz="0" w:space="0" w:color="auto"/>
        <w:left w:val="none" w:sz="0" w:space="0" w:color="auto"/>
        <w:bottom w:val="none" w:sz="0" w:space="0" w:color="auto"/>
        <w:right w:val="none" w:sz="0" w:space="0" w:color="auto"/>
      </w:divBdr>
    </w:div>
    <w:div w:id="780799326">
      <w:bodyDiv w:val="1"/>
      <w:marLeft w:val="0"/>
      <w:marRight w:val="0"/>
      <w:marTop w:val="0"/>
      <w:marBottom w:val="0"/>
      <w:divBdr>
        <w:top w:val="none" w:sz="0" w:space="0" w:color="auto"/>
        <w:left w:val="none" w:sz="0" w:space="0" w:color="auto"/>
        <w:bottom w:val="none" w:sz="0" w:space="0" w:color="auto"/>
        <w:right w:val="none" w:sz="0" w:space="0" w:color="auto"/>
      </w:divBdr>
    </w:div>
    <w:div w:id="816652462">
      <w:bodyDiv w:val="1"/>
      <w:marLeft w:val="0"/>
      <w:marRight w:val="0"/>
      <w:marTop w:val="0"/>
      <w:marBottom w:val="0"/>
      <w:divBdr>
        <w:top w:val="none" w:sz="0" w:space="0" w:color="auto"/>
        <w:left w:val="none" w:sz="0" w:space="0" w:color="auto"/>
        <w:bottom w:val="none" w:sz="0" w:space="0" w:color="auto"/>
        <w:right w:val="none" w:sz="0" w:space="0" w:color="auto"/>
      </w:divBdr>
      <w:divsChild>
        <w:div w:id="95948295">
          <w:marLeft w:val="0"/>
          <w:marRight w:val="0"/>
          <w:marTop w:val="0"/>
          <w:marBottom w:val="0"/>
          <w:divBdr>
            <w:top w:val="none" w:sz="0" w:space="0" w:color="auto"/>
            <w:left w:val="none" w:sz="0" w:space="0" w:color="auto"/>
            <w:bottom w:val="none" w:sz="0" w:space="0" w:color="auto"/>
            <w:right w:val="none" w:sz="0" w:space="0" w:color="auto"/>
          </w:divBdr>
          <w:divsChild>
            <w:div w:id="766001974">
              <w:marLeft w:val="0"/>
              <w:marRight w:val="0"/>
              <w:marTop w:val="0"/>
              <w:marBottom w:val="0"/>
              <w:divBdr>
                <w:top w:val="none" w:sz="0" w:space="0" w:color="auto"/>
                <w:left w:val="none" w:sz="0" w:space="0" w:color="auto"/>
                <w:bottom w:val="none" w:sz="0" w:space="0" w:color="auto"/>
                <w:right w:val="none" w:sz="0" w:space="0" w:color="auto"/>
              </w:divBdr>
              <w:divsChild>
                <w:div w:id="115291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471506">
      <w:bodyDiv w:val="1"/>
      <w:marLeft w:val="0"/>
      <w:marRight w:val="0"/>
      <w:marTop w:val="0"/>
      <w:marBottom w:val="0"/>
      <w:divBdr>
        <w:top w:val="none" w:sz="0" w:space="0" w:color="auto"/>
        <w:left w:val="none" w:sz="0" w:space="0" w:color="auto"/>
        <w:bottom w:val="none" w:sz="0" w:space="0" w:color="auto"/>
        <w:right w:val="none" w:sz="0" w:space="0" w:color="auto"/>
      </w:divBdr>
      <w:divsChild>
        <w:div w:id="929967932">
          <w:marLeft w:val="0"/>
          <w:marRight w:val="0"/>
          <w:marTop w:val="0"/>
          <w:marBottom w:val="0"/>
          <w:divBdr>
            <w:top w:val="none" w:sz="0" w:space="0" w:color="auto"/>
            <w:left w:val="none" w:sz="0" w:space="0" w:color="auto"/>
            <w:bottom w:val="none" w:sz="0" w:space="0" w:color="auto"/>
            <w:right w:val="none" w:sz="0" w:space="0" w:color="auto"/>
          </w:divBdr>
          <w:divsChild>
            <w:div w:id="127013734">
              <w:marLeft w:val="0"/>
              <w:marRight w:val="0"/>
              <w:marTop w:val="0"/>
              <w:marBottom w:val="0"/>
              <w:divBdr>
                <w:top w:val="none" w:sz="0" w:space="0" w:color="auto"/>
                <w:left w:val="none" w:sz="0" w:space="0" w:color="auto"/>
                <w:bottom w:val="none" w:sz="0" w:space="0" w:color="auto"/>
                <w:right w:val="none" w:sz="0" w:space="0" w:color="auto"/>
              </w:divBdr>
              <w:divsChild>
                <w:div w:id="157936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278432">
      <w:bodyDiv w:val="1"/>
      <w:marLeft w:val="0"/>
      <w:marRight w:val="0"/>
      <w:marTop w:val="0"/>
      <w:marBottom w:val="0"/>
      <w:divBdr>
        <w:top w:val="none" w:sz="0" w:space="0" w:color="auto"/>
        <w:left w:val="none" w:sz="0" w:space="0" w:color="auto"/>
        <w:bottom w:val="none" w:sz="0" w:space="0" w:color="auto"/>
        <w:right w:val="none" w:sz="0" w:space="0" w:color="auto"/>
      </w:divBdr>
      <w:divsChild>
        <w:div w:id="1693915402">
          <w:marLeft w:val="0"/>
          <w:marRight w:val="0"/>
          <w:marTop w:val="0"/>
          <w:marBottom w:val="0"/>
          <w:divBdr>
            <w:top w:val="none" w:sz="0" w:space="0" w:color="auto"/>
            <w:left w:val="none" w:sz="0" w:space="0" w:color="auto"/>
            <w:bottom w:val="none" w:sz="0" w:space="0" w:color="auto"/>
            <w:right w:val="none" w:sz="0" w:space="0" w:color="auto"/>
          </w:divBdr>
          <w:divsChild>
            <w:div w:id="420837150">
              <w:marLeft w:val="0"/>
              <w:marRight w:val="0"/>
              <w:marTop w:val="0"/>
              <w:marBottom w:val="0"/>
              <w:divBdr>
                <w:top w:val="none" w:sz="0" w:space="0" w:color="auto"/>
                <w:left w:val="none" w:sz="0" w:space="0" w:color="auto"/>
                <w:bottom w:val="none" w:sz="0" w:space="0" w:color="auto"/>
                <w:right w:val="none" w:sz="0" w:space="0" w:color="auto"/>
              </w:divBdr>
              <w:divsChild>
                <w:div w:id="198712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208874">
      <w:bodyDiv w:val="1"/>
      <w:marLeft w:val="0"/>
      <w:marRight w:val="0"/>
      <w:marTop w:val="0"/>
      <w:marBottom w:val="0"/>
      <w:divBdr>
        <w:top w:val="none" w:sz="0" w:space="0" w:color="auto"/>
        <w:left w:val="none" w:sz="0" w:space="0" w:color="auto"/>
        <w:bottom w:val="none" w:sz="0" w:space="0" w:color="auto"/>
        <w:right w:val="none" w:sz="0" w:space="0" w:color="auto"/>
      </w:divBdr>
    </w:div>
    <w:div w:id="1025256448">
      <w:bodyDiv w:val="1"/>
      <w:marLeft w:val="0"/>
      <w:marRight w:val="0"/>
      <w:marTop w:val="0"/>
      <w:marBottom w:val="0"/>
      <w:divBdr>
        <w:top w:val="none" w:sz="0" w:space="0" w:color="auto"/>
        <w:left w:val="none" w:sz="0" w:space="0" w:color="auto"/>
        <w:bottom w:val="none" w:sz="0" w:space="0" w:color="auto"/>
        <w:right w:val="none" w:sz="0" w:space="0" w:color="auto"/>
      </w:divBdr>
    </w:div>
    <w:div w:id="1025595707">
      <w:bodyDiv w:val="1"/>
      <w:marLeft w:val="0"/>
      <w:marRight w:val="0"/>
      <w:marTop w:val="0"/>
      <w:marBottom w:val="0"/>
      <w:divBdr>
        <w:top w:val="none" w:sz="0" w:space="0" w:color="auto"/>
        <w:left w:val="none" w:sz="0" w:space="0" w:color="auto"/>
        <w:bottom w:val="none" w:sz="0" w:space="0" w:color="auto"/>
        <w:right w:val="none" w:sz="0" w:space="0" w:color="auto"/>
      </w:divBdr>
      <w:divsChild>
        <w:div w:id="393282501">
          <w:marLeft w:val="0"/>
          <w:marRight w:val="0"/>
          <w:marTop w:val="0"/>
          <w:marBottom w:val="0"/>
          <w:divBdr>
            <w:top w:val="none" w:sz="0" w:space="0" w:color="auto"/>
            <w:left w:val="none" w:sz="0" w:space="0" w:color="auto"/>
            <w:bottom w:val="none" w:sz="0" w:space="0" w:color="auto"/>
            <w:right w:val="none" w:sz="0" w:space="0" w:color="auto"/>
          </w:divBdr>
          <w:divsChild>
            <w:div w:id="416899703">
              <w:marLeft w:val="0"/>
              <w:marRight w:val="0"/>
              <w:marTop w:val="0"/>
              <w:marBottom w:val="0"/>
              <w:divBdr>
                <w:top w:val="none" w:sz="0" w:space="0" w:color="auto"/>
                <w:left w:val="none" w:sz="0" w:space="0" w:color="auto"/>
                <w:bottom w:val="none" w:sz="0" w:space="0" w:color="auto"/>
                <w:right w:val="none" w:sz="0" w:space="0" w:color="auto"/>
              </w:divBdr>
              <w:divsChild>
                <w:div w:id="18490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970773">
          <w:marLeft w:val="0"/>
          <w:marRight w:val="0"/>
          <w:marTop w:val="0"/>
          <w:marBottom w:val="0"/>
          <w:divBdr>
            <w:top w:val="none" w:sz="0" w:space="0" w:color="auto"/>
            <w:left w:val="none" w:sz="0" w:space="0" w:color="auto"/>
            <w:bottom w:val="none" w:sz="0" w:space="0" w:color="auto"/>
            <w:right w:val="none" w:sz="0" w:space="0" w:color="auto"/>
          </w:divBdr>
          <w:divsChild>
            <w:div w:id="1002122255">
              <w:marLeft w:val="0"/>
              <w:marRight w:val="0"/>
              <w:marTop w:val="0"/>
              <w:marBottom w:val="0"/>
              <w:divBdr>
                <w:top w:val="none" w:sz="0" w:space="0" w:color="auto"/>
                <w:left w:val="none" w:sz="0" w:space="0" w:color="auto"/>
                <w:bottom w:val="none" w:sz="0" w:space="0" w:color="auto"/>
                <w:right w:val="none" w:sz="0" w:space="0" w:color="auto"/>
              </w:divBdr>
              <w:divsChild>
                <w:div w:id="59837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101304">
          <w:marLeft w:val="0"/>
          <w:marRight w:val="0"/>
          <w:marTop w:val="0"/>
          <w:marBottom w:val="0"/>
          <w:divBdr>
            <w:top w:val="none" w:sz="0" w:space="0" w:color="auto"/>
            <w:left w:val="none" w:sz="0" w:space="0" w:color="auto"/>
            <w:bottom w:val="none" w:sz="0" w:space="0" w:color="auto"/>
            <w:right w:val="none" w:sz="0" w:space="0" w:color="auto"/>
          </w:divBdr>
          <w:divsChild>
            <w:div w:id="128650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153666">
      <w:bodyDiv w:val="1"/>
      <w:marLeft w:val="0"/>
      <w:marRight w:val="0"/>
      <w:marTop w:val="0"/>
      <w:marBottom w:val="0"/>
      <w:divBdr>
        <w:top w:val="none" w:sz="0" w:space="0" w:color="auto"/>
        <w:left w:val="none" w:sz="0" w:space="0" w:color="auto"/>
        <w:bottom w:val="none" w:sz="0" w:space="0" w:color="auto"/>
        <w:right w:val="none" w:sz="0" w:space="0" w:color="auto"/>
      </w:divBdr>
    </w:div>
    <w:div w:id="1049304440">
      <w:bodyDiv w:val="1"/>
      <w:marLeft w:val="0"/>
      <w:marRight w:val="0"/>
      <w:marTop w:val="0"/>
      <w:marBottom w:val="0"/>
      <w:divBdr>
        <w:top w:val="none" w:sz="0" w:space="0" w:color="auto"/>
        <w:left w:val="none" w:sz="0" w:space="0" w:color="auto"/>
        <w:bottom w:val="none" w:sz="0" w:space="0" w:color="auto"/>
        <w:right w:val="none" w:sz="0" w:space="0" w:color="auto"/>
      </w:divBdr>
    </w:div>
    <w:div w:id="1087190095">
      <w:bodyDiv w:val="1"/>
      <w:marLeft w:val="0"/>
      <w:marRight w:val="0"/>
      <w:marTop w:val="0"/>
      <w:marBottom w:val="0"/>
      <w:divBdr>
        <w:top w:val="none" w:sz="0" w:space="0" w:color="auto"/>
        <w:left w:val="none" w:sz="0" w:space="0" w:color="auto"/>
        <w:bottom w:val="none" w:sz="0" w:space="0" w:color="auto"/>
        <w:right w:val="none" w:sz="0" w:space="0" w:color="auto"/>
      </w:divBdr>
    </w:div>
    <w:div w:id="1090927980">
      <w:bodyDiv w:val="1"/>
      <w:marLeft w:val="0"/>
      <w:marRight w:val="0"/>
      <w:marTop w:val="0"/>
      <w:marBottom w:val="0"/>
      <w:divBdr>
        <w:top w:val="none" w:sz="0" w:space="0" w:color="auto"/>
        <w:left w:val="none" w:sz="0" w:space="0" w:color="auto"/>
        <w:bottom w:val="none" w:sz="0" w:space="0" w:color="auto"/>
        <w:right w:val="none" w:sz="0" w:space="0" w:color="auto"/>
      </w:divBdr>
    </w:div>
    <w:div w:id="1138649210">
      <w:bodyDiv w:val="1"/>
      <w:marLeft w:val="0"/>
      <w:marRight w:val="0"/>
      <w:marTop w:val="0"/>
      <w:marBottom w:val="0"/>
      <w:divBdr>
        <w:top w:val="none" w:sz="0" w:space="0" w:color="auto"/>
        <w:left w:val="none" w:sz="0" w:space="0" w:color="auto"/>
        <w:bottom w:val="none" w:sz="0" w:space="0" w:color="auto"/>
        <w:right w:val="none" w:sz="0" w:space="0" w:color="auto"/>
      </w:divBdr>
    </w:div>
    <w:div w:id="1170563619">
      <w:bodyDiv w:val="1"/>
      <w:marLeft w:val="0"/>
      <w:marRight w:val="0"/>
      <w:marTop w:val="0"/>
      <w:marBottom w:val="0"/>
      <w:divBdr>
        <w:top w:val="none" w:sz="0" w:space="0" w:color="auto"/>
        <w:left w:val="none" w:sz="0" w:space="0" w:color="auto"/>
        <w:bottom w:val="none" w:sz="0" w:space="0" w:color="auto"/>
        <w:right w:val="none" w:sz="0" w:space="0" w:color="auto"/>
      </w:divBdr>
    </w:div>
    <w:div w:id="1185755167">
      <w:bodyDiv w:val="1"/>
      <w:marLeft w:val="0"/>
      <w:marRight w:val="0"/>
      <w:marTop w:val="0"/>
      <w:marBottom w:val="0"/>
      <w:divBdr>
        <w:top w:val="none" w:sz="0" w:space="0" w:color="auto"/>
        <w:left w:val="none" w:sz="0" w:space="0" w:color="auto"/>
        <w:bottom w:val="none" w:sz="0" w:space="0" w:color="auto"/>
        <w:right w:val="none" w:sz="0" w:space="0" w:color="auto"/>
      </w:divBdr>
    </w:div>
    <w:div w:id="1230846005">
      <w:bodyDiv w:val="1"/>
      <w:marLeft w:val="0"/>
      <w:marRight w:val="0"/>
      <w:marTop w:val="0"/>
      <w:marBottom w:val="0"/>
      <w:divBdr>
        <w:top w:val="none" w:sz="0" w:space="0" w:color="auto"/>
        <w:left w:val="none" w:sz="0" w:space="0" w:color="auto"/>
        <w:bottom w:val="none" w:sz="0" w:space="0" w:color="auto"/>
        <w:right w:val="none" w:sz="0" w:space="0" w:color="auto"/>
      </w:divBdr>
      <w:divsChild>
        <w:div w:id="328598724">
          <w:marLeft w:val="0"/>
          <w:marRight w:val="0"/>
          <w:marTop w:val="0"/>
          <w:marBottom w:val="0"/>
          <w:divBdr>
            <w:top w:val="none" w:sz="0" w:space="0" w:color="auto"/>
            <w:left w:val="none" w:sz="0" w:space="0" w:color="auto"/>
            <w:bottom w:val="none" w:sz="0" w:space="0" w:color="auto"/>
            <w:right w:val="none" w:sz="0" w:space="0" w:color="auto"/>
          </w:divBdr>
        </w:div>
      </w:divsChild>
    </w:div>
    <w:div w:id="1301571225">
      <w:bodyDiv w:val="1"/>
      <w:marLeft w:val="0"/>
      <w:marRight w:val="0"/>
      <w:marTop w:val="0"/>
      <w:marBottom w:val="0"/>
      <w:divBdr>
        <w:top w:val="none" w:sz="0" w:space="0" w:color="auto"/>
        <w:left w:val="none" w:sz="0" w:space="0" w:color="auto"/>
        <w:bottom w:val="none" w:sz="0" w:space="0" w:color="auto"/>
        <w:right w:val="none" w:sz="0" w:space="0" w:color="auto"/>
      </w:divBdr>
    </w:div>
    <w:div w:id="1337076355">
      <w:bodyDiv w:val="1"/>
      <w:marLeft w:val="0"/>
      <w:marRight w:val="0"/>
      <w:marTop w:val="0"/>
      <w:marBottom w:val="0"/>
      <w:divBdr>
        <w:top w:val="none" w:sz="0" w:space="0" w:color="auto"/>
        <w:left w:val="none" w:sz="0" w:space="0" w:color="auto"/>
        <w:bottom w:val="none" w:sz="0" w:space="0" w:color="auto"/>
        <w:right w:val="none" w:sz="0" w:space="0" w:color="auto"/>
      </w:divBdr>
    </w:div>
    <w:div w:id="1348483545">
      <w:bodyDiv w:val="1"/>
      <w:marLeft w:val="0"/>
      <w:marRight w:val="0"/>
      <w:marTop w:val="0"/>
      <w:marBottom w:val="0"/>
      <w:divBdr>
        <w:top w:val="none" w:sz="0" w:space="0" w:color="auto"/>
        <w:left w:val="none" w:sz="0" w:space="0" w:color="auto"/>
        <w:bottom w:val="none" w:sz="0" w:space="0" w:color="auto"/>
        <w:right w:val="none" w:sz="0" w:space="0" w:color="auto"/>
      </w:divBdr>
    </w:div>
    <w:div w:id="1352949564">
      <w:bodyDiv w:val="1"/>
      <w:marLeft w:val="0"/>
      <w:marRight w:val="0"/>
      <w:marTop w:val="0"/>
      <w:marBottom w:val="0"/>
      <w:divBdr>
        <w:top w:val="none" w:sz="0" w:space="0" w:color="auto"/>
        <w:left w:val="none" w:sz="0" w:space="0" w:color="auto"/>
        <w:bottom w:val="none" w:sz="0" w:space="0" w:color="auto"/>
        <w:right w:val="none" w:sz="0" w:space="0" w:color="auto"/>
      </w:divBdr>
    </w:div>
    <w:div w:id="1353845553">
      <w:bodyDiv w:val="1"/>
      <w:marLeft w:val="0"/>
      <w:marRight w:val="0"/>
      <w:marTop w:val="0"/>
      <w:marBottom w:val="0"/>
      <w:divBdr>
        <w:top w:val="none" w:sz="0" w:space="0" w:color="auto"/>
        <w:left w:val="none" w:sz="0" w:space="0" w:color="auto"/>
        <w:bottom w:val="none" w:sz="0" w:space="0" w:color="auto"/>
        <w:right w:val="none" w:sz="0" w:space="0" w:color="auto"/>
      </w:divBdr>
    </w:div>
    <w:div w:id="1423455678">
      <w:bodyDiv w:val="1"/>
      <w:marLeft w:val="0"/>
      <w:marRight w:val="0"/>
      <w:marTop w:val="0"/>
      <w:marBottom w:val="0"/>
      <w:divBdr>
        <w:top w:val="none" w:sz="0" w:space="0" w:color="auto"/>
        <w:left w:val="none" w:sz="0" w:space="0" w:color="auto"/>
        <w:bottom w:val="none" w:sz="0" w:space="0" w:color="auto"/>
        <w:right w:val="none" w:sz="0" w:space="0" w:color="auto"/>
      </w:divBdr>
    </w:div>
    <w:div w:id="1423796886">
      <w:bodyDiv w:val="1"/>
      <w:marLeft w:val="0"/>
      <w:marRight w:val="0"/>
      <w:marTop w:val="0"/>
      <w:marBottom w:val="0"/>
      <w:divBdr>
        <w:top w:val="none" w:sz="0" w:space="0" w:color="auto"/>
        <w:left w:val="none" w:sz="0" w:space="0" w:color="auto"/>
        <w:bottom w:val="none" w:sz="0" w:space="0" w:color="auto"/>
        <w:right w:val="none" w:sz="0" w:space="0" w:color="auto"/>
      </w:divBdr>
      <w:divsChild>
        <w:div w:id="217785672">
          <w:marLeft w:val="0"/>
          <w:marRight w:val="0"/>
          <w:marTop w:val="0"/>
          <w:marBottom w:val="0"/>
          <w:divBdr>
            <w:top w:val="none" w:sz="0" w:space="0" w:color="auto"/>
            <w:left w:val="none" w:sz="0" w:space="0" w:color="auto"/>
            <w:bottom w:val="none" w:sz="0" w:space="0" w:color="auto"/>
            <w:right w:val="none" w:sz="0" w:space="0" w:color="auto"/>
          </w:divBdr>
          <w:divsChild>
            <w:div w:id="1106383610">
              <w:marLeft w:val="0"/>
              <w:marRight w:val="0"/>
              <w:marTop w:val="0"/>
              <w:marBottom w:val="0"/>
              <w:divBdr>
                <w:top w:val="none" w:sz="0" w:space="0" w:color="auto"/>
                <w:left w:val="none" w:sz="0" w:space="0" w:color="auto"/>
                <w:bottom w:val="none" w:sz="0" w:space="0" w:color="auto"/>
                <w:right w:val="none" w:sz="0" w:space="0" w:color="auto"/>
              </w:divBdr>
              <w:divsChild>
                <w:div w:id="147745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108092">
      <w:bodyDiv w:val="1"/>
      <w:marLeft w:val="0"/>
      <w:marRight w:val="0"/>
      <w:marTop w:val="0"/>
      <w:marBottom w:val="0"/>
      <w:divBdr>
        <w:top w:val="none" w:sz="0" w:space="0" w:color="auto"/>
        <w:left w:val="none" w:sz="0" w:space="0" w:color="auto"/>
        <w:bottom w:val="none" w:sz="0" w:space="0" w:color="auto"/>
        <w:right w:val="none" w:sz="0" w:space="0" w:color="auto"/>
      </w:divBdr>
    </w:div>
    <w:div w:id="1448041859">
      <w:bodyDiv w:val="1"/>
      <w:marLeft w:val="0"/>
      <w:marRight w:val="0"/>
      <w:marTop w:val="0"/>
      <w:marBottom w:val="0"/>
      <w:divBdr>
        <w:top w:val="none" w:sz="0" w:space="0" w:color="auto"/>
        <w:left w:val="none" w:sz="0" w:space="0" w:color="auto"/>
        <w:bottom w:val="none" w:sz="0" w:space="0" w:color="auto"/>
        <w:right w:val="none" w:sz="0" w:space="0" w:color="auto"/>
      </w:divBdr>
    </w:div>
    <w:div w:id="1497649644">
      <w:bodyDiv w:val="1"/>
      <w:marLeft w:val="0"/>
      <w:marRight w:val="0"/>
      <w:marTop w:val="0"/>
      <w:marBottom w:val="0"/>
      <w:divBdr>
        <w:top w:val="none" w:sz="0" w:space="0" w:color="auto"/>
        <w:left w:val="none" w:sz="0" w:space="0" w:color="auto"/>
        <w:bottom w:val="none" w:sz="0" w:space="0" w:color="auto"/>
        <w:right w:val="none" w:sz="0" w:space="0" w:color="auto"/>
      </w:divBdr>
      <w:divsChild>
        <w:div w:id="821821629">
          <w:marLeft w:val="0"/>
          <w:marRight w:val="0"/>
          <w:marTop w:val="0"/>
          <w:marBottom w:val="0"/>
          <w:divBdr>
            <w:top w:val="none" w:sz="0" w:space="0" w:color="auto"/>
            <w:left w:val="none" w:sz="0" w:space="0" w:color="auto"/>
            <w:bottom w:val="none" w:sz="0" w:space="0" w:color="auto"/>
            <w:right w:val="none" w:sz="0" w:space="0" w:color="auto"/>
          </w:divBdr>
          <w:divsChild>
            <w:div w:id="341055417">
              <w:marLeft w:val="0"/>
              <w:marRight w:val="0"/>
              <w:marTop w:val="0"/>
              <w:marBottom w:val="0"/>
              <w:divBdr>
                <w:top w:val="none" w:sz="0" w:space="0" w:color="auto"/>
                <w:left w:val="none" w:sz="0" w:space="0" w:color="auto"/>
                <w:bottom w:val="none" w:sz="0" w:space="0" w:color="auto"/>
                <w:right w:val="none" w:sz="0" w:space="0" w:color="auto"/>
              </w:divBdr>
              <w:divsChild>
                <w:div w:id="838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544525">
      <w:bodyDiv w:val="1"/>
      <w:marLeft w:val="0"/>
      <w:marRight w:val="0"/>
      <w:marTop w:val="0"/>
      <w:marBottom w:val="0"/>
      <w:divBdr>
        <w:top w:val="none" w:sz="0" w:space="0" w:color="auto"/>
        <w:left w:val="none" w:sz="0" w:space="0" w:color="auto"/>
        <w:bottom w:val="none" w:sz="0" w:space="0" w:color="auto"/>
        <w:right w:val="none" w:sz="0" w:space="0" w:color="auto"/>
      </w:divBdr>
    </w:div>
    <w:div w:id="1568764780">
      <w:bodyDiv w:val="1"/>
      <w:marLeft w:val="0"/>
      <w:marRight w:val="0"/>
      <w:marTop w:val="0"/>
      <w:marBottom w:val="0"/>
      <w:divBdr>
        <w:top w:val="none" w:sz="0" w:space="0" w:color="auto"/>
        <w:left w:val="none" w:sz="0" w:space="0" w:color="auto"/>
        <w:bottom w:val="none" w:sz="0" w:space="0" w:color="auto"/>
        <w:right w:val="none" w:sz="0" w:space="0" w:color="auto"/>
      </w:divBdr>
    </w:div>
    <w:div w:id="1587956832">
      <w:bodyDiv w:val="1"/>
      <w:marLeft w:val="0"/>
      <w:marRight w:val="0"/>
      <w:marTop w:val="0"/>
      <w:marBottom w:val="0"/>
      <w:divBdr>
        <w:top w:val="none" w:sz="0" w:space="0" w:color="auto"/>
        <w:left w:val="none" w:sz="0" w:space="0" w:color="auto"/>
        <w:bottom w:val="none" w:sz="0" w:space="0" w:color="auto"/>
        <w:right w:val="none" w:sz="0" w:space="0" w:color="auto"/>
      </w:divBdr>
    </w:div>
    <w:div w:id="1837109771">
      <w:bodyDiv w:val="1"/>
      <w:marLeft w:val="0"/>
      <w:marRight w:val="0"/>
      <w:marTop w:val="0"/>
      <w:marBottom w:val="0"/>
      <w:divBdr>
        <w:top w:val="none" w:sz="0" w:space="0" w:color="auto"/>
        <w:left w:val="none" w:sz="0" w:space="0" w:color="auto"/>
        <w:bottom w:val="none" w:sz="0" w:space="0" w:color="auto"/>
        <w:right w:val="none" w:sz="0" w:space="0" w:color="auto"/>
      </w:divBdr>
    </w:div>
    <w:div w:id="1874073708">
      <w:bodyDiv w:val="1"/>
      <w:marLeft w:val="0"/>
      <w:marRight w:val="0"/>
      <w:marTop w:val="0"/>
      <w:marBottom w:val="0"/>
      <w:divBdr>
        <w:top w:val="none" w:sz="0" w:space="0" w:color="auto"/>
        <w:left w:val="none" w:sz="0" w:space="0" w:color="auto"/>
        <w:bottom w:val="none" w:sz="0" w:space="0" w:color="auto"/>
        <w:right w:val="none" w:sz="0" w:space="0" w:color="auto"/>
      </w:divBdr>
    </w:div>
    <w:div w:id="1933971219">
      <w:bodyDiv w:val="1"/>
      <w:marLeft w:val="0"/>
      <w:marRight w:val="0"/>
      <w:marTop w:val="0"/>
      <w:marBottom w:val="0"/>
      <w:divBdr>
        <w:top w:val="none" w:sz="0" w:space="0" w:color="auto"/>
        <w:left w:val="none" w:sz="0" w:space="0" w:color="auto"/>
        <w:bottom w:val="none" w:sz="0" w:space="0" w:color="auto"/>
        <w:right w:val="none" w:sz="0" w:space="0" w:color="auto"/>
      </w:divBdr>
    </w:div>
    <w:div w:id="1943296248">
      <w:bodyDiv w:val="1"/>
      <w:marLeft w:val="0"/>
      <w:marRight w:val="0"/>
      <w:marTop w:val="0"/>
      <w:marBottom w:val="0"/>
      <w:divBdr>
        <w:top w:val="none" w:sz="0" w:space="0" w:color="auto"/>
        <w:left w:val="none" w:sz="0" w:space="0" w:color="auto"/>
        <w:bottom w:val="none" w:sz="0" w:space="0" w:color="auto"/>
        <w:right w:val="none" w:sz="0" w:space="0" w:color="auto"/>
      </w:divBdr>
    </w:div>
    <w:div w:id="2009749243">
      <w:bodyDiv w:val="1"/>
      <w:marLeft w:val="0"/>
      <w:marRight w:val="0"/>
      <w:marTop w:val="0"/>
      <w:marBottom w:val="0"/>
      <w:divBdr>
        <w:top w:val="none" w:sz="0" w:space="0" w:color="auto"/>
        <w:left w:val="none" w:sz="0" w:space="0" w:color="auto"/>
        <w:bottom w:val="none" w:sz="0" w:space="0" w:color="auto"/>
        <w:right w:val="none" w:sz="0" w:space="0" w:color="auto"/>
      </w:divBdr>
    </w:div>
    <w:div w:id="2012248465">
      <w:bodyDiv w:val="1"/>
      <w:marLeft w:val="0"/>
      <w:marRight w:val="0"/>
      <w:marTop w:val="0"/>
      <w:marBottom w:val="0"/>
      <w:divBdr>
        <w:top w:val="none" w:sz="0" w:space="0" w:color="auto"/>
        <w:left w:val="none" w:sz="0" w:space="0" w:color="auto"/>
        <w:bottom w:val="none" w:sz="0" w:space="0" w:color="auto"/>
        <w:right w:val="none" w:sz="0" w:space="0" w:color="auto"/>
      </w:divBdr>
    </w:div>
    <w:div w:id="2042048509">
      <w:bodyDiv w:val="1"/>
      <w:marLeft w:val="0"/>
      <w:marRight w:val="0"/>
      <w:marTop w:val="0"/>
      <w:marBottom w:val="0"/>
      <w:divBdr>
        <w:top w:val="none" w:sz="0" w:space="0" w:color="auto"/>
        <w:left w:val="none" w:sz="0" w:space="0" w:color="auto"/>
        <w:bottom w:val="none" w:sz="0" w:space="0" w:color="auto"/>
        <w:right w:val="none" w:sz="0" w:space="0" w:color="auto"/>
      </w:divBdr>
    </w:div>
    <w:div w:id="2080205083">
      <w:bodyDiv w:val="1"/>
      <w:marLeft w:val="0"/>
      <w:marRight w:val="0"/>
      <w:marTop w:val="0"/>
      <w:marBottom w:val="0"/>
      <w:divBdr>
        <w:top w:val="none" w:sz="0" w:space="0" w:color="auto"/>
        <w:left w:val="none" w:sz="0" w:space="0" w:color="auto"/>
        <w:bottom w:val="none" w:sz="0" w:space="0" w:color="auto"/>
        <w:right w:val="none" w:sz="0" w:space="0" w:color="auto"/>
      </w:divBdr>
    </w:div>
    <w:div w:id="211898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pec.2011.04.01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186/s12875-016-0453-8"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dictionary.cambridge.org/dictionary/english/want" TargetMode="External"/><Relationship Id="rId2" Type="http://schemas.openxmlformats.org/officeDocument/2006/relationships/hyperlink" Target="https://dictionary.cambridge.org/dictionary/english/achieve" TargetMode="External"/><Relationship Id="rId1" Type="http://schemas.openxmlformats.org/officeDocument/2006/relationships/hyperlink" Target="https://dictionary.cambridge.org/dictionary/english/b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524A6-6F21-40EB-AF91-D0C99A939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8668</Words>
  <Characters>106411</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12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Damien Ridge</cp:lastModifiedBy>
  <cp:revision>5</cp:revision>
  <cp:lastPrinted>2020-06-01T06:48:00Z</cp:lastPrinted>
  <dcterms:created xsi:type="dcterms:W3CDTF">2020-08-16T13:29:00Z</dcterms:created>
  <dcterms:modified xsi:type="dcterms:W3CDTF">2020-08-17T16:20:00Z</dcterms:modified>
</cp:coreProperties>
</file>